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2BE25D5B"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2"/>
            <w:r w:rsidRPr="006473CD">
              <w:rPr>
                <w:szCs w:val="24"/>
              </w:rPr>
              <w:t>Name</w:t>
            </w:r>
            <w:commentRangeEnd w:id="2"/>
            <w:r w:rsidR="00194D56">
              <w:rPr>
                <w:rStyle w:val="CommentReference"/>
              </w:rPr>
              <w:commentReference w:id="2"/>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6038C751" w14:textId="77777777" w:rsidR="006473CD" w:rsidRPr="006473CD" w:rsidRDefault="006473CD" w:rsidP="006473CD">
      <w:pPr>
        <w:ind w:left="720"/>
        <w:rPr>
          <w:szCs w:val="24"/>
        </w:rPr>
      </w:pPr>
    </w:p>
    <w:p w14:paraId="7D434AF5" w14:textId="64115C09" w:rsidR="006473CD" w:rsidRPr="006473CD" w:rsidRDefault="006473CD" w:rsidP="006473CD">
      <w:pPr>
        <w:spacing w:line="276" w:lineRule="auto"/>
        <w:jc w:val="both"/>
        <w:rPr>
          <w:szCs w:val="24"/>
          <w:lang w:val="en-US"/>
        </w:rPr>
      </w:pPr>
      <w:r w:rsidRPr="006473CD">
        <w:rPr>
          <w:szCs w:val="24"/>
          <w:lang w:val="en-US"/>
        </w:rPr>
        <w:t xml:space="preserve">Parasites vary widely in </w:t>
      </w:r>
      <w:r w:rsidR="00685FDE">
        <w:rPr>
          <w:szCs w:val="24"/>
          <w:lang w:val="en-US"/>
        </w:rPr>
        <w:t>host specific</w:t>
      </w:r>
      <w:r w:rsidR="008231C6">
        <w:rPr>
          <w:szCs w:val="24"/>
          <w:lang w:val="en-US"/>
        </w:rPr>
        <w:t>i</w:t>
      </w:r>
      <w:r w:rsidR="00685FDE">
        <w:rPr>
          <w:szCs w:val="24"/>
          <w:lang w:val="en-US"/>
        </w:rPr>
        <w:t xml:space="preserve">ty – some </w:t>
      </w:r>
      <w:r w:rsidRPr="006473CD">
        <w:rPr>
          <w:szCs w:val="24"/>
          <w:lang w:val="en-US"/>
        </w:rPr>
        <w:t xml:space="preserve">parasite species infect </w:t>
      </w:r>
      <w:r w:rsidR="00685FDE">
        <w:rPr>
          <w:szCs w:val="24"/>
          <w:lang w:val="en-US"/>
        </w:rPr>
        <w:t xml:space="preserve">just </w:t>
      </w:r>
      <w:r w:rsidRPr="006473CD">
        <w:rPr>
          <w:szCs w:val="24"/>
          <w:lang w:val="en-US"/>
        </w:rPr>
        <w:t xml:space="preserve">a single </w:t>
      </w:r>
      <w:r w:rsidR="00685FDE">
        <w:rPr>
          <w:szCs w:val="24"/>
          <w:lang w:val="en-US"/>
        </w:rPr>
        <w:t xml:space="preserve">host </w:t>
      </w:r>
      <w:r w:rsidRPr="006473CD">
        <w:rPr>
          <w:szCs w:val="24"/>
          <w:lang w:val="en-US"/>
        </w:rPr>
        <w:t>species, while others are capable of infecting many</w:t>
      </w:r>
      <w:r w:rsidR="00AE050E">
        <w:rPr>
          <w:szCs w:val="24"/>
          <w:lang w:val="en-US"/>
        </w:rPr>
        <w:t>, thereby being generalists</w:t>
      </w:r>
      <w:r w:rsidRPr="006473CD">
        <w:rPr>
          <w:szCs w:val="24"/>
          <w:lang w:val="en-US"/>
        </w:rPr>
        <w:t xml:space="preserve">. Understanding the factors that drive </w:t>
      </w:r>
      <w:r w:rsidR="00685FDE">
        <w:rPr>
          <w:szCs w:val="24"/>
          <w:lang w:val="en-US"/>
        </w:rPr>
        <w:t xml:space="preserve">parasites' </w:t>
      </w:r>
      <w:r w:rsidRPr="006473CD">
        <w:rPr>
          <w:szCs w:val="24"/>
          <w:lang w:val="en-US"/>
        </w:rPr>
        <w:t xml:space="preserve">host specificity is of basic biological interest, but also directly relevant to predicting disease emergence in new host species, identifying parasites that are likely to have unidentified </w:t>
      </w:r>
      <w:r w:rsidR="00A81CEA">
        <w:rPr>
          <w:szCs w:val="24"/>
          <w:lang w:val="en-US"/>
        </w:rPr>
        <w:t>additional</w:t>
      </w:r>
      <w:r w:rsidR="00A81CEA" w:rsidRPr="006473CD">
        <w:rPr>
          <w:szCs w:val="24"/>
          <w:lang w:val="en-US"/>
        </w:rPr>
        <w:t xml:space="preserve"> </w:t>
      </w:r>
      <w:r w:rsidRPr="006473CD">
        <w:rPr>
          <w:szCs w:val="24"/>
          <w:lang w:val="en-US"/>
        </w:rPr>
        <w:t>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r w:rsidR="00AE050E">
        <w:rPr>
          <w:szCs w:val="24"/>
          <w:lang w:val="en-US"/>
        </w:rPr>
        <w:t xml:space="preserve">host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w:t>
      </w:r>
      <w:r w:rsidR="00AE050E">
        <w:rPr>
          <w:szCs w:val="24"/>
          <w:lang w:val="en-US"/>
        </w:rPr>
        <w:t xml:space="preserve">host </w:t>
      </w:r>
      <w:r w:rsidRPr="006473CD">
        <w:rPr>
          <w:szCs w:val="24"/>
          <w:lang w:val="en-US"/>
        </w:rPr>
        <w:t xml:space="preserve">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4"/>
      </w:r>
      <w:r w:rsidRPr="006473CD">
        <w:rPr>
          <w:szCs w:val="24"/>
          <w:lang w:val="en-US"/>
        </w:rPr>
        <w:t xml:space="preserve">some evidence </w:t>
      </w:r>
      <w:r w:rsidR="00AE050E">
        <w:rPr>
          <w:szCs w:val="24"/>
          <w:lang w:val="en-US"/>
        </w:rPr>
        <w:t xml:space="preserve">supporting </w:t>
      </w:r>
      <w:r w:rsidRPr="006473CD">
        <w:rPr>
          <w:szCs w:val="24"/>
          <w:lang w:val="en-US"/>
        </w:rPr>
        <w:t xml:space="preserve">these </w:t>
      </w:r>
      <w:r w:rsidR="00B57645">
        <w:rPr>
          <w:szCs w:val="24"/>
          <w:lang w:val="en-US"/>
        </w:rPr>
        <w:t>predictions, but also highlight</w:t>
      </w:r>
      <w:r w:rsidRPr="006473CD">
        <w:rPr>
          <w:szCs w:val="24"/>
          <w:lang w:val="en-US"/>
        </w:rPr>
        <w:t xml:space="preserve"> mismatches between theory and data. </w:t>
      </w:r>
      <w:commentRangeStart w:id="5"/>
      <w:r w:rsidRPr="006473CD">
        <w:rPr>
          <w:szCs w:val="24"/>
          <w:lang w:val="en-US"/>
        </w:rPr>
        <w:t xml:space="preserve">By combining these two approaches, we both establish a theoretical basis for interpreting empirical data on </w:t>
      </w:r>
      <w:r w:rsidR="00AE050E">
        <w:rPr>
          <w:szCs w:val="24"/>
          <w:lang w:val="en-US"/>
        </w:rPr>
        <w:t xml:space="preserve">parasites' host </w:t>
      </w:r>
      <w:r w:rsidRPr="006473CD">
        <w:rPr>
          <w:szCs w:val="24"/>
          <w:lang w:val="en-US"/>
        </w:rPr>
        <w:t xml:space="preserve">specificity and identify key areas for future </w:t>
      </w:r>
      <w:commentRangeStart w:id="6"/>
      <w:r w:rsidRPr="006473CD">
        <w:rPr>
          <w:szCs w:val="24"/>
          <w:lang w:val="en-US"/>
        </w:rPr>
        <w:t>work</w:t>
      </w:r>
      <w:commentRangeEnd w:id="6"/>
      <w:r w:rsidR="00062231">
        <w:rPr>
          <w:rStyle w:val="CommentReference"/>
        </w:rPr>
        <w:commentReference w:id="6"/>
      </w:r>
      <w:r w:rsidRPr="006473CD">
        <w:rPr>
          <w:szCs w:val="24"/>
          <w:lang w:val="en-US"/>
        </w:rPr>
        <w:t>.</w:t>
      </w:r>
      <w:commentRangeEnd w:id="5"/>
      <w:r w:rsidRPr="006473CD">
        <w:rPr>
          <w:rStyle w:val="CommentReference"/>
          <w:sz w:val="24"/>
          <w:szCs w:val="24"/>
        </w:rPr>
        <w:commentReference w:id="5"/>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0B0E95F5"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1A18BB">
        <w:rPr>
          <w:szCs w:val="24"/>
        </w:rPr>
        <w:t>. Parasites that have a diversity of host spec</w:t>
      </w:r>
      <w:r w:rsidR="008231C6">
        <w:rPr>
          <w:szCs w:val="24"/>
        </w:rPr>
        <w:t>i</w:t>
      </w:r>
      <w:r w:rsidR="001A18BB">
        <w:rPr>
          <w:szCs w:val="24"/>
        </w:rPr>
        <w:t>es</w:t>
      </w:r>
      <w:r w:rsidR="006D4C68">
        <w:rPr>
          <w:szCs w:val="24"/>
        </w:rPr>
        <w:t xml:space="preserve"> may </w:t>
      </w:r>
      <w:r w:rsidR="008231C6">
        <w:rPr>
          <w:szCs w:val="24"/>
        </w:rPr>
        <w:t>be able</w:t>
      </w:r>
      <w:r w:rsidR="00FB7451">
        <w:rPr>
          <w:szCs w:val="24"/>
        </w:rPr>
        <w:t xml:space="preserve"> </w:t>
      </w:r>
      <w:r w:rsidR="001A18BB">
        <w:rPr>
          <w:szCs w:val="24"/>
        </w:rPr>
        <w:t xml:space="preserve">to </w:t>
      </w:r>
      <w:r w:rsidR="006D4C68">
        <w:rPr>
          <w:szCs w:val="24"/>
        </w:rPr>
        <w:t>persist</w:t>
      </w:r>
      <w:r w:rsidR="009E47A0">
        <w:rPr>
          <w:szCs w:val="24"/>
        </w:rPr>
        <w:t xml:space="preserve"> in a population</w:t>
      </w:r>
      <w:r w:rsidR="006D4C68">
        <w:rPr>
          <w:szCs w:val="24"/>
        </w:rPr>
        <w:t xml:space="preserve">, </w:t>
      </w:r>
      <w:r w:rsidR="001A18BB">
        <w:rPr>
          <w:szCs w:val="24"/>
        </w:rPr>
        <w:t xml:space="preserve">where </w:t>
      </w:r>
      <w:r w:rsidR="006D4C68">
        <w:rPr>
          <w:szCs w:val="24"/>
        </w:rPr>
        <w:t xml:space="preserve">certain reservoir hosts </w:t>
      </w:r>
      <w:r w:rsidR="001A18BB">
        <w:rPr>
          <w:szCs w:val="24"/>
        </w:rPr>
        <w:t xml:space="preserve">are </w:t>
      </w:r>
      <w:r w:rsidR="006D4C68">
        <w:rPr>
          <w:szCs w:val="24"/>
        </w:rPr>
        <w:t xml:space="preserve">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1A18BB">
        <w:rPr>
          <w:szCs w:val="24"/>
        </w:rPr>
        <w:t xml:space="preserve">parasites'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w:t>
      </w:r>
      <w:r w:rsidR="001A18BB">
        <w:rPr>
          <w:szCs w:val="24"/>
        </w:rPr>
        <w:t xml:space="preserve"> </w:t>
      </w:r>
      <w:r w:rsidR="009E47A0">
        <w:rPr>
          <w:szCs w:val="24"/>
        </w:rPr>
        <w:t>s</w:t>
      </w:r>
      <w:r w:rsidR="001A18BB">
        <w:rPr>
          <w:szCs w:val="24"/>
        </w:rPr>
        <w:t>pecies</w:t>
      </w:r>
      <w:r w:rsidR="009E47A0">
        <w:rPr>
          <w:szCs w:val="24"/>
        </w:rPr>
        <w:t xml:space="preserve">,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0DD3CEAC"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EID </w:t>
      </w:r>
      <w:r w:rsidR="00FB7451">
        <w:rPr>
          <w:szCs w:val="24"/>
          <w:lang w:val="en-US"/>
        </w:rPr>
        <w:t xml:space="preserve">studies, ranging from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 that most pa</w:t>
      </w:r>
      <w:r w:rsidR="00FB0950">
        <w:rPr>
          <w:szCs w:val="24"/>
          <w:lang w:val="en-US"/>
        </w:rPr>
        <w:t>rasite</w:t>
      </w:r>
      <w:r w:rsidRPr="006473CD">
        <w:rPr>
          <w:szCs w:val="24"/>
          <w:lang w:val="en-US"/>
        </w:rPr>
        <w:t>s are generalists: 60% of human infectious diseases are zoonotic and 80% of pathogens of domestic animals infect multiple host</w:t>
      </w:r>
      <w:r w:rsidR="00FB7451">
        <w:rPr>
          <w:szCs w:val="24"/>
          <w:lang w:val="en-US"/>
        </w:rPr>
        <w:t xml:space="preserve"> </w:t>
      </w:r>
      <w:r w:rsidRPr="006473CD">
        <w:rPr>
          <w:szCs w:val="24"/>
          <w:lang w:val="en-US"/>
        </w:rPr>
        <w:t>s</w:t>
      </w:r>
      <w:r w:rsidR="00FB7451">
        <w:rPr>
          <w:szCs w:val="24"/>
          <w:lang w:val="en-US"/>
        </w:rPr>
        <w:t>pecies</w:t>
      </w:r>
      <w:r w:rsidRPr="006473CD">
        <w:rPr>
          <w:szCs w:val="24"/>
          <w:lang w:val="en-US"/>
        </w:rPr>
        <w:t xml:space="preserve">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w:t>
      </w:r>
      <w:del w:id="7" w:author="Clay Cressler" w:date="2016-07-11T14:43:00Z">
        <w:r w:rsidRPr="006473CD" w:rsidDel="008033C5">
          <w:rPr>
            <w:szCs w:val="24"/>
            <w:lang w:val="en-US"/>
          </w:rPr>
          <w:delText>However</w:delText>
        </w:r>
      </w:del>
      <w:ins w:id="8" w:author="Clay Cressler" w:date="2016-07-11T14:37:00Z">
        <w:r w:rsidR="00325EB6">
          <w:rPr>
            <w:szCs w:val="24"/>
            <w:lang w:val="en-US"/>
          </w:rPr>
          <w:t>On the other hand</w:t>
        </w:r>
      </w:ins>
      <w:r w:rsidRPr="006473CD">
        <w:rPr>
          <w:szCs w:val="24"/>
          <w:lang w:val="en-US"/>
        </w:rPr>
        <w:t xml:space="preserve">, </w:t>
      </w:r>
      <w:r w:rsidR="00FB0950">
        <w:rPr>
          <w:szCs w:val="24"/>
          <w:lang w:val="en-US"/>
        </w:rPr>
        <w:t xml:space="preserve">theory </w:t>
      </w:r>
      <w:r w:rsidRPr="006473CD">
        <w:rPr>
          <w:szCs w:val="24"/>
          <w:lang w:val="en-US"/>
        </w:rPr>
        <w:t xml:space="preserve">suggests that </w:t>
      </w:r>
      <w:ins w:id="9" w:author="Clay Cressler" w:date="2016-07-11T14:14:00Z">
        <w:r w:rsidR="00572542">
          <w:rPr>
            <w:szCs w:val="24"/>
            <w:lang w:val="en-US"/>
          </w:rPr>
          <w:t xml:space="preserve">fitness trade-offs </w:t>
        </w:r>
      </w:ins>
      <w:ins w:id="10" w:author="Clay Cressler" w:date="2016-07-11T14:16:00Z">
        <w:r w:rsidR="00572542">
          <w:rPr>
            <w:szCs w:val="24"/>
            <w:lang w:val="en-US"/>
          </w:rPr>
          <w:t xml:space="preserve">between host range and </w:t>
        </w:r>
      </w:ins>
      <w:ins w:id="11" w:author="Clay Cressler" w:date="2016-07-11T14:38:00Z">
        <w:r w:rsidR="00325EB6">
          <w:rPr>
            <w:szCs w:val="24"/>
            <w:lang w:val="en-US"/>
          </w:rPr>
          <w:t xml:space="preserve">parasite </w:t>
        </w:r>
      </w:ins>
      <w:ins w:id="12" w:author="Clay Cressler" w:date="2016-07-11T14:16:00Z">
        <w:r w:rsidR="00572542">
          <w:rPr>
            <w:szCs w:val="24"/>
            <w:lang w:val="en-US"/>
          </w:rPr>
          <w:t xml:space="preserve">performance </w:t>
        </w:r>
      </w:ins>
      <w:ins w:id="13" w:author="Clay Cressler" w:date="2016-07-11T14:38:00Z">
        <w:r w:rsidR="00325EB6">
          <w:rPr>
            <w:szCs w:val="24"/>
            <w:lang w:val="en-US"/>
          </w:rPr>
          <w:t>on</w:t>
        </w:r>
      </w:ins>
      <w:ins w:id="14" w:author="Clay Cressler" w:date="2016-07-11T14:16:00Z">
        <w:r w:rsidR="00572542">
          <w:rPr>
            <w:szCs w:val="24"/>
            <w:lang w:val="en-US"/>
          </w:rPr>
          <w:t xml:space="preserve"> each host can lead to the evolution of </w:t>
        </w:r>
      </w:ins>
      <w:ins w:id="15" w:author="Clay Cressler" w:date="2016-07-11T14:21:00Z">
        <w:r w:rsidR="00175FA1">
          <w:rPr>
            <w:szCs w:val="24"/>
            <w:lang w:val="en-US"/>
          </w:rPr>
          <w:t xml:space="preserve">host </w:t>
        </w:r>
      </w:ins>
      <w:ins w:id="16" w:author="Clay Cressler" w:date="2016-07-11T14:16:00Z">
        <w:r w:rsidR="00572542">
          <w:rPr>
            <w:szCs w:val="24"/>
            <w:lang w:val="en-US"/>
          </w:rPr>
          <w:t>speciali</w:t>
        </w:r>
        <w:r w:rsidR="00175FA1">
          <w:rPr>
            <w:szCs w:val="24"/>
            <w:lang w:val="en-US"/>
          </w:rPr>
          <w:t>zation [</w:t>
        </w:r>
      </w:ins>
      <w:ins w:id="17" w:author="Clay Cressler" w:date="2016-07-15T11:36:00Z">
        <w:r w:rsidR="00824F54">
          <w:rPr>
            <w:szCs w:val="24"/>
            <w:lang w:val="en-US"/>
          </w:rPr>
          <w:t>7</w:t>
        </w:r>
      </w:ins>
      <w:ins w:id="18" w:author="Clay Cressler" w:date="2016-07-11T14:16:00Z">
        <w:r w:rsidR="00175FA1">
          <w:rPr>
            <w:szCs w:val="24"/>
            <w:lang w:val="en-US"/>
          </w:rPr>
          <w:t>]</w:t>
        </w:r>
        <w:r w:rsidR="00325EB6">
          <w:rPr>
            <w:szCs w:val="24"/>
            <w:lang w:val="en-US"/>
          </w:rPr>
          <w:t xml:space="preserve">, and </w:t>
        </w:r>
        <w:r w:rsidR="00175FA1">
          <w:rPr>
            <w:szCs w:val="24"/>
            <w:lang w:val="en-US"/>
          </w:rPr>
          <w:t xml:space="preserve">such trade-offs are common (although not universal) for parasites </w:t>
        </w:r>
      </w:ins>
      <w:ins w:id="19" w:author="Clay Cressler" w:date="2016-07-11T14:22:00Z">
        <w:r w:rsidR="00175FA1">
          <w:rPr>
            <w:szCs w:val="24"/>
            <w:lang w:val="en-US"/>
          </w:rPr>
          <w:t>[</w:t>
        </w:r>
      </w:ins>
      <w:ins w:id="20" w:author="Clay Cressler" w:date="2016-07-15T11:48:00Z">
        <w:r w:rsidR="00B4275C">
          <w:rPr>
            <w:szCs w:val="24"/>
            <w:lang w:val="en-US"/>
          </w:rPr>
          <w:t>8-10]</w:t>
        </w:r>
      </w:ins>
      <w:ins w:id="21" w:author="Clay Cressler" w:date="2016-07-11T14:22:00Z">
        <w:r w:rsidR="00175FA1">
          <w:rPr>
            <w:szCs w:val="24"/>
          </w:rPr>
          <w:t xml:space="preserve">. </w:t>
        </w:r>
      </w:ins>
      <w:ins w:id="22" w:author="Clay Cressler" w:date="2016-07-11T14:37:00Z">
        <w:r w:rsidR="00325EB6">
          <w:rPr>
            <w:szCs w:val="24"/>
          </w:rPr>
          <w:t>E</w:t>
        </w:r>
      </w:ins>
      <w:del w:id="23" w:author="Clay Cressler" w:date="2016-07-11T14:21:00Z">
        <w:r w:rsidRPr="006473CD" w:rsidDel="00175FA1">
          <w:rPr>
            <w:szCs w:val="24"/>
            <w:lang w:val="en-US"/>
          </w:rPr>
          <w:delText xml:space="preserve">parasites </w:delText>
        </w:r>
      </w:del>
      <w:del w:id="24" w:author="Clay Cressler" w:date="2016-07-11T12:43:00Z">
        <w:r w:rsidRPr="006473CD" w:rsidDel="00054085">
          <w:rPr>
            <w:szCs w:val="24"/>
            <w:lang w:val="en-US"/>
          </w:rPr>
          <w:delText xml:space="preserve">are </w:delText>
        </w:r>
      </w:del>
      <w:del w:id="25" w:author="Clay Cressler" w:date="2016-07-11T14:23:00Z">
        <w:r w:rsidRPr="006473CD" w:rsidDel="00175FA1">
          <w:rPr>
            <w:szCs w:val="24"/>
            <w:lang w:val="en-US"/>
          </w:rPr>
          <w:delText xml:space="preserve">generally </w:delText>
        </w:r>
      </w:del>
      <w:del w:id="26" w:author="Clay Cressler" w:date="2016-07-11T12:44:00Z">
        <w:r w:rsidRPr="006473CD" w:rsidDel="00054085">
          <w:rPr>
            <w:szCs w:val="24"/>
            <w:lang w:val="en-US"/>
          </w:rPr>
          <w:delText xml:space="preserve">resource (host) </w:delText>
        </w:r>
      </w:del>
      <w:del w:id="27" w:author="Clay Cressler" w:date="2016-07-11T14:23:00Z">
        <w:r w:rsidRPr="006473CD" w:rsidDel="00175FA1">
          <w:rPr>
            <w:szCs w:val="24"/>
            <w:lang w:val="en-US"/>
          </w:rPr>
          <w:delText>specialists</w:delText>
        </w:r>
        <w:r w:rsidR="00040142" w:rsidDel="00175FA1">
          <w:rPr>
            <w:szCs w:val="24"/>
            <w:lang w:val="en-US"/>
          </w:rPr>
          <w:delText xml:space="preserve">, </w:delText>
        </w:r>
      </w:del>
      <w:del w:id="28" w:author="Clay Cressler" w:date="2016-07-11T12:44:00Z">
        <w:r w:rsidR="00FB0950" w:rsidDel="00054085">
          <w:rPr>
            <w:szCs w:val="24"/>
            <w:lang w:val="en-US"/>
          </w:rPr>
          <w:delText xml:space="preserve">with </w:delText>
        </w:r>
      </w:del>
      <w:del w:id="29" w:author="Clay Cressler" w:date="2016-07-11T14:23:00Z">
        <w:r w:rsidR="00040142" w:rsidDel="00175FA1">
          <w:rPr>
            <w:szCs w:val="24"/>
            <w:lang w:val="en-US"/>
          </w:rPr>
          <w:delText>interspecific competition select</w:delText>
        </w:r>
      </w:del>
      <w:del w:id="30" w:author="Clay Cressler" w:date="2016-07-11T12:44:00Z">
        <w:r w:rsidR="00FB0950" w:rsidDel="00054085">
          <w:rPr>
            <w:szCs w:val="24"/>
            <w:lang w:val="en-US"/>
          </w:rPr>
          <w:delText>ing</w:delText>
        </w:r>
      </w:del>
      <w:del w:id="31" w:author="Clay Cressler" w:date="2016-07-11T14:23:00Z">
        <w:r w:rsidR="00040142" w:rsidDel="00175FA1">
          <w:rPr>
            <w:szCs w:val="24"/>
            <w:lang w:val="en-US"/>
          </w:rPr>
          <w:delText xml:space="preserve"> for </w:delText>
        </w:r>
      </w:del>
      <w:del w:id="32" w:author="Clay Cressler" w:date="2016-07-11T12:44:00Z">
        <w:r w:rsidR="00040142" w:rsidDel="00054085">
          <w:rPr>
            <w:szCs w:val="24"/>
            <w:lang w:val="en-US"/>
          </w:rPr>
          <w:delText xml:space="preserve">an </w:delText>
        </w:r>
      </w:del>
      <w:del w:id="33" w:author="Clay Cressler" w:date="2016-07-11T14:23:00Z">
        <w:r w:rsidR="00040142" w:rsidDel="00175FA1">
          <w:rPr>
            <w:szCs w:val="24"/>
            <w:lang w:val="en-US"/>
          </w:rPr>
          <w:delText xml:space="preserve">increase </w:delText>
        </w:r>
      </w:del>
      <w:del w:id="34" w:author="Clay Cressler" w:date="2016-07-11T12:44:00Z">
        <w:r w:rsidR="00040142" w:rsidDel="00054085">
          <w:rPr>
            <w:szCs w:val="24"/>
            <w:lang w:val="en-US"/>
          </w:rPr>
          <w:delText xml:space="preserve">in </w:delText>
        </w:r>
      </w:del>
      <w:del w:id="35" w:author="Clay Cressler" w:date="2016-07-11T14:23:00Z">
        <w:r w:rsidR="00040142" w:rsidDel="00175FA1">
          <w:rPr>
            <w:szCs w:val="24"/>
            <w:lang w:val="en-US"/>
          </w:rPr>
          <w:delText>ecological specialization</w:delText>
        </w:r>
        <w:r w:rsidR="00FB7451" w:rsidDel="00175FA1">
          <w:rPr>
            <w:szCs w:val="24"/>
            <w:lang w:val="en-US"/>
          </w:rPr>
          <w:delText>, thus</w:delText>
        </w:r>
        <w:r w:rsidR="00A7488E" w:rsidDel="00175FA1">
          <w:rPr>
            <w:szCs w:val="24"/>
            <w:lang w:val="en-US"/>
          </w:rPr>
          <w:delText xml:space="preserve"> </w:delText>
        </w:r>
        <w:r w:rsidR="00040142" w:rsidDel="00175FA1">
          <w:rPr>
            <w:szCs w:val="24"/>
            <w:lang w:val="en-US"/>
          </w:rPr>
          <w:delText>a narrow host range</w:delText>
        </w:r>
        <w:r w:rsidR="00B75723" w:rsidDel="00175FA1">
          <w:rPr>
            <w:szCs w:val="24"/>
            <w:lang w:val="en-US"/>
          </w:rPr>
          <w:delText xml:space="preserve"> </w:delText>
        </w:r>
        <w:r w:rsidR="00B75723" w:rsidDel="00175FA1">
          <w:rPr>
            <w:szCs w:val="24"/>
            <w:lang w:val="en-US"/>
          </w:rPr>
          <w:fldChar w:fldCharType="begin" w:fldLock="1"/>
        </w:r>
        <w:r w:rsidR="00B75723" w:rsidDel="00175FA1">
          <w:rPr>
            <w:szCs w:val="24"/>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szCs w:val="24"/>
            <w:lang w:val="en-US"/>
          </w:rPr>
          <w:fldChar w:fldCharType="separate"/>
        </w:r>
        <w:r w:rsidR="00B75723" w:rsidRPr="00B75723" w:rsidDel="00175FA1">
          <w:rPr>
            <w:noProof/>
            <w:szCs w:val="24"/>
            <w:lang w:val="en-US"/>
          </w:rPr>
          <w:delText>[7]</w:delText>
        </w:r>
        <w:r w:rsidR="00B75723" w:rsidDel="00175FA1">
          <w:rPr>
            <w:szCs w:val="24"/>
            <w:lang w:val="en-US"/>
          </w:rPr>
          <w:fldChar w:fldCharType="end"/>
        </w:r>
        <w:r w:rsidRPr="006473CD" w:rsidDel="00175FA1">
          <w:rPr>
            <w:szCs w:val="24"/>
            <w:lang w:val="en-US"/>
          </w:rPr>
          <w:delText>.</w:delText>
        </w:r>
        <w:r w:rsidR="00E8246E" w:rsidDel="00175FA1">
          <w:rPr>
            <w:szCs w:val="24"/>
            <w:lang w:val="en-US"/>
          </w:rPr>
          <w:delText xml:space="preserve"> </w:delText>
        </w:r>
      </w:del>
      <w:proofErr w:type="spellStart"/>
      <w:ins w:id="36" w:author="Clay Cressler" w:date="2016-07-11T13:02:00Z">
        <w:r w:rsidR="00EC7CA7">
          <w:rPr>
            <w:szCs w:val="24"/>
            <w:lang w:val="en-US"/>
          </w:rPr>
          <w:t>cological</w:t>
        </w:r>
      </w:ins>
      <w:proofErr w:type="spellEnd"/>
      <w:ins w:id="37" w:author="Clay Cressler" w:date="2016-07-11T12:56:00Z">
        <w:r w:rsidR="006B4963">
          <w:rPr>
            <w:szCs w:val="24"/>
            <w:lang w:val="en-US"/>
          </w:rPr>
          <w:t xml:space="preserve"> spec</w:t>
        </w:r>
      </w:ins>
      <w:ins w:id="38" w:author="Clay Cressler" w:date="2016-07-11T12:58:00Z">
        <w:r w:rsidR="006B4963">
          <w:rPr>
            <w:szCs w:val="24"/>
            <w:lang w:val="en-US"/>
          </w:rPr>
          <w:t xml:space="preserve">ialization is </w:t>
        </w:r>
      </w:ins>
      <w:ins w:id="39" w:author="Clay Cressler" w:date="2016-07-11T13:02:00Z">
        <w:r w:rsidR="00EC7CA7">
          <w:rPr>
            <w:szCs w:val="24"/>
            <w:lang w:val="en-US"/>
          </w:rPr>
          <w:t xml:space="preserve">often </w:t>
        </w:r>
      </w:ins>
      <w:ins w:id="40" w:author="Clay Cressler" w:date="2016-07-11T12:58:00Z">
        <w:r w:rsidR="006B4963">
          <w:rPr>
            <w:szCs w:val="24"/>
            <w:lang w:val="en-US"/>
          </w:rPr>
          <w:t xml:space="preserve">thought to represent </w:t>
        </w:r>
      </w:ins>
      <w:ins w:id="41" w:author="Clay Cressler" w:date="2016-07-11T12:59:00Z">
        <w:r w:rsidR="006B4963">
          <w:rPr>
            <w:szCs w:val="24"/>
            <w:lang w:val="en-US"/>
          </w:rPr>
          <w:t>an “</w:t>
        </w:r>
      </w:ins>
      <w:ins w:id="42" w:author="Clay Cressler" w:date="2016-07-11T12:58:00Z">
        <w:r w:rsidR="006B4963">
          <w:rPr>
            <w:szCs w:val="24"/>
            <w:lang w:val="en-US"/>
          </w:rPr>
          <w:t xml:space="preserve">evolutionary </w:t>
        </w:r>
      </w:ins>
      <w:ins w:id="43" w:author="Clay Cressler" w:date="2016-07-11T12:59:00Z">
        <w:r w:rsidR="006B4963">
          <w:rPr>
            <w:szCs w:val="24"/>
            <w:lang w:val="en-US"/>
          </w:rPr>
          <w:t>dead-end</w:t>
        </w:r>
      </w:ins>
      <w:ins w:id="44" w:author="Clay Cressler" w:date="2016-07-11T13:39:00Z">
        <w:r w:rsidR="00E11671">
          <w:rPr>
            <w:szCs w:val="24"/>
            <w:lang w:val="en-US"/>
          </w:rPr>
          <w:t>,</w:t>
        </w:r>
      </w:ins>
      <w:ins w:id="45" w:author="Clay Cressler" w:date="2016-07-11T12:59:00Z">
        <w:r w:rsidR="006B4963">
          <w:rPr>
            <w:szCs w:val="24"/>
            <w:lang w:val="en-US"/>
          </w:rPr>
          <w:t>”</w:t>
        </w:r>
      </w:ins>
      <w:ins w:id="46" w:author="Clay Cressler" w:date="2016-07-11T13:04:00Z">
        <w:r w:rsidR="00EC7CA7">
          <w:rPr>
            <w:szCs w:val="24"/>
            <w:lang w:val="en-US"/>
          </w:rPr>
          <w:t xml:space="preserve"> </w:t>
        </w:r>
      </w:ins>
      <w:ins w:id="47" w:author="Clay Cressler" w:date="2016-07-11T14:38:00Z">
        <w:r w:rsidR="00325EB6">
          <w:rPr>
            <w:szCs w:val="24"/>
            <w:lang w:val="en-US"/>
          </w:rPr>
          <w:t>such that</w:t>
        </w:r>
      </w:ins>
      <w:ins w:id="48" w:author="Clay Cressler" w:date="2016-07-11T13:39:00Z">
        <w:r w:rsidR="00E11671">
          <w:rPr>
            <w:szCs w:val="24"/>
            <w:lang w:val="en-US"/>
          </w:rPr>
          <w:t xml:space="preserve"> </w:t>
        </w:r>
      </w:ins>
      <w:ins w:id="49" w:author="Clay Cressler" w:date="2016-07-11T14:42:00Z">
        <w:r w:rsidR="008033C5">
          <w:rPr>
            <w:szCs w:val="24"/>
            <w:lang w:val="en-US"/>
          </w:rPr>
          <w:t>specialist</w:t>
        </w:r>
      </w:ins>
      <w:ins w:id="50" w:author="Clay Cressler" w:date="2016-07-11T13:39:00Z">
        <w:r w:rsidR="00E11671">
          <w:rPr>
            <w:szCs w:val="24"/>
            <w:lang w:val="en-US"/>
          </w:rPr>
          <w:t xml:space="preserve"> </w:t>
        </w:r>
      </w:ins>
      <w:ins w:id="51" w:author="Clay Cressler" w:date="2016-07-11T13:42:00Z">
        <w:r w:rsidR="00A355E2">
          <w:rPr>
            <w:szCs w:val="24"/>
            <w:lang w:val="en-US"/>
          </w:rPr>
          <w:t>parasites</w:t>
        </w:r>
      </w:ins>
      <w:ins w:id="52" w:author="Clay Cressler" w:date="2016-07-11T13:39:00Z">
        <w:r w:rsidR="00E11671">
          <w:rPr>
            <w:szCs w:val="24"/>
            <w:lang w:val="en-US"/>
          </w:rPr>
          <w:t xml:space="preserve"> </w:t>
        </w:r>
      </w:ins>
      <w:ins w:id="53" w:author="Clay Cressler" w:date="2016-07-11T13:43:00Z">
        <w:r w:rsidR="00A355E2">
          <w:rPr>
            <w:szCs w:val="24"/>
            <w:lang w:val="en-US"/>
          </w:rPr>
          <w:t>have</w:t>
        </w:r>
      </w:ins>
      <w:ins w:id="54" w:author="Clay Cressler" w:date="2016-07-11T13:39:00Z">
        <w:r w:rsidR="00E11671">
          <w:rPr>
            <w:szCs w:val="24"/>
            <w:lang w:val="en-US"/>
          </w:rPr>
          <w:t xml:space="preserve"> </w:t>
        </w:r>
      </w:ins>
      <w:ins w:id="55" w:author="Clay Cressler" w:date="2016-07-11T13:43:00Z">
        <w:r w:rsidR="00A355E2">
          <w:rPr>
            <w:szCs w:val="24"/>
            <w:lang w:val="en-US"/>
          </w:rPr>
          <w:t xml:space="preserve">a reduced potential to </w:t>
        </w:r>
      </w:ins>
      <w:ins w:id="56" w:author="Clay Cressler" w:date="2016-07-11T14:25:00Z">
        <w:r w:rsidR="00175FA1">
          <w:rPr>
            <w:szCs w:val="24"/>
            <w:lang w:val="en-US"/>
          </w:rPr>
          <w:t>adapt</w:t>
        </w:r>
        <w:r w:rsidR="00325EB6">
          <w:rPr>
            <w:szCs w:val="24"/>
            <w:lang w:val="en-US"/>
          </w:rPr>
          <w:t xml:space="preserve"> to novel hosts</w:t>
        </w:r>
      </w:ins>
      <w:ins w:id="57" w:author="Clay Cressler" w:date="2016-07-11T13:43:00Z">
        <w:r w:rsidR="00A355E2">
          <w:rPr>
            <w:szCs w:val="24"/>
            <w:lang w:val="en-US"/>
          </w:rPr>
          <w:t xml:space="preserve">, </w:t>
        </w:r>
      </w:ins>
      <w:ins w:id="58" w:author="Clay Cressler" w:date="2016-07-11T14:41:00Z">
        <w:r w:rsidR="008033C5">
          <w:rPr>
            <w:szCs w:val="24"/>
            <w:lang w:val="en-US"/>
          </w:rPr>
          <w:t>with correspondingly higher extinction and lower speciation rates than generalist parasites</w:t>
        </w:r>
      </w:ins>
      <w:ins w:id="59" w:author="Clay Cressler" w:date="2016-07-11T14:42:00Z">
        <w:r w:rsidR="008033C5">
          <w:rPr>
            <w:szCs w:val="24"/>
            <w:lang w:val="en-US"/>
          </w:rPr>
          <w:t xml:space="preserve"> [</w:t>
        </w:r>
      </w:ins>
      <w:ins w:id="60" w:author="Clay Cressler" w:date="2016-07-15T11:48:00Z">
        <w:r w:rsidR="00B4275C">
          <w:rPr>
            <w:szCs w:val="24"/>
            <w:lang w:val="en-US"/>
          </w:rPr>
          <w:t>11</w:t>
        </w:r>
      </w:ins>
      <w:ins w:id="61" w:author="Clay Cressler" w:date="2016-07-11T14:42:00Z">
        <w:r w:rsidR="008033C5">
          <w:rPr>
            <w:szCs w:val="24"/>
            <w:lang w:val="en-US"/>
          </w:rPr>
          <w:t>].</w:t>
        </w:r>
      </w:ins>
      <w:ins w:id="62" w:author="Clay Cressler" w:date="2016-07-11T14:41:00Z">
        <w:r w:rsidR="008033C5">
          <w:rPr>
            <w:szCs w:val="24"/>
            <w:lang w:val="en-US"/>
          </w:rPr>
          <w:t xml:space="preserve"> </w:t>
        </w:r>
      </w:ins>
      <w:ins w:id="63" w:author="Clay Cressler" w:date="2016-07-11T14:25:00Z">
        <w:r w:rsidR="00175FA1">
          <w:rPr>
            <w:szCs w:val="24"/>
            <w:lang w:val="en-US"/>
          </w:rPr>
          <w:t xml:space="preserve">However, </w:t>
        </w:r>
      </w:ins>
      <w:del w:id="64" w:author="Clay Cressler" w:date="2016-07-11T12:45:00Z">
        <w:r w:rsidR="00594DD7" w:rsidDel="00054085">
          <w:rPr>
            <w:szCs w:val="24"/>
            <w:lang w:val="en-US"/>
          </w:rPr>
          <w:delText>Moreover,</w:delText>
        </w:r>
      </w:del>
      <w:ins w:id="65" w:author="Clay Cressler" w:date="2016-07-11T12:45:00Z">
        <w:r w:rsidR="00A355E2">
          <w:rPr>
            <w:szCs w:val="24"/>
            <w:lang w:val="en-US"/>
          </w:rPr>
          <w:t>e</w:t>
        </w:r>
        <w:r w:rsidR="00054085">
          <w:rPr>
            <w:szCs w:val="24"/>
            <w:lang w:val="en-US"/>
          </w:rPr>
          <w:t>mpirical</w:t>
        </w:r>
      </w:ins>
      <w:r w:rsidR="00594DD7">
        <w:rPr>
          <w:szCs w:val="24"/>
          <w:lang w:val="en-US"/>
        </w:rPr>
        <w:t xml:space="preserve"> </w:t>
      </w:r>
      <w:del w:id="66" w:author="Clay Cressler" w:date="2016-07-11T12:45:00Z">
        <w:r w:rsidR="00594DD7" w:rsidDel="00054085">
          <w:rPr>
            <w:szCs w:val="24"/>
            <w:lang w:val="en-US"/>
          </w:rPr>
          <w:delText xml:space="preserve">studies </w:delText>
        </w:r>
      </w:del>
      <w:ins w:id="67" w:author="Clay Cressler" w:date="2016-07-11T12:45:00Z">
        <w:r w:rsidR="00054085">
          <w:rPr>
            <w:szCs w:val="24"/>
            <w:lang w:val="en-US"/>
          </w:rPr>
          <w:t xml:space="preserve">evidence </w:t>
        </w:r>
      </w:ins>
      <w:r w:rsidR="00594DD7">
        <w:rPr>
          <w:szCs w:val="24"/>
          <w:lang w:val="en-US"/>
        </w:rPr>
        <w:t>suggest</w:t>
      </w:r>
      <w:ins w:id="68" w:author="Clay Cressler" w:date="2016-07-11T12:45:00Z">
        <w:r w:rsidR="00054085">
          <w:rPr>
            <w:szCs w:val="24"/>
            <w:lang w:val="en-US"/>
          </w:rPr>
          <w:t>s</w:t>
        </w:r>
      </w:ins>
      <w:r w:rsidR="00594DD7">
        <w:rPr>
          <w:szCs w:val="24"/>
          <w:lang w:val="en-US"/>
        </w:rPr>
        <w:t xml:space="preserve">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ins w:id="69" w:author="Clay Cressler" w:date="2016-07-11T13:44:00Z">
        <w:r w:rsidR="00A355E2">
          <w:rPr>
            <w:szCs w:val="24"/>
            <w:lang w:val="en-US"/>
          </w:rPr>
          <w:t xml:space="preserve"> [</w:t>
        </w:r>
      </w:ins>
      <w:ins w:id="70" w:author="Clay Cressler" w:date="2016-07-15T11:48:00Z">
        <w:r w:rsidR="00B4275C">
          <w:rPr>
            <w:szCs w:val="24"/>
            <w:lang w:val="en-US"/>
          </w:rPr>
          <w:t>12,13</w:t>
        </w:r>
      </w:ins>
      <w:ins w:id="71" w:author="Clay Cressler" w:date="2016-07-11T13:44:00Z">
        <w:r w:rsidR="00A355E2">
          <w:rPr>
            <w:szCs w:val="24"/>
            <w:lang w:val="en-US"/>
          </w:rPr>
          <w:t>]</w:t>
        </w:r>
      </w:ins>
      <w:del w:id="72" w:author="Clay Cressler" w:date="2016-07-11T13:44:00Z">
        <w:r w:rsidR="00B75723" w:rsidDel="00A355E2">
          <w:rPr>
            <w:szCs w:val="24"/>
            <w:lang w:val="en-US"/>
          </w:rPr>
          <w:delText xml:space="preserve">, despite the ‘dead-end’ theory predicting that parasites that evolve to become more specialist will </w:delText>
        </w:r>
        <w:r w:rsidR="00FB7451" w:rsidDel="00A355E2">
          <w:rPr>
            <w:szCs w:val="24"/>
            <w:lang w:val="en-US"/>
          </w:rPr>
          <w:delText xml:space="preserve">then </w:delText>
        </w:r>
        <w:r w:rsidR="00B75723" w:rsidDel="00A355E2">
          <w:rPr>
            <w:szCs w:val="24"/>
            <w:lang w:val="en-US"/>
          </w:rPr>
          <w:delText xml:space="preserve">have </w:delText>
        </w:r>
      </w:del>
      <w:del w:id="73" w:author="Clay Cressler" w:date="2016-07-11T13:43:00Z">
        <w:r w:rsidR="00FB7451" w:rsidDel="00A355E2">
          <w:rPr>
            <w:szCs w:val="24"/>
            <w:lang w:val="en-US"/>
          </w:rPr>
          <w:delText xml:space="preserve">a </w:delText>
        </w:r>
        <w:r w:rsidR="00B75723" w:rsidDel="00A355E2">
          <w:rPr>
            <w:szCs w:val="24"/>
            <w:lang w:val="en-US"/>
          </w:rPr>
          <w:delText>reduced potential to infect additional</w:delText>
        </w:r>
        <w:r w:rsidR="00FB7451" w:rsidDel="00A355E2">
          <w:rPr>
            <w:szCs w:val="24"/>
            <w:lang w:val="en-US"/>
          </w:rPr>
          <w:delText>, new</w:delText>
        </w:r>
        <w:r w:rsidR="00B75723" w:rsidDel="00A355E2">
          <w:rPr>
            <w:szCs w:val="24"/>
            <w:lang w:val="en-US"/>
          </w:rPr>
          <w:delText xml:space="preserve"> hosts</w:delText>
        </w:r>
        <w:r w:rsidR="00594DD7" w:rsidDel="00A355E2">
          <w:rPr>
            <w:szCs w:val="24"/>
            <w:lang w:val="en-US"/>
          </w:rPr>
          <w:delText xml:space="preserve"> </w:delText>
        </w:r>
      </w:del>
      <w:del w:id="74" w:author="Clay Cressler" w:date="2016-07-11T13:44:00Z">
        <w:r w:rsidR="00B75723" w:rsidDel="00A355E2">
          <w:rPr>
            <w:szCs w:val="24"/>
            <w:lang w:val="en-US"/>
          </w:rPr>
          <w:fldChar w:fldCharType="begin" w:fldLock="1"/>
        </w:r>
        <w:r w:rsidR="000E617C" w:rsidDel="00A355E2">
          <w:rPr>
            <w:szCs w:val="24"/>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szCs w:val="24"/>
            <w:lang w:val="en-US"/>
          </w:rPr>
          <w:fldChar w:fldCharType="separate"/>
        </w:r>
        <w:r w:rsidR="000E617C" w:rsidRPr="000E617C" w:rsidDel="00A355E2">
          <w:rPr>
            <w:noProof/>
            <w:szCs w:val="24"/>
            <w:lang w:val="en-US"/>
          </w:rPr>
          <w:delText>[7,8]</w:delText>
        </w:r>
        <w:r w:rsidR="00B75723" w:rsidDel="00A355E2">
          <w:rPr>
            <w:szCs w:val="24"/>
            <w:lang w:val="en-US"/>
          </w:rPr>
          <w:fldChar w:fldCharType="end"/>
        </w:r>
      </w:del>
      <w:r w:rsidR="00993853">
        <w:rPr>
          <w:szCs w:val="24"/>
          <w:lang w:val="en-US"/>
        </w:rPr>
        <w:t>.</w:t>
      </w:r>
      <w:r w:rsidR="00594DD7">
        <w:rPr>
          <w:szCs w:val="24"/>
          <w:lang w:val="en-US"/>
        </w:rPr>
        <w:t xml:space="preserve"> </w:t>
      </w:r>
      <w:r w:rsidR="00FB7451">
        <w:rPr>
          <w:szCs w:val="24"/>
          <w:lang w:val="en-US"/>
        </w:rPr>
        <w:t>Rather</w:t>
      </w:r>
      <w:r w:rsidR="00B75723">
        <w:rPr>
          <w:szCs w:val="24"/>
          <w:lang w:val="en-US"/>
        </w:rPr>
        <w:t xml:space="preserve"> few studies </w:t>
      </w:r>
      <w:r w:rsidR="00FB7451">
        <w:rPr>
          <w:szCs w:val="24"/>
          <w:lang w:val="en-US"/>
        </w:rPr>
        <w:t xml:space="preserve">have </w:t>
      </w:r>
      <w:r w:rsidR="00B75723">
        <w:rPr>
          <w:szCs w:val="24"/>
          <w:lang w:val="en-US"/>
        </w:rPr>
        <w:t>examine</w:t>
      </w:r>
      <w:r w:rsidR="00FB7451">
        <w:rPr>
          <w:szCs w:val="24"/>
          <w:lang w:val="en-US"/>
        </w:rPr>
        <w:t>d</w:t>
      </w:r>
      <w:r w:rsidR="00B75723">
        <w:rPr>
          <w:szCs w:val="24"/>
          <w:lang w:val="en-US"/>
        </w:rPr>
        <w:t xml:space="preserv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w:t>
      </w:r>
      <w:r w:rsidR="00FB7451">
        <w:rPr>
          <w:szCs w:val="24"/>
          <w:lang w:val="en-US"/>
        </w:rPr>
        <w:t xml:space="preserve"> (arthropods)</w:t>
      </w:r>
      <w:r w:rsidR="00B75723">
        <w:rPr>
          <w:szCs w:val="24"/>
          <w:lang w:val="en-US"/>
        </w:rPr>
        <w:t xml:space="preserve"> of doves and gill </w:t>
      </w:r>
      <w:proofErr w:type="spellStart"/>
      <w:r w:rsidR="00B75723">
        <w:rPr>
          <w:szCs w:val="24"/>
          <w:lang w:val="en-US"/>
        </w:rPr>
        <w:t>monogeneans</w:t>
      </w:r>
      <w:proofErr w:type="spellEnd"/>
      <w:r w:rsidR="00FB7451">
        <w:rPr>
          <w:szCs w:val="24"/>
          <w:lang w:val="en-US"/>
        </w:rPr>
        <w:t xml:space="preserve"> (</w:t>
      </w:r>
      <w:proofErr w:type="spellStart"/>
      <w:r w:rsidR="00FB7451">
        <w:rPr>
          <w:szCs w:val="24"/>
          <w:lang w:val="en-US"/>
        </w:rPr>
        <w:t>platyhelminthes</w:t>
      </w:r>
      <w:proofErr w:type="spellEnd"/>
      <w:r w:rsidR="00FB7451">
        <w:rPr>
          <w:szCs w:val="24"/>
          <w:lang w:val="en-US"/>
        </w:rPr>
        <w:t>)</w:t>
      </w:r>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ins w:id="75" w:author="Clay Cressler" w:date="2016-07-15T11:48:00Z">
        <w:r w:rsidR="00B4275C">
          <w:rPr>
            <w:noProof/>
            <w:lang w:val="en-US"/>
          </w:rPr>
          <w:t>14,15</w:t>
        </w:r>
      </w:ins>
      <w:r w:rsidR="00B75723" w:rsidRPr="00B75723">
        <w:rPr>
          <w:noProof/>
          <w:lang w:val="en-US"/>
        </w:rPr>
        <w:t>]</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340610C2" w14:textId="4ADBB895" w:rsidR="000B6A1C" w:rsidRDefault="00AC4D91" w:rsidP="00284EB9">
      <w:pPr>
        <w:spacing w:line="276" w:lineRule="auto"/>
        <w:jc w:val="both"/>
        <w:rPr>
          <w:ins w:id="76" w:author="JG Walker" w:date="2016-07-01T13:26:00Z"/>
          <w:szCs w:val="24"/>
          <w:lang w:val="en-US"/>
        </w:rPr>
      </w:pPr>
      <w:r>
        <w:rPr>
          <w:lang w:val="en-US"/>
        </w:rPr>
        <w:t xml:space="preserve">Attempts to understand the </w:t>
      </w:r>
      <w:r w:rsidR="003165DF">
        <w:rPr>
          <w:lang w:val="en-US"/>
        </w:rPr>
        <w:t xml:space="preserve">ecological drivers of </w:t>
      </w:r>
      <w:del w:id="77" w:author="Clay Cressler" w:date="2016-07-12T11:31:00Z">
        <w:r w:rsidR="003165DF" w:rsidDel="00C625A5">
          <w:rPr>
            <w:lang w:val="en-US"/>
          </w:rPr>
          <w:delText>parasite generalism or specialism</w:delText>
        </w:r>
        <w:r w:rsidDel="00C625A5">
          <w:rPr>
            <w:lang w:val="en-US"/>
          </w:rPr>
          <w:delText>,</w:delText>
        </w:r>
      </w:del>
      <w:ins w:id="78" w:author="Clay Cressler" w:date="2016-07-12T11:31:00Z">
        <w:r w:rsidR="00C625A5">
          <w:rPr>
            <w:lang w:val="en-US"/>
          </w:rPr>
          <w:t>host range</w:t>
        </w:r>
      </w:ins>
      <w:ins w:id="79" w:author="Clay Cressler" w:date="2016-07-12T11:50:00Z">
        <w:r w:rsidR="00812FE2">
          <w:rPr>
            <w:lang w:val="en-US"/>
          </w:rPr>
          <w:t xml:space="preserve"> evolution</w:t>
        </w:r>
      </w:ins>
      <w:r w:rsidR="003165DF">
        <w:rPr>
          <w:lang w:val="en-US"/>
        </w:rPr>
        <w:t xml:space="preserve"> have </w:t>
      </w:r>
      <w:del w:id="80" w:author="Clay Cressler" w:date="2016-07-12T11:31:00Z">
        <w:r w:rsidR="003165DF" w:rsidDel="00C625A5">
          <w:rPr>
            <w:lang w:val="en-US"/>
          </w:rPr>
          <w:delText xml:space="preserve">examined the relationship between host </w:delText>
        </w:r>
      </w:del>
      <w:ins w:id="81" w:author="JG Walker" w:date="2016-07-01T13:27:00Z">
        <w:del w:id="82" w:author="Clay Cressler" w:date="2016-07-12T11:31:00Z">
          <w:r w:rsidR="000B6A1C" w:rsidDel="00C625A5">
            <w:rPr>
              <w:lang w:val="en-US"/>
            </w:rPr>
            <w:delText xml:space="preserve">diversity </w:delText>
          </w:r>
        </w:del>
      </w:ins>
      <w:del w:id="83" w:author="Clay Cressler" w:date="2016-07-12T11:31:00Z">
        <w:r w:rsidR="003165DF" w:rsidDel="00C625A5">
          <w:rPr>
            <w:lang w:val="en-US"/>
          </w:rPr>
          <w:delText>and</w:delText>
        </w:r>
      </w:del>
      <w:ins w:id="84" w:author="Clay Cressler" w:date="2016-07-12T11:31:00Z">
        <w:r w:rsidR="00C625A5">
          <w:rPr>
            <w:lang w:val="en-US"/>
          </w:rPr>
          <w:t>focused on a number of</w:t>
        </w:r>
      </w:ins>
      <w:r w:rsidR="003165DF">
        <w:rPr>
          <w:lang w:val="en-US"/>
        </w:rPr>
        <w:t xml:space="preserve"> parasite or host traits and environmental factors (Table 1).</w:t>
      </w:r>
      <w:del w:id="85" w:author="Clay Cressler" w:date="2016-07-12T12:33:00Z">
        <w:r w:rsidR="003165DF" w:rsidDel="002D6057">
          <w:rPr>
            <w:szCs w:val="24"/>
            <w:lang w:val="en-US"/>
          </w:rPr>
          <w:delText xml:space="preserve"> </w:delText>
        </w:r>
        <w:r w:rsidR="009964AE" w:rsidDel="002D6057">
          <w:rPr>
            <w:szCs w:val="24"/>
            <w:lang w:val="en-US"/>
          </w:rPr>
          <w:delText xml:space="preserve">Changes in these traits or factors </w:delText>
        </w:r>
        <w:r w:rsidR="006473CD" w:rsidRPr="006473CD" w:rsidDel="002D6057">
          <w:rPr>
            <w:szCs w:val="24"/>
            <w:lang w:val="en-US"/>
          </w:rPr>
          <w:delText xml:space="preserve">could </w:delText>
        </w:r>
        <w:r w:rsidR="009964AE" w:rsidDel="002D6057">
          <w:rPr>
            <w:szCs w:val="24"/>
            <w:lang w:val="en-US"/>
          </w:rPr>
          <w:delText xml:space="preserve">theoretically </w:delText>
        </w:r>
        <w:r w:rsidR="006473CD" w:rsidRPr="006473CD" w:rsidDel="002D6057">
          <w:rPr>
            <w:szCs w:val="24"/>
            <w:lang w:val="en-US"/>
          </w:rPr>
          <w:delText xml:space="preserve">drive </w:delText>
        </w:r>
        <w:r w:rsidR="009964AE" w:rsidDel="002D6057">
          <w:rPr>
            <w:szCs w:val="24"/>
            <w:lang w:val="en-US"/>
          </w:rPr>
          <w:delText>either</w:delText>
        </w:r>
        <w:r w:rsidR="009964AE" w:rsidRPr="006473CD" w:rsidDel="002D6057">
          <w:rPr>
            <w:szCs w:val="24"/>
            <w:lang w:val="en-US"/>
          </w:rPr>
          <w:delText xml:space="preserve"> </w:delText>
        </w:r>
        <w:r w:rsidR="006473CD" w:rsidRPr="006473CD" w:rsidDel="002D6057">
          <w:rPr>
            <w:szCs w:val="24"/>
            <w:lang w:val="en-US"/>
          </w:rPr>
          <w:delText xml:space="preserve">the </w:delText>
        </w:r>
      </w:del>
      <w:ins w:id="86" w:author="JG Walker" w:date="2016-07-01T13:23:00Z">
        <w:del w:id="87" w:author="Clay Cressler" w:date="2016-07-12T12:33:00Z">
          <w:r w:rsidR="00A7488E" w:rsidDel="002D6057">
            <w:rPr>
              <w:szCs w:val="24"/>
              <w:lang w:val="en-US"/>
            </w:rPr>
            <w:delText>specialism or generalism</w:delText>
          </w:r>
        </w:del>
      </w:ins>
      <w:del w:id="88" w:author="Clay Cressler" w:date="2016-07-12T12:33:00Z">
        <w:r w:rsidR="006473CD" w:rsidRPr="006473CD" w:rsidDel="002D6057">
          <w:rPr>
            <w:szCs w:val="24"/>
            <w:lang w:val="en-US"/>
          </w:rPr>
          <w:delText xml:space="preserve"> of a parasite within its host(s</w:delText>
        </w:r>
        <w:r w:rsidR="00D603F3" w:rsidDel="002D6057">
          <w:rPr>
            <w:szCs w:val="24"/>
            <w:lang w:val="en-US"/>
          </w:rPr>
          <w:delText>)</w:delText>
        </w:r>
        <w:r w:rsidR="00C26EA7" w:rsidDel="002D6057">
          <w:rPr>
            <w:szCs w:val="24"/>
            <w:lang w:val="en-US"/>
          </w:rPr>
          <w:delText xml:space="preserve">, or lead to </w:delText>
        </w:r>
        <w:r w:rsidR="00591A11" w:rsidDel="002D6057">
          <w:rPr>
            <w:szCs w:val="24"/>
            <w:lang w:val="en-US"/>
          </w:rPr>
          <w:delText>parasite speciation</w:delText>
        </w:r>
        <w:r w:rsidR="00C26EA7" w:rsidDel="002D6057">
          <w:rPr>
            <w:szCs w:val="24"/>
            <w:lang w:val="en-US"/>
          </w:rPr>
          <w:delText xml:space="preserve"> </w:delText>
        </w:r>
        <w:r w:rsidR="00C26EA7" w:rsidDel="002D6057">
          <w:rPr>
            <w:szCs w:val="24"/>
            <w:lang w:val="en-US"/>
          </w:rPr>
          <w:fldChar w:fldCharType="begin" w:fldLock="1"/>
        </w:r>
        <w:r w:rsidR="000E25BA" w:rsidDel="002D6057">
          <w:rPr>
            <w:szCs w:val="24"/>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szCs w:val="24"/>
            <w:lang w:val="en-US"/>
          </w:rPr>
          <w:fldChar w:fldCharType="separate"/>
        </w:r>
        <w:r w:rsidR="00C26EA7" w:rsidRPr="00C26EA7" w:rsidDel="002D6057">
          <w:rPr>
            <w:noProof/>
            <w:szCs w:val="24"/>
            <w:lang w:val="en-US"/>
          </w:rPr>
          <w:delText>[11]</w:delText>
        </w:r>
        <w:r w:rsidR="00C26EA7" w:rsidDel="002D6057">
          <w:rPr>
            <w:szCs w:val="24"/>
            <w:lang w:val="en-US"/>
          </w:rPr>
          <w:fldChar w:fldCharType="end"/>
        </w:r>
        <w:r w:rsidR="009964AE" w:rsidDel="002D6057">
          <w:rPr>
            <w:szCs w:val="24"/>
            <w:lang w:val="en-US"/>
          </w:rPr>
          <w:delText>.</w:delText>
        </w:r>
      </w:del>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6D6876">
        <w:rPr>
          <w:szCs w:val="24"/>
          <w:lang w:val="en-US"/>
        </w:rPr>
        <w:t xml:space="preserve"> of a popu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w:t>
      </w:r>
      <w:ins w:id="89" w:author="JG Walker" w:date="2016-07-01T13:22:00Z">
        <w:r w:rsidR="00A7488E">
          <w:rPr>
            <w:szCs w:val="24"/>
            <w:lang w:val="en-US"/>
          </w:rPr>
          <w:t>shifts to new hosts</w:t>
        </w:r>
      </w:ins>
      <w:r w:rsidR="006473CD" w:rsidRPr="006473CD">
        <w:rPr>
          <w:szCs w:val="24"/>
          <w:lang w:val="en-US"/>
        </w:rPr>
        <w:t xml:space="preserve">,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w:t>
      </w:r>
      <w:ins w:id="90" w:author="Clay Cressler" w:date="2016-07-15T11:49:00Z">
        <w:r w:rsidR="00410B59">
          <w:rPr>
            <w:noProof/>
            <w:szCs w:val="24"/>
            <w:lang w:val="en-US"/>
          </w:rPr>
          <w:t>16</w:t>
        </w:r>
      </w:ins>
      <w:r w:rsidR="00C26EA7" w:rsidRPr="00C26EA7">
        <w:rPr>
          <w:noProof/>
          <w:szCs w:val="24"/>
          <w:lang w:val="en-US"/>
        </w:rPr>
        <w:t>]</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w:t>
      </w:r>
      <w:r w:rsidR="004742E6">
        <w:rPr>
          <w:szCs w:val="24"/>
          <w:lang w:val="en-US"/>
        </w:rPr>
        <w:t xml:space="preserve">understanding how </w:t>
      </w:r>
      <w:r w:rsidR="00C26EA7">
        <w:rPr>
          <w:szCs w:val="24"/>
          <w:lang w:val="en-US"/>
        </w:rPr>
        <w:t xml:space="preserve">host body size and environmental temperature </w:t>
      </w:r>
      <w:r w:rsidR="004742E6">
        <w:rPr>
          <w:szCs w:val="24"/>
          <w:lang w:val="en-US"/>
        </w:rPr>
        <w:t xml:space="preserve">affect </w:t>
      </w:r>
      <w:del w:id="91" w:author="Clay Cressler" w:date="2016-07-15T11:35:00Z">
        <w:r w:rsidR="004742E6" w:rsidDel="007F5E20">
          <w:rPr>
            <w:szCs w:val="24"/>
            <w:lang w:val="en-US"/>
          </w:rPr>
          <w:delText xml:space="preserve">parasites' </w:delText>
        </w:r>
      </w:del>
      <w:r w:rsidR="004742E6">
        <w:rPr>
          <w:szCs w:val="24"/>
          <w:lang w:val="en-US"/>
        </w:rPr>
        <w:t xml:space="preserve">host </w:t>
      </w:r>
      <w:ins w:id="92" w:author="JG Walker" w:date="2016-07-01T13:25:00Z">
        <w:del w:id="93" w:author="Clay Cressler" w:date="2016-07-15T11:34:00Z">
          <w:r w:rsidR="000B6A1C" w:rsidDel="007F5E20">
            <w:rPr>
              <w:szCs w:val="24"/>
              <w:lang w:val="en-US"/>
            </w:rPr>
            <w:delText>diversity</w:delText>
          </w:r>
        </w:del>
      </w:ins>
      <w:ins w:id="94" w:author="Clay Cressler" w:date="2016-07-15T11:34:00Z">
        <w:r w:rsidR="007F5E20">
          <w:rPr>
            <w:szCs w:val="24"/>
            <w:lang w:val="en-US"/>
          </w:rPr>
          <w:t>range</w:t>
        </w:r>
      </w:ins>
      <w:r w:rsidR="00C26EA7">
        <w:rPr>
          <w:szCs w:val="24"/>
          <w:lang w:val="en-US"/>
        </w:rPr>
        <w:t xml:space="preserve">. </w:t>
      </w:r>
    </w:p>
    <w:p w14:paraId="1963E18C" w14:textId="77777777" w:rsidR="000B6A1C" w:rsidRDefault="000B6A1C" w:rsidP="00284EB9">
      <w:pPr>
        <w:spacing w:line="276" w:lineRule="auto"/>
        <w:jc w:val="both"/>
        <w:rPr>
          <w:ins w:id="95" w:author="JG Walker" w:date="2016-07-01T13:26:00Z"/>
          <w:szCs w:val="24"/>
          <w:lang w:val="en-US"/>
        </w:rPr>
      </w:pPr>
    </w:p>
    <w:p w14:paraId="35A215C4" w14:textId="34FA39D0" w:rsidR="00D24B85" w:rsidRDefault="00C26EA7" w:rsidP="00284EB9">
      <w:pPr>
        <w:spacing w:line="276" w:lineRule="auto"/>
        <w:jc w:val="both"/>
        <w:rPr>
          <w:ins w:id="96" w:author="Clay Cressler" w:date="2016-07-11T14:57:00Z"/>
          <w:szCs w:val="24"/>
          <w:lang w:val="en-US"/>
        </w:rPr>
      </w:pPr>
      <w:r>
        <w:rPr>
          <w:szCs w:val="24"/>
          <w:lang w:val="en-US"/>
        </w:rPr>
        <w:t xml:space="preserve">The relationship between host size and </w:t>
      </w:r>
      <w:del w:id="97" w:author="Clay Cressler" w:date="2016-07-11T14:55:00Z">
        <w:r w:rsidDel="00D24B85">
          <w:rPr>
            <w:szCs w:val="24"/>
            <w:lang w:val="en-US"/>
          </w:rPr>
          <w:delText>parasite richness</w:delText>
        </w:r>
      </w:del>
      <w:ins w:id="98" w:author="Clay Cressler" w:date="2016-07-11T14:55:00Z">
        <w:r w:rsidR="00D24B85">
          <w:rPr>
            <w:szCs w:val="24"/>
            <w:lang w:val="en-US"/>
          </w:rPr>
          <w:t>parasitism</w:t>
        </w:r>
      </w:ins>
      <w:r>
        <w:rPr>
          <w:szCs w:val="24"/>
          <w:lang w:val="en-US"/>
        </w:rPr>
        <w:t xml:space="preserve"> has been explored in depth, often with reference to island biogeography </w:t>
      </w:r>
      <w:r w:rsidR="000E25BA">
        <w:rPr>
          <w:szCs w:val="24"/>
          <w:lang w:val="en-US"/>
        </w:rPr>
        <w:t>theory</w:t>
      </w:r>
      <w:ins w:id="99" w:author="Clay Cressler" w:date="2016-07-11T14:44:00Z">
        <w:r w:rsidR="008033C5">
          <w:rPr>
            <w:szCs w:val="24"/>
            <w:lang w:val="en-US"/>
          </w:rPr>
          <w:t xml:space="preserve"> (IBT). IBT predicts </w:t>
        </w:r>
      </w:ins>
      <w:del w:id="100" w:author="Clay Cressler" w:date="2016-07-11T14:44:00Z">
        <w:r w:rsidR="000E25BA" w:rsidDel="008033C5">
          <w:rPr>
            <w:szCs w:val="24"/>
            <w:lang w:val="en-US"/>
          </w:rPr>
          <w:delText xml:space="preserve"> such </w:delText>
        </w:r>
      </w:del>
      <w:r w:rsidR="000E25BA">
        <w:rPr>
          <w:szCs w:val="24"/>
          <w:lang w:val="en-US"/>
        </w:rPr>
        <w:t xml:space="preserve">that </w:t>
      </w:r>
      <w:ins w:id="101" w:author="Clay Cressler" w:date="2016-07-12T11:10:00Z">
        <w:r w:rsidR="00911177">
          <w:rPr>
            <w:szCs w:val="24"/>
            <w:lang w:val="en-US"/>
          </w:rPr>
          <w:t xml:space="preserve">the </w:t>
        </w:r>
      </w:ins>
      <w:ins w:id="102" w:author="Clay Cressler" w:date="2016-07-12T12:13:00Z">
        <w:r w:rsidR="00FC39ED">
          <w:rPr>
            <w:szCs w:val="24"/>
            <w:lang w:val="en-US"/>
          </w:rPr>
          <w:t>number</w:t>
        </w:r>
      </w:ins>
      <w:ins w:id="103" w:author="Clay Cressler" w:date="2016-07-12T11:10:00Z">
        <w:r w:rsidR="00911177">
          <w:rPr>
            <w:szCs w:val="24"/>
            <w:lang w:val="en-US"/>
          </w:rPr>
          <w:t xml:space="preserve"> of parasite</w:t>
        </w:r>
      </w:ins>
      <w:ins w:id="104" w:author="Clay Cressler" w:date="2016-07-12T12:13:00Z">
        <w:r w:rsidR="00FC39ED">
          <w:rPr>
            <w:szCs w:val="24"/>
            <w:lang w:val="en-US"/>
          </w:rPr>
          <w:t xml:space="preserve"> specie</w:t>
        </w:r>
      </w:ins>
      <w:ins w:id="105" w:author="Clay Cressler" w:date="2016-07-12T11:10:00Z">
        <w:r w:rsidR="00911177">
          <w:rPr>
            <w:szCs w:val="24"/>
            <w:lang w:val="en-US"/>
          </w:rPr>
          <w:t>s infecting a host will increase with host body size</w:t>
        </w:r>
      </w:ins>
      <w:ins w:id="106" w:author="Clay Cressler" w:date="2016-07-12T11:11:00Z">
        <w:r w:rsidR="00911177">
          <w:rPr>
            <w:szCs w:val="24"/>
            <w:lang w:val="en-US"/>
          </w:rPr>
          <w:t>, as</w:t>
        </w:r>
      </w:ins>
      <w:ins w:id="107" w:author="Clay Cressler" w:date="2016-07-12T11:10:00Z">
        <w:r w:rsidR="00911177">
          <w:rPr>
            <w:szCs w:val="24"/>
            <w:lang w:val="en-US"/>
          </w:rPr>
          <w:t xml:space="preserve"> </w:t>
        </w:r>
      </w:ins>
      <w:r w:rsidR="000E25BA">
        <w:rPr>
          <w:szCs w:val="24"/>
          <w:lang w:val="en-US"/>
        </w:rPr>
        <w:t xml:space="preserve">larger-bodied hosts represent larger habitat patches with more niches </w:t>
      </w:r>
      <w:del w:id="108" w:author="Clay Cressler" w:date="2016-07-12T11:02:00Z">
        <w:r w:rsidR="000E25BA" w:rsidDel="00356449">
          <w:rPr>
            <w:szCs w:val="24"/>
            <w:lang w:val="en-US"/>
          </w:rPr>
          <w:delText xml:space="preserve">to </w:delText>
        </w:r>
      </w:del>
      <w:del w:id="109" w:author="Clay Cressler" w:date="2016-07-12T11:08:00Z">
        <w:r w:rsidR="000E25BA" w:rsidDel="00911177">
          <w:rPr>
            <w:szCs w:val="24"/>
            <w:lang w:val="en-US"/>
          </w:rPr>
          <w:delText xml:space="preserve">support a </w:delText>
        </w:r>
      </w:del>
      <w:del w:id="110" w:author="Clay Cressler" w:date="2016-07-11T14:56:00Z">
        <w:r w:rsidR="000E25BA" w:rsidDel="00D24B85">
          <w:rPr>
            <w:szCs w:val="24"/>
            <w:lang w:val="en-US"/>
          </w:rPr>
          <w:delText xml:space="preserve">range </w:delText>
        </w:r>
      </w:del>
      <w:del w:id="111" w:author="Clay Cressler" w:date="2016-07-12T11:08:00Z">
        <w:r w:rsidR="000E25BA" w:rsidDel="00911177">
          <w:rPr>
            <w:szCs w:val="24"/>
            <w:lang w:val="en-US"/>
          </w:rPr>
          <w:delText xml:space="preserve">of parasite species </w:delText>
        </w:r>
      </w:del>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w:t>
      </w:r>
      <w:ins w:id="112" w:author="Clay Cressler" w:date="2016-07-15T11:49:00Z">
        <w:r w:rsidR="00410B59">
          <w:rPr>
            <w:noProof/>
            <w:szCs w:val="24"/>
            <w:lang w:val="en-US"/>
          </w:rPr>
          <w:t>17-19</w:t>
        </w:r>
      </w:ins>
      <w:r w:rsidR="000E25BA" w:rsidRPr="000E25BA">
        <w:rPr>
          <w:noProof/>
          <w:szCs w:val="24"/>
          <w:lang w:val="en-US"/>
        </w:rPr>
        <w:t>]</w:t>
      </w:r>
      <w:r w:rsidR="000E25BA">
        <w:rPr>
          <w:szCs w:val="24"/>
          <w:lang w:val="en-US"/>
        </w:rPr>
        <w:fldChar w:fldCharType="end"/>
      </w:r>
      <w:r w:rsidR="000E25BA">
        <w:rPr>
          <w:szCs w:val="24"/>
          <w:lang w:val="en-US"/>
        </w:rPr>
        <w:t xml:space="preserve">. </w:t>
      </w:r>
      <w:del w:id="113" w:author="Clay Cressler" w:date="2016-07-11T14:56:00Z">
        <w:r w:rsidR="00465865" w:rsidDel="00D24B85">
          <w:rPr>
            <w:szCs w:val="24"/>
            <w:lang w:val="en-US"/>
          </w:rPr>
          <w:delText xml:space="preserve">Under </w:delText>
        </w:r>
        <w:r w:rsidR="000E25BA" w:rsidDel="00D24B85">
          <w:rPr>
            <w:szCs w:val="24"/>
            <w:lang w:val="en-US"/>
          </w:rPr>
          <w:delText>th</w:delText>
        </w:r>
        <w:r w:rsidR="00465865" w:rsidDel="00D24B85">
          <w:rPr>
            <w:szCs w:val="24"/>
            <w:lang w:val="en-US"/>
          </w:rPr>
          <w:delText>e</w:delText>
        </w:r>
        <w:r w:rsidR="000E25BA" w:rsidDel="00D24B85">
          <w:rPr>
            <w:szCs w:val="24"/>
            <w:lang w:val="en-US"/>
          </w:rPr>
          <w:delText>s</w:delText>
        </w:r>
        <w:r w:rsidR="00465865" w:rsidDel="00D24B85">
          <w:rPr>
            <w:szCs w:val="24"/>
            <w:lang w:val="en-US"/>
          </w:rPr>
          <w:delText>e</w:delText>
        </w:r>
        <w:r w:rsidR="000E25BA" w:rsidDel="00D24B85">
          <w:rPr>
            <w:szCs w:val="24"/>
            <w:lang w:val="en-US"/>
          </w:rPr>
          <w:delText xml:space="preserve"> </w:delText>
        </w:r>
        <w:r w:rsidR="00465865" w:rsidDel="00D24B85">
          <w:rPr>
            <w:szCs w:val="24"/>
            <w:lang w:val="en-US"/>
          </w:rPr>
          <w:delText>ideas</w:delText>
        </w:r>
      </w:del>
      <w:del w:id="114" w:author="Clay Cressler" w:date="2016-07-12T11:11:00Z">
        <w:r w:rsidR="000E25BA" w:rsidDel="00911177">
          <w:rPr>
            <w:szCs w:val="24"/>
            <w:lang w:val="en-US"/>
          </w:rPr>
          <w:delText xml:space="preserve">, </w:delText>
        </w:r>
      </w:del>
      <w:del w:id="115" w:author="Clay Cressler" w:date="2016-07-11T14:58:00Z">
        <w:r w:rsidR="000E25BA" w:rsidDel="00D24B85">
          <w:rPr>
            <w:szCs w:val="24"/>
            <w:lang w:val="en-US"/>
          </w:rPr>
          <w:delText>parasite species richness</w:delText>
        </w:r>
        <w:r w:rsidR="00465865" w:rsidDel="00D24B85">
          <w:rPr>
            <w:szCs w:val="24"/>
            <w:lang w:val="en-US"/>
          </w:rPr>
          <w:delText xml:space="preserve"> (defined as ?)</w:delText>
        </w:r>
      </w:del>
      <w:del w:id="116" w:author="Clay Cressler" w:date="2016-07-12T11:10:00Z">
        <w:r w:rsidR="000E25BA" w:rsidDel="00911177">
          <w:rPr>
            <w:szCs w:val="24"/>
            <w:lang w:val="en-US"/>
          </w:rPr>
          <w:delText xml:space="preserve"> is predicted to increase with host body size</w:delText>
        </w:r>
      </w:del>
      <w:del w:id="117" w:author="Clay Cressler" w:date="2016-07-12T11:11:00Z">
        <w:r w:rsidR="000E25BA" w:rsidDel="00911177">
          <w:rPr>
            <w:szCs w:val="24"/>
            <w:lang w:val="en-US"/>
          </w:rPr>
          <w:delText xml:space="preserve">, </w:delText>
        </w:r>
      </w:del>
      <w:del w:id="118" w:author="Clay Cressler" w:date="2016-07-11T14:58:00Z">
        <w:r w:rsidR="000E25BA" w:rsidDel="00D24B85">
          <w:rPr>
            <w:szCs w:val="24"/>
            <w:lang w:val="en-US"/>
          </w:rPr>
          <w:delText>and this relationship</w:delText>
        </w:r>
      </w:del>
      <w:del w:id="119" w:author="Clay Cressler" w:date="2016-07-12T11:11:00Z">
        <w:r w:rsidR="000E25BA" w:rsidDel="00911177">
          <w:rPr>
            <w:szCs w:val="24"/>
            <w:lang w:val="en-US"/>
          </w:rPr>
          <w:delText xml:space="preserve"> has been observed in a variety of </w:delText>
        </w:r>
        <w:commentRangeStart w:id="120"/>
        <w:r w:rsidR="000E25BA" w:rsidDel="00911177">
          <w:rPr>
            <w:szCs w:val="24"/>
            <w:lang w:val="en-US"/>
          </w:rPr>
          <w:delText>animal</w:delText>
        </w:r>
        <w:commentRangeEnd w:id="120"/>
        <w:r w:rsidR="000E25BA" w:rsidDel="00911177">
          <w:rPr>
            <w:rStyle w:val="CommentReference"/>
          </w:rPr>
          <w:commentReference w:id="120"/>
        </w:r>
        <w:r w:rsidR="000E25BA" w:rsidDel="00911177">
          <w:rPr>
            <w:szCs w:val="24"/>
            <w:lang w:val="en-US"/>
          </w:rPr>
          <w:delText xml:space="preserve"> hosts </w:delText>
        </w:r>
        <w:r w:rsidR="000E25BA" w:rsidDel="00911177">
          <w:rPr>
            <w:szCs w:val="24"/>
            <w:lang w:val="en-US"/>
          </w:rPr>
          <w:fldChar w:fldCharType="begin" w:fldLock="1"/>
        </w:r>
        <w:r w:rsidR="00815151" w:rsidDel="00911177">
          <w:rPr>
            <w:szCs w:val="24"/>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szCs w:val="24"/>
            <w:lang w:val="en-US"/>
          </w:rPr>
          <w:fldChar w:fldCharType="separate"/>
        </w:r>
        <w:r w:rsidR="000E25BA" w:rsidRPr="000E25BA" w:rsidDel="00911177">
          <w:rPr>
            <w:noProof/>
            <w:szCs w:val="24"/>
            <w:lang w:val="en-US"/>
          </w:rPr>
          <w:delText>[14]</w:delText>
        </w:r>
        <w:r w:rsidR="000E25BA" w:rsidDel="00911177">
          <w:rPr>
            <w:szCs w:val="24"/>
            <w:lang w:val="en-US"/>
          </w:rPr>
          <w:fldChar w:fldCharType="end"/>
        </w:r>
      </w:del>
      <w:del w:id="121" w:author="Clay Cressler" w:date="2016-07-11T14:58:00Z">
        <w:r w:rsidR="00815151" w:rsidDel="00D24B85">
          <w:rPr>
            <w:szCs w:val="24"/>
            <w:lang w:val="en-US"/>
          </w:rPr>
          <w:delText>, including for ectoparasitic monogenean</w:delText>
        </w:r>
        <w:r w:rsidR="00F71A73" w:rsidDel="00D24B85">
          <w:rPr>
            <w:szCs w:val="24"/>
            <w:lang w:val="en-US"/>
          </w:rPr>
          <w:delText xml:space="preserve"> parasite</w:delText>
        </w:r>
        <w:r w:rsidR="00815151" w:rsidDel="00D24B85">
          <w:rPr>
            <w:szCs w:val="24"/>
            <w:lang w:val="en-US"/>
          </w:rPr>
          <w:delText xml:space="preserve">s of freshwater fish </w:delText>
        </w:r>
        <w:r w:rsidR="00815151" w:rsidDel="00D24B85">
          <w:rPr>
            <w:szCs w:val="24"/>
            <w:lang w:val="en-US"/>
          </w:rPr>
          <w:fldChar w:fldCharType="begin" w:fldLock="1"/>
        </w:r>
        <w:r w:rsidR="00417D0E" w:rsidDel="00D24B85">
          <w:rPr>
            <w:szCs w:val="24"/>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szCs w:val="24"/>
            <w:lang w:val="en-US"/>
          </w:rPr>
          <w:fldChar w:fldCharType="separate"/>
        </w:r>
        <w:r w:rsidR="00815151" w:rsidRPr="00815151" w:rsidDel="00D24B85">
          <w:rPr>
            <w:noProof/>
            <w:szCs w:val="24"/>
            <w:lang w:val="en-US"/>
          </w:rPr>
          <w:delText>[15]</w:delText>
        </w:r>
        <w:r w:rsidR="00815151" w:rsidDel="00D24B85">
          <w:rPr>
            <w:szCs w:val="24"/>
            <w:lang w:val="en-US"/>
          </w:rPr>
          <w:fldChar w:fldCharType="end"/>
        </w:r>
      </w:del>
      <w:del w:id="122" w:author="Clay Cressler" w:date="2016-07-12T11:11:00Z">
        <w:r w:rsidR="000E25BA" w:rsidDel="00911177">
          <w:rPr>
            <w:szCs w:val="24"/>
            <w:lang w:val="en-US"/>
          </w:rPr>
          <w:delText>.</w:delText>
        </w:r>
        <w:r w:rsidR="001A1E01" w:rsidDel="00911177">
          <w:rPr>
            <w:szCs w:val="24"/>
            <w:lang w:val="en-US"/>
          </w:rPr>
          <w:delText xml:space="preserve"> </w:delText>
        </w:r>
      </w:del>
      <w:ins w:id="123" w:author="Clay Cressler" w:date="2016-07-11T14:57:00Z">
        <w:r w:rsidR="00D24B85">
          <w:rPr>
            <w:szCs w:val="24"/>
            <w:lang w:val="en-US"/>
          </w:rPr>
          <w:t xml:space="preserve">However, </w:t>
        </w:r>
      </w:ins>
      <w:ins w:id="124" w:author="Clay Cressler" w:date="2016-07-12T12:27:00Z">
        <w:r w:rsidR="00077EEF">
          <w:rPr>
            <w:szCs w:val="24"/>
            <w:lang w:val="en-US"/>
          </w:rPr>
          <w:t xml:space="preserve">most work on this relationship has been host-centric. </w:t>
        </w:r>
      </w:ins>
      <w:ins w:id="125" w:author="Clay Cressler" w:date="2016-07-12T11:11:00Z">
        <w:r w:rsidR="00077EEF">
          <w:rPr>
            <w:szCs w:val="24"/>
            <w:lang w:val="en-US"/>
          </w:rPr>
          <w:t>F</w:t>
        </w:r>
        <w:r w:rsidR="00911177">
          <w:rPr>
            <w:szCs w:val="24"/>
            <w:lang w:val="en-US"/>
          </w:rPr>
          <w:t>ew</w:t>
        </w:r>
      </w:ins>
      <w:ins w:id="126" w:author="Clay Cressler" w:date="2016-07-11T14:57:00Z">
        <w:r w:rsidR="00D24B85">
          <w:rPr>
            <w:szCs w:val="24"/>
            <w:lang w:val="en-US"/>
          </w:rPr>
          <w:t xml:space="preserve"> studies have</w:t>
        </w:r>
      </w:ins>
      <w:ins w:id="127" w:author="Clay Cressler" w:date="2016-07-12T12:27:00Z">
        <w:r w:rsidR="00077EEF">
          <w:rPr>
            <w:szCs w:val="24"/>
            <w:lang w:val="en-US"/>
          </w:rPr>
          <w:t xml:space="preserve"> considered the question from the parasite perspective, that is, do parasites that infect large-bodied hosts infect a greater diversity of hosts</w:t>
        </w:r>
      </w:ins>
      <w:ins w:id="128" w:author="Clay Cressler" w:date="2016-07-11T14:57:00Z">
        <w:r w:rsidR="00D24B85">
          <w:rPr>
            <w:szCs w:val="24"/>
            <w:lang w:val="en-US"/>
          </w:rPr>
          <w:t xml:space="preserve"> </w:t>
        </w:r>
      </w:ins>
      <w:ins w:id="129" w:author="Clay Cressler" w:date="2016-07-11T15:01:00Z">
        <w:r w:rsidR="00DA4892">
          <w:rPr>
            <w:szCs w:val="24"/>
            <w:lang w:val="en-US"/>
          </w:rPr>
          <w:t>[</w:t>
        </w:r>
      </w:ins>
      <w:ins w:id="130" w:author="Clay Cressler" w:date="2016-07-15T11:49:00Z">
        <w:r w:rsidR="00410B59">
          <w:rPr>
            <w:szCs w:val="24"/>
          </w:rPr>
          <w:t>20-22</w:t>
        </w:r>
      </w:ins>
      <w:ins w:id="131" w:author="Clay Cressler" w:date="2016-07-11T15:01:00Z">
        <w:r w:rsidR="00DA4892">
          <w:rPr>
            <w:szCs w:val="24"/>
          </w:rPr>
          <w:t>]</w:t>
        </w:r>
      </w:ins>
      <w:ins w:id="132" w:author="Clay Cressler" w:date="2016-07-11T15:03:00Z">
        <w:r w:rsidR="00077EEF">
          <w:rPr>
            <w:szCs w:val="24"/>
          </w:rPr>
          <w:t>?</w:t>
        </w:r>
        <w:r w:rsidR="00DA4892">
          <w:rPr>
            <w:szCs w:val="24"/>
          </w:rPr>
          <w:t xml:space="preserve"> </w:t>
        </w:r>
      </w:ins>
      <w:ins w:id="133" w:author="Clay Cressler" w:date="2016-07-14T11:11:00Z">
        <w:r w:rsidR="00AA5378">
          <w:rPr>
            <w:szCs w:val="24"/>
          </w:rPr>
          <w:t xml:space="preserve">There are, however, several reasons to suspect that host body size might influence host range. </w:t>
        </w:r>
      </w:ins>
      <w:ins w:id="134" w:author="Clay Cressler" w:date="2016-07-14T11:08:00Z">
        <w:r w:rsidR="00AA5378">
          <w:rPr>
            <w:szCs w:val="24"/>
          </w:rPr>
          <w:t>L</w:t>
        </w:r>
      </w:ins>
      <w:ins w:id="135" w:author="Clay Cressler" w:date="2016-07-14T11:10:00Z">
        <w:r w:rsidR="00AA5378">
          <w:rPr>
            <w:szCs w:val="24"/>
          </w:rPr>
          <w:t xml:space="preserve">arger hosts support </w:t>
        </w:r>
      </w:ins>
      <w:ins w:id="136" w:author="Clay Cressler" w:date="2016-07-14T11:12:00Z">
        <w:r w:rsidR="00AA5378">
          <w:rPr>
            <w:szCs w:val="24"/>
          </w:rPr>
          <w:t>higher within-host parasite abundances</w:t>
        </w:r>
      </w:ins>
      <w:ins w:id="137" w:author="Clay Cressler" w:date="2016-07-14T11:36:00Z">
        <w:r w:rsidR="0058312F">
          <w:rPr>
            <w:szCs w:val="24"/>
          </w:rPr>
          <w:t xml:space="preserve"> [</w:t>
        </w:r>
        <w:r w:rsidR="00410B59">
          <w:rPr>
            <w:szCs w:val="24"/>
          </w:rPr>
          <w:t>23]</w:t>
        </w:r>
      </w:ins>
      <w:ins w:id="138" w:author="Clay Cressler" w:date="2016-07-14T11:11:00Z">
        <w:r w:rsidR="00AA5378">
          <w:rPr>
            <w:szCs w:val="24"/>
          </w:rPr>
          <w:t xml:space="preserve">, which may influence </w:t>
        </w:r>
      </w:ins>
      <w:ins w:id="139" w:author="Clay Cressler" w:date="2016-07-14T11:12:00Z">
        <w:r w:rsidR="00AA5378">
          <w:rPr>
            <w:szCs w:val="24"/>
          </w:rPr>
          <w:t xml:space="preserve">between-host </w:t>
        </w:r>
      </w:ins>
      <w:ins w:id="140" w:author="Clay Cressler" w:date="2016-07-14T11:11:00Z">
        <w:r w:rsidR="00AA5378">
          <w:rPr>
            <w:szCs w:val="24"/>
          </w:rPr>
          <w:t>transmission</w:t>
        </w:r>
      </w:ins>
      <w:ins w:id="141" w:author="Clay Cressler" w:date="2016-07-14T11:13:00Z">
        <w:r w:rsidR="000D64C5">
          <w:rPr>
            <w:szCs w:val="24"/>
          </w:rPr>
          <w:t xml:space="preserve">, for example, by </w:t>
        </w:r>
      </w:ins>
      <w:ins w:id="142" w:author="Clay Cressler" w:date="2016-07-14T11:43:00Z">
        <w:r w:rsidR="00A21E28">
          <w:rPr>
            <w:szCs w:val="24"/>
          </w:rPr>
          <w:t>positively or negatively affecting</w:t>
        </w:r>
      </w:ins>
      <w:ins w:id="143" w:author="Clay Cressler" w:date="2016-07-14T11:13:00Z">
        <w:r w:rsidR="000D64C5">
          <w:rPr>
            <w:szCs w:val="24"/>
          </w:rPr>
          <w:t xml:space="preserve"> parasite shedding</w:t>
        </w:r>
      </w:ins>
      <w:ins w:id="144" w:author="Clay Cressler" w:date="2016-07-14T11:45:00Z">
        <w:r w:rsidR="00A21E28">
          <w:rPr>
            <w:szCs w:val="24"/>
          </w:rPr>
          <w:t xml:space="preserve"> [</w:t>
        </w:r>
      </w:ins>
      <w:ins w:id="145" w:author="Clay Cressler" w:date="2016-07-15T11:49:00Z">
        <w:r w:rsidR="00410B59">
          <w:rPr>
            <w:szCs w:val="24"/>
          </w:rPr>
          <w:t>24</w:t>
        </w:r>
      </w:ins>
      <w:ins w:id="146" w:author="Clay Cressler" w:date="2016-07-14T11:45:00Z">
        <w:r w:rsidR="00A21E28">
          <w:rPr>
            <w:szCs w:val="24"/>
          </w:rPr>
          <w:t>]</w:t>
        </w:r>
      </w:ins>
      <w:ins w:id="147" w:author="Clay Cressler" w:date="2016-07-14T11:36:00Z">
        <w:r w:rsidR="0058312F">
          <w:rPr>
            <w:szCs w:val="24"/>
          </w:rPr>
          <w:t>.</w:t>
        </w:r>
      </w:ins>
      <w:ins w:id="148" w:author="Clay Cressler" w:date="2016-07-14T11:12:00Z">
        <w:r w:rsidR="00AA5378">
          <w:rPr>
            <w:szCs w:val="24"/>
          </w:rPr>
          <w:t xml:space="preserve"> </w:t>
        </w:r>
      </w:ins>
      <w:ins w:id="149" w:author="Clay Cressler" w:date="2016-07-14T11:13:00Z">
        <w:r w:rsidR="000D64C5">
          <w:rPr>
            <w:szCs w:val="24"/>
          </w:rPr>
          <w:t>Host body size also affects</w:t>
        </w:r>
      </w:ins>
      <w:ins w:id="150" w:author="Clay Cressler" w:date="2016-07-11T15:08:00Z">
        <w:r w:rsidR="00AA5378">
          <w:rPr>
            <w:szCs w:val="24"/>
          </w:rPr>
          <w:t xml:space="preserve"> </w:t>
        </w:r>
      </w:ins>
      <w:ins w:id="151" w:author="Clay Cressler" w:date="2016-07-14T11:06:00Z">
        <w:r w:rsidR="00AA5378">
          <w:rPr>
            <w:szCs w:val="24"/>
          </w:rPr>
          <w:t xml:space="preserve">key </w:t>
        </w:r>
      </w:ins>
      <w:ins w:id="152" w:author="Clay Cressler" w:date="2016-07-14T11:13:00Z">
        <w:r w:rsidR="000D64C5">
          <w:rPr>
            <w:szCs w:val="24"/>
          </w:rPr>
          <w:t xml:space="preserve">host </w:t>
        </w:r>
      </w:ins>
      <w:ins w:id="153" w:author="Clay Cressler" w:date="2016-07-14T11:47:00Z">
        <w:r w:rsidR="00A21E28">
          <w:rPr>
            <w:szCs w:val="24"/>
          </w:rPr>
          <w:t>characteristics</w:t>
        </w:r>
      </w:ins>
      <w:ins w:id="154" w:author="Clay Cressler" w:date="2016-07-14T11:06:00Z">
        <w:r w:rsidR="00AA5378">
          <w:rPr>
            <w:szCs w:val="24"/>
          </w:rPr>
          <w:t xml:space="preserve">, such as longevity and </w:t>
        </w:r>
      </w:ins>
      <w:ins w:id="155" w:author="Clay Cressler" w:date="2016-07-14T11:47:00Z">
        <w:r w:rsidR="00A21E28">
          <w:rPr>
            <w:szCs w:val="24"/>
          </w:rPr>
          <w:t>carrying capacity</w:t>
        </w:r>
      </w:ins>
      <w:ins w:id="156" w:author="Clay Cressler" w:date="2016-07-14T11:46:00Z">
        <w:r w:rsidR="00A21E28">
          <w:rPr>
            <w:szCs w:val="24"/>
          </w:rPr>
          <w:t xml:space="preserve"> [</w:t>
        </w:r>
      </w:ins>
      <w:ins w:id="157" w:author="Clay Cressler" w:date="2016-07-15T11:49:00Z">
        <w:r w:rsidR="00410B59">
          <w:rPr>
            <w:szCs w:val="24"/>
          </w:rPr>
          <w:t>25</w:t>
        </w:r>
      </w:ins>
      <w:proofErr w:type="gramStart"/>
      <w:ins w:id="158" w:author="Clay Cressler" w:date="2016-07-14T11:46:00Z">
        <w:r w:rsidR="00A21E28">
          <w:rPr>
            <w:szCs w:val="24"/>
          </w:rPr>
          <w:t>]</w:t>
        </w:r>
      </w:ins>
      <w:ins w:id="159" w:author="Clay Cressler" w:date="2016-07-14T11:09:00Z">
        <w:r w:rsidR="00AA5378">
          <w:rPr>
            <w:szCs w:val="24"/>
          </w:rPr>
          <w:t>,</w:t>
        </w:r>
      </w:ins>
      <w:ins w:id="160" w:author="Clay Cressler" w:date="2016-07-14T11:07:00Z">
        <w:r w:rsidR="00AA5378">
          <w:rPr>
            <w:szCs w:val="24"/>
          </w:rPr>
          <w:t xml:space="preserve"> </w:t>
        </w:r>
      </w:ins>
      <w:ins w:id="161" w:author="Clay Cressler" w:date="2016-07-14T11:52:00Z">
        <w:r w:rsidR="00A21E28">
          <w:rPr>
            <w:szCs w:val="24"/>
          </w:rPr>
          <w:t>that</w:t>
        </w:r>
      </w:ins>
      <w:proofErr w:type="gramEnd"/>
      <w:ins w:id="162" w:author="Clay Cressler" w:date="2016-07-14T11:07:00Z">
        <w:r w:rsidR="00AA5378">
          <w:rPr>
            <w:szCs w:val="24"/>
          </w:rPr>
          <w:t xml:space="preserve"> </w:t>
        </w:r>
      </w:ins>
      <w:ins w:id="163" w:author="Clay Cressler" w:date="2016-07-14T11:47:00Z">
        <w:r w:rsidR="00A21E28">
          <w:rPr>
            <w:szCs w:val="24"/>
          </w:rPr>
          <w:t xml:space="preserve">may </w:t>
        </w:r>
      </w:ins>
      <w:ins w:id="164" w:author="Clay Cressler" w:date="2016-07-14T11:07:00Z">
        <w:r w:rsidR="00AA5378">
          <w:rPr>
            <w:szCs w:val="24"/>
          </w:rPr>
          <w:t xml:space="preserve">affect host </w:t>
        </w:r>
      </w:ins>
      <w:ins w:id="165" w:author="Clay Cressler" w:date="2016-07-14T11:47:00Z">
        <w:r w:rsidR="00A21E28">
          <w:rPr>
            <w:szCs w:val="24"/>
          </w:rPr>
          <w:t>availability</w:t>
        </w:r>
      </w:ins>
      <w:ins w:id="166" w:author="Clay Cressler" w:date="2016-07-14T11:07:00Z">
        <w:r w:rsidR="00AA5378">
          <w:rPr>
            <w:szCs w:val="24"/>
          </w:rPr>
          <w:t xml:space="preserve"> </w:t>
        </w:r>
      </w:ins>
      <w:ins w:id="167" w:author="Clay Cressler" w:date="2016-07-14T11:47:00Z">
        <w:r w:rsidR="00A21E28">
          <w:rPr>
            <w:szCs w:val="24"/>
          </w:rPr>
          <w:t xml:space="preserve">to parasites. </w:t>
        </w:r>
      </w:ins>
    </w:p>
    <w:p w14:paraId="5E4A7A35" w14:textId="77777777" w:rsidR="00D24B85" w:rsidRDefault="00D24B85" w:rsidP="00284EB9">
      <w:pPr>
        <w:spacing w:line="276" w:lineRule="auto"/>
        <w:jc w:val="both"/>
        <w:rPr>
          <w:ins w:id="168" w:author="Clay Cressler" w:date="2016-07-11T14:57:00Z"/>
          <w:szCs w:val="24"/>
          <w:lang w:val="en-US"/>
        </w:rPr>
      </w:pPr>
    </w:p>
    <w:p w14:paraId="5326CA8B" w14:textId="0225E6C6" w:rsidR="006473CD" w:rsidRDefault="00815151" w:rsidP="00284EB9">
      <w:pPr>
        <w:spacing w:line="276" w:lineRule="auto"/>
        <w:jc w:val="both"/>
        <w:rPr>
          <w:szCs w:val="24"/>
          <w:lang w:val="en-US"/>
        </w:rPr>
      </w:pPr>
      <w:r>
        <w:rPr>
          <w:szCs w:val="24"/>
          <w:lang w:val="en-US"/>
        </w:rPr>
        <w:t xml:space="preserve">Temperature </w:t>
      </w:r>
      <w:ins w:id="169" w:author="Clay Cressler" w:date="2016-07-14T11:53:00Z">
        <w:r w:rsidR="00A21E28">
          <w:rPr>
            <w:szCs w:val="24"/>
            <w:lang w:val="en-US"/>
          </w:rPr>
          <w:t xml:space="preserve">may also influence </w:t>
        </w:r>
        <w:r w:rsidR="000423BE">
          <w:rPr>
            <w:szCs w:val="24"/>
            <w:lang w:val="en-US"/>
          </w:rPr>
          <w:t>host range through a number of processes. For example,</w:t>
        </w:r>
      </w:ins>
      <w:ins w:id="170" w:author="Clay Cressler" w:date="2016-07-14T12:11:00Z">
        <w:r w:rsidR="007D6B36">
          <w:rPr>
            <w:szCs w:val="24"/>
            <w:lang w:val="en-US"/>
          </w:rPr>
          <w:t xml:space="preserve"> </w:t>
        </w:r>
      </w:ins>
      <w:ins w:id="171" w:author="Clay Cressler" w:date="2016-07-15T15:29:00Z">
        <w:r w:rsidR="0056682D">
          <w:rPr>
            <w:szCs w:val="24"/>
            <w:lang w:val="en-US"/>
          </w:rPr>
          <w:t xml:space="preserve">species diversity of both hosts and parasites tends to increase near the tropics [26], an increase </w:t>
        </w:r>
      </w:ins>
      <w:ins w:id="172" w:author="Clay Cressler" w:date="2016-07-15T15:30:00Z">
        <w:r w:rsidR="0056682D">
          <w:rPr>
            <w:szCs w:val="24"/>
            <w:lang w:val="en-US"/>
          </w:rPr>
          <w:t xml:space="preserve">that </w:t>
        </w:r>
      </w:ins>
      <w:ins w:id="173" w:author="Clay Cressler" w:date="2016-07-14T12:15:00Z">
        <w:r w:rsidR="00E854DB">
          <w:rPr>
            <w:szCs w:val="24"/>
            <w:lang w:val="en-US"/>
          </w:rPr>
          <w:t xml:space="preserve">can be </w:t>
        </w:r>
        <w:r w:rsidR="00E854DB">
          <w:rPr>
            <w:szCs w:val="24"/>
            <w:lang w:val="en-US"/>
          </w:rPr>
          <w:lastRenderedPageBreak/>
          <w:t>explained by increased temperature [</w:t>
        </w:r>
      </w:ins>
      <w:ins w:id="174" w:author="Clay Cressler" w:date="2016-07-15T15:30:00Z">
        <w:r w:rsidR="0056682D">
          <w:rPr>
            <w:szCs w:val="24"/>
            <w:lang w:val="en-US"/>
          </w:rPr>
          <w:t>27</w:t>
        </w:r>
      </w:ins>
      <w:ins w:id="175" w:author="Clay Cressler" w:date="2016-07-14T12:15:00Z">
        <w:r w:rsidR="00E854DB">
          <w:rPr>
            <w:szCs w:val="24"/>
            <w:lang w:val="en-US"/>
          </w:rPr>
          <w:t xml:space="preserve">]. </w:t>
        </w:r>
      </w:ins>
      <w:ins w:id="176" w:author="Clay Cressler" w:date="2016-07-14T12:17:00Z">
        <w:r w:rsidR="00E854DB">
          <w:rPr>
            <w:szCs w:val="24"/>
            <w:lang w:val="en-US"/>
          </w:rPr>
          <w:t>Host range may therefore increase with environ</w:t>
        </w:r>
      </w:ins>
      <w:ins w:id="177" w:author="Clay Cressler" w:date="2016-07-14T12:18:00Z">
        <w:r w:rsidR="00E854DB">
          <w:rPr>
            <w:szCs w:val="24"/>
            <w:lang w:val="en-US"/>
          </w:rPr>
          <w:t>mental temperature simply because there are more host species available to parasitize</w:t>
        </w:r>
      </w:ins>
      <w:ins w:id="178" w:author="Clay Cressler" w:date="2016-07-14T12:25:00Z">
        <w:r w:rsidR="00317EF6">
          <w:rPr>
            <w:szCs w:val="24"/>
            <w:lang w:val="en-US"/>
          </w:rPr>
          <w:t xml:space="preserve">. </w:t>
        </w:r>
      </w:ins>
      <w:ins w:id="179" w:author="Clay Cressler" w:date="2016-07-14T12:19:00Z">
        <w:r w:rsidR="00E854DB">
          <w:rPr>
            <w:szCs w:val="24"/>
            <w:lang w:val="en-US"/>
          </w:rPr>
          <w:t xml:space="preserve">Temperature </w:t>
        </w:r>
      </w:ins>
      <w:ins w:id="180" w:author="Clay Cressler" w:date="2016-07-14T12:21:00Z">
        <w:r w:rsidR="00E854DB">
          <w:rPr>
            <w:szCs w:val="24"/>
            <w:lang w:val="en-US"/>
          </w:rPr>
          <w:t xml:space="preserve">can </w:t>
        </w:r>
      </w:ins>
      <w:ins w:id="181" w:author="Clay Cressler" w:date="2016-07-14T12:19:00Z">
        <w:r w:rsidR="00E854DB">
          <w:rPr>
            <w:szCs w:val="24"/>
            <w:lang w:val="en-US"/>
          </w:rPr>
          <w:t xml:space="preserve">also </w:t>
        </w:r>
      </w:ins>
      <w:ins w:id="182" w:author="Clay Cressler" w:date="2016-07-14T12:21:00Z">
        <w:r w:rsidR="00E854DB">
          <w:rPr>
            <w:szCs w:val="24"/>
            <w:lang w:val="en-US"/>
          </w:rPr>
          <w:t>affect</w:t>
        </w:r>
      </w:ins>
      <w:ins w:id="183" w:author="Clay Cressler" w:date="2016-07-14T12:19:00Z">
        <w:r w:rsidR="00E854DB">
          <w:rPr>
            <w:szCs w:val="24"/>
            <w:lang w:val="en-US"/>
          </w:rPr>
          <w:t xml:space="preserve"> parasite</w:t>
        </w:r>
      </w:ins>
      <w:ins w:id="184" w:author="Clay Cressler" w:date="2016-07-14T12:20:00Z">
        <w:r w:rsidR="00E854DB">
          <w:rPr>
            <w:szCs w:val="24"/>
            <w:lang w:val="en-US"/>
          </w:rPr>
          <w:t xml:space="preserve"> survival and infectivity during free-living stages</w:t>
        </w:r>
      </w:ins>
      <w:ins w:id="185" w:author="Clay Cressler" w:date="2016-07-14T12:23:00Z">
        <w:r w:rsidR="00317EF6">
          <w:rPr>
            <w:szCs w:val="24"/>
            <w:lang w:val="en-US"/>
          </w:rPr>
          <w:t>, with different species and stages preferring different temperatures</w:t>
        </w:r>
      </w:ins>
      <w:ins w:id="186" w:author="Clay Cressler" w:date="2016-07-14T12:20:00Z">
        <w:r w:rsidR="00E854DB">
          <w:rPr>
            <w:szCs w:val="24"/>
            <w:lang w:val="en-US"/>
          </w:rPr>
          <w:t xml:space="preserve"> [</w:t>
        </w:r>
      </w:ins>
      <w:ins w:id="187" w:author="Clay Cressler" w:date="2016-07-15T15:30:00Z">
        <w:r w:rsidR="0056682D">
          <w:rPr>
            <w:szCs w:val="24"/>
            <w:lang w:val="en-US"/>
          </w:rPr>
          <w:t>28</w:t>
        </w:r>
      </w:ins>
      <w:ins w:id="188" w:author="Clay Cressler" w:date="2016-07-14T12:24:00Z">
        <w:r w:rsidR="00317EF6">
          <w:rPr>
            <w:szCs w:val="24"/>
            <w:lang w:val="en-US"/>
          </w:rPr>
          <w:t xml:space="preserve">]. </w:t>
        </w:r>
      </w:ins>
      <w:ins w:id="189" w:author="Clay Cressler" w:date="2016-07-14T12:26:00Z">
        <w:r w:rsidR="00317EF6">
          <w:rPr>
            <w:szCs w:val="24"/>
            <w:lang w:val="en-US"/>
          </w:rPr>
          <w:t>Given the importance of free-living stages to transmission for many parasites, temperature may then have an important affect on host range evolution</w:t>
        </w:r>
      </w:ins>
      <w:del w:id="190" w:author="Clay Cressler" w:date="2016-07-14T12:27:00Z">
        <w:r w:rsidDel="00317EF6">
          <w:rPr>
            <w:szCs w:val="24"/>
            <w:lang w:val="en-US"/>
          </w:rPr>
          <w:delText>is hypothesized to affect the host range of parasites due to temperature-dependent development of parasite free-living stages</w:delText>
        </w:r>
      </w:del>
      <w:r>
        <w:rPr>
          <w:szCs w:val="24"/>
          <w:lang w:val="en-US"/>
        </w:rPr>
        <w:t xml:space="preserve">. </w:t>
      </w:r>
      <w:ins w:id="191" w:author="Clay Cressler" w:date="2016-07-14T12:28:00Z">
        <w:r w:rsidR="00317EF6">
          <w:rPr>
            <w:szCs w:val="24"/>
            <w:lang w:val="en-US"/>
          </w:rPr>
          <w:t>Finally, as with body size, temperature can affect important host characteristics that might affect host availability [</w:t>
        </w:r>
      </w:ins>
      <w:ins w:id="192" w:author="Clay Cressler" w:date="2016-07-15T11:49:00Z">
        <w:r w:rsidR="00410B59">
          <w:rPr>
            <w:szCs w:val="24"/>
            <w:lang w:val="en-US"/>
          </w:rPr>
          <w:t>25</w:t>
        </w:r>
      </w:ins>
      <w:ins w:id="193" w:author="Clay Cressler" w:date="2016-07-14T12:28:00Z">
        <w:r w:rsidR="00317EF6">
          <w:rPr>
            <w:szCs w:val="24"/>
            <w:lang w:val="en-US"/>
          </w:rPr>
          <w:t>].</w:t>
        </w:r>
      </w:ins>
      <w:del w:id="194" w:author="Clay Cressler" w:date="2016-07-14T12:29:00Z">
        <w:r w:rsidDel="00317EF6">
          <w:rPr>
            <w:szCs w:val="24"/>
            <w:lang w:val="en-US"/>
          </w:rPr>
          <w:delText xml:space="preserve">Recent studies testing this hypothesis in </w:delText>
        </w:r>
        <w:r w:rsidR="00417D0E" w:rsidDel="00317EF6">
          <w:rPr>
            <w:szCs w:val="24"/>
            <w:lang w:val="en-US"/>
          </w:rPr>
          <w:delText xml:space="preserve">gastro-intestinal </w:delText>
        </w:r>
        <w:r w:rsidDel="00317EF6">
          <w:rPr>
            <w:szCs w:val="24"/>
            <w:lang w:val="en-US"/>
          </w:rPr>
          <w:delText>parasite</w:delText>
        </w:r>
        <w:r w:rsidR="00417D0E" w:rsidDel="00317EF6">
          <w:rPr>
            <w:szCs w:val="24"/>
            <w:lang w:val="en-US"/>
          </w:rPr>
          <w:delText>s</w:delText>
        </w:r>
        <w:r w:rsidDel="00317EF6">
          <w:rPr>
            <w:szCs w:val="24"/>
            <w:lang w:val="en-US"/>
          </w:rPr>
          <w:delText xml:space="preserve"> of primates reached opposite conclusions, with one finding a positive </w:delText>
        </w:r>
        <w:r w:rsidR="00417D0E" w:rsidDel="00317EF6">
          <w:rPr>
            <w:szCs w:val="24"/>
            <w:lang w:val="en-US"/>
          </w:rPr>
          <w:delText xml:space="preserve">relationship between parasite species richness and hot weather (with a time lag of 4 weeks) </w:delText>
        </w:r>
        <w:r w:rsidR="00417D0E" w:rsidDel="00317EF6">
          <w:rPr>
            <w:szCs w:val="24"/>
            <w:lang w:val="en-US"/>
          </w:rPr>
          <w:fldChar w:fldCharType="begin" w:fldLock="1"/>
        </w:r>
        <w:r w:rsidR="00525D84" w:rsidDel="00317EF6">
          <w:rPr>
            <w:szCs w:val="24"/>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szCs w:val="24"/>
            <w:lang w:val="en-US"/>
          </w:rPr>
          <w:fldChar w:fldCharType="separate"/>
        </w:r>
        <w:r w:rsidR="00417D0E" w:rsidRPr="00417D0E" w:rsidDel="00317EF6">
          <w:rPr>
            <w:noProof/>
            <w:szCs w:val="24"/>
            <w:lang w:val="en-US"/>
          </w:rPr>
          <w:delText>[16]</w:delText>
        </w:r>
        <w:r w:rsidR="00417D0E" w:rsidDel="00317EF6">
          <w:rPr>
            <w:szCs w:val="24"/>
            <w:lang w:val="en-US"/>
          </w:rPr>
          <w:fldChar w:fldCharType="end"/>
        </w:r>
        <w:r w:rsidR="00417D0E" w:rsidDel="00317EF6">
          <w:rPr>
            <w:szCs w:val="24"/>
            <w:lang w:val="en-US"/>
          </w:rPr>
          <w:delText xml:space="preserve"> and the other finding a negative relationship </w:delText>
        </w:r>
        <w:r w:rsidR="00525D84" w:rsidDel="00317EF6">
          <w:rPr>
            <w:szCs w:val="24"/>
            <w:lang w:val="en-US"/>
          </w:rPr>
          <w:fldChar w:fldCharType="begin" w:fldLock="1"/>
        </w:r>
        <w:r w:rsidR="00C61DD8" w:rsidDel="00317EF6">
          <w:rPr>
            <w:szCs w:val="24"/>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szCs w:val="24"/>
            <w:lang w:val="en-US"/>
          </w:rPr>
          <w:fldChar w:fldCharType="separate"/>
        </w:r>
        <w:r w:rsidR="00525D84" w:rsidRPr="00525D84" w:rsidDel="00317EF6">
          <w:rPr>
            <w:noProof/>
            <w:szCs w:val="24"/>
            <w:lang w:val="en-US"/>
          </w:rPr>
          <w:delText>[17]</w:delText>
        </w:r>
        <w:r w:rsidR="00525D84" w:rsidDel="00317EF6">
          <w:rPr>
            <w:szCs w:val="24"/>
            <w:lang w:val="en-US"/>
          </w:rPr>
          <w:fldChar w:fldCharType="end"/>
        </w:r>
        <w:r w:rsidR="00525D84" w:rsidDel="00317EF6">
          <w:rPr>
            <w:szCs w:val="24"/>
            <w:lang w:val="en-US"/>
          </w:rPr>
          <w:delText xml:space="preserve">. </w:delText>
        </w:r>
        <w:r w:rsidR="00C61DD8" w:rsidDel="00317EF6">
          <w:rPr>
            <w:szCs w:val="24"/>
            <w:lang w:val="en-US"/>
          </w:rPr>
          <w:delText xml:space="preserve">Richness of metazoan ectoparasites on marine fish were observed to correlate with water temperature after controlling for phylogeny and sampling </w:delText>
        </w:r>
        <w:commentRangeStart w:id="195"/>
        <w:r w:rsidR="00C61DD8" w:rsidDel="00317EF6">
          <w:rPr>
            <w:szCs w:val="24"/>
            <w:lang w:val="en-US"/>
          </w:rPr>
          <w:fldChar w:fldCharType="begin" w:fldLock="1"/>
        </w:r>
        <w:r w:rsidR="0025264C" w:rsidDel="00317EF6">
          <w:rPr>
            <w:szCs w:val="24"/>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szCs w:val="24"/>
            <w:lang w:val="en-US"/>
          </w:rPr>
          <w:fldChar w:fldCharType="separate"/>
        </w:r>
        <w:r w:rsidR="00C61DD8" w:rsidRPr="00C61DD8" w:rsidDel="00317EF6">
          <w:rPr>
            <w:noProof/>
            <w:szCs w:val="24"/>
            <w:lang w:val="en-US"/>
          </w:rPr>
          <w:delText>[18]</w:delText>
        </w:r>
        <w:r w:rsidR="00C61DD8" w:rsidDel="00317EF6">
          <w:rPr>
            <w:szCs w:val="24"/>
            <w:lang w:val="en-US"/>
          </w:rPr>
          <w:fldChar w:fldCharType="end"/>
        </w:r>
      </w:del>
      <w:commentRangeEnd w:id="195"/>
      <w:r w:rsidR="00C548D4">
        <w:rPr>
          <w:rStyle w:val="CommentReference"/>
        </w:rPr>
        <w:commentReference w:id="195"/>
      </w:r>
    </w:p>
    <w:p w14:paraId="1235198E" w14:textId="77777777" w:rsidR="00A42B11" w:rsidRDefault="00A42B11" w:rsidP="00284EB9">
      <w:pPr>
        <w:spacing w:line="276" w:lineRule="auto"/>
        <w:jc w:val="both"/>
        <w:rPr>
          <w:szCs w:val="24"/>
          <w:lang w:val="en-US"/>
        </w:rPr>
      </w:pPr>
    </w:p>
    <w:p w14:paraId="1A221502" w14:textId="374E16E6" w:rsidR="006473CD" w:rsidRPr="00284EB9" w:rsidRDefault="00A42B11" w:rsidP="004E1607">
      <w:pPr>
        <w:spacing w:line="276" w:lineRule="auto"/>
        <w:jc w:val="both"/>
        <w:rPr>
          <w:szCs w:val="24"/>
          <w:lang w:val="en-US"/>
        </w:rPr>
      </w:pPr>
      <w:r>
        <w:rPr>
          <w:szCs w:val="24"/>
          <w:lang w:val="en-US"/>
        </w:rPr>
        <w:t>General predictions regarding correlation</w:t>
      </w:r>
      <w:ins w:id="196" w:author="Clay Cressler" w:date="2016-07-14T12:53:00Z">
        <w:r w:rsidR="00A92A50">
          <w:rPr>
            <w:szCs w:val="24"/>
            <w:lang w:val="en-US"/>
          </w:rPr>
          <w:t>s</w:t>
        </w:r>
      </w:ins>
      <w:r>
        <w:rPr>
          <w:szCs w:val="24"/>
          <w:lang w:val="en-US"/>
        </w:rPr>
        <w:t xml:space="preserve"> </w:t>
      </w:r>
      <w:del w:id="197" w:author="Clay Cressler" w:date="2016-07-14T12:53:00Z">
        <w:r w:rsidDel="00A92A50">
          <w:rPr>
            <w:szCs w:val="24"/>
            <w:lang w:val="en-US"/>
          </w:rPr>
          <w:delText xml:space="preserve">of </w:delText>
        </w:r>
      </w:del>
      <w:ins w:id="198" w:author="Clay Cressler" w:date="2016-07-14T12:53:00Z">
        <w:r w:rsidR="00A92A50">
          <w:rPr>
            <w:szCs w:val="24"/>
            <w:lang w:val="en-US"/>
          </w:rPr>
          <w:t xml:space="preserve">between </w:t>
        </w:r>
      </w:ins>
      <w:r w:rsidR="004B4040">
        <w:rPr>
          <w:szCs w:val="24"/>
          <w:lang w:val="en-US"/>
        </w:rPr>
        <w:t>host</w:t>
      </w:r>
      <w:ins w:id="199" w:author="Clay Cressler" w:date="2016-07-14T12:53:00Z">
        <w:r w:rsidR="00A92A50">
          <w:rPr>
            <w:szCs w:val="24"/>
            <w:lang w:val="en-US"/>
          </w:rPr>
          <w:t>, parasite, and environmental</w:t>
        </w:r>
      </w:ins>
      <w:r w:rsidR="004B4040">
        <w:rPr>
          <w:szCs w:val="24"/>
          <w:lang w:val="en-US"/>
        </w:rPr>
        <w:t xml:space="preserve"> </w:t>
      </w:r>
      <w:del w:id="200" w:author="Clay Cressler" w:date="2016-07-14T12:53:00Z">
        <w:r w:rsidDel="00A92A50">
          <w:rPr>
            <w:szCs w:val="24"/>
            <w:lang w:val="en-US"/>
          </w:rPr>
          <w:delText xml:space="preserve">traits </w:delText>
        </w:r>
      </w:del>
      <w:ins w:id="201" w:author="Clay Cressler" w:date="2016-07-14T12:53:00Z">
        <w:r w:rsidR="00A92A50">
          <w:rPr>
            <w:szCs w:val="24"/>
            <w:lang w:val="en-US"/>
          </w:rPr>
          <w:t xml:space="preserve">characteristics </w:t>
        </w:r>
      </w:ins>
      <w:del w:id="202" w:author="Clay Cressler" w:date="2016-07-14T12:53:00Z">
        <w:r w:rsidDel="00A92A50">
          <w:rPr>
            <w:szCs w:val="24"/>
            <w:lang w:val="en-US"/>
          </w:rPr>
          <w:delText xml:space="preserve">with </w:delText>
        </w:r>
      </w:del>
      <w:ins w:id="203" w:author="Clay Cressler" w:date="2016-07-14T12:53:00Z">
        <w:r w:rsidR="00A92A50">
          <w:rPr>
            <w:szCs w:val="24"/>
            <w:lang w:val="en-US"/>
          </w:rPr>
          <w:t xml:space="preserve">and </w:t>
        </w:r>
      </w:ins>
      <w:r>
        <w:rPr>
          <w:szCs w:val="24"/>
          <w:lang w:val="en-US"/>
        </w:rPr>
        <w:t>parasite</w:t>
      </w:r>
      <w:r w:rsidR="004B4040">
        <w:rPr>
          <w:szCs w:val="24"/>
          <w:lang w:val="en-US"/>
        </w:rPr>
        <w:t>s'</w:t>
      </w:r>
      <w:r>
        <w:rPr>
          <w:szCs w:val="24"/>
          <w:lang w:val="en-US"/>
        </w:rPr>
        <w:t xml:space="preserve"> host </w:t>
      </w:r>
      <w:r w:rsidR="004B4040">
        <w:rPr>
          <w:szCs w:val="24"/>
          <w:lang w:val="en-US"/>
        </w:rPr>
        <w:t>specificity</w:t>
      </w:r>
      <w:r>
        <w:rPr>
          <w:szCs w:val="24"/>
          <w:lang w:val="en-US"/>
        </w:rPr>
        <w:t xml:space="preserve"> </w:t>
      </w:r>
      <w:ins w:id="204" w:author="Clay Cressler" w:date="2016-07-15T10:41:00Z">
        <w:r w:rsidR="002A37A5">
          <w:rPr>
            <w:szCs w:val="24"/>
            <w:lang w:val="en-US"/>
          </w:rPr>
          <w:t>largely come from</w:t>
        </w:r>
      </w:ins>
      <w:ins w:id="205" w:author="Clay Cressler" w:date="2016-07-14T12:52:00Z">
        <w:r w:rsidR="005A2329">
          <w:rPr>
            <w:szCs w:val="24"/>
            <w:lang w:val="en-US"/>
          </w:rPr>
          <w:t xml:space="preserve"> simple verbal models</w:t>
        </w:r>
      </w:ins>
      <w:ins w:id="206" w:author="Clay Cressler" w:date="2016-07-15T10:41:00Z">
        <w:r w:rsidR="002A37A5">
          <w:rPr>
            <w:szCs w:val="24"/>
            <w:lang w:val="en-US"/>
          </w:rPr>
          <w:t>, and empirical tests of these predi</w:t>
        </w:r>
      </w:ins>
      <w:ins w:id="207" w:author="Clay Cressler" w:date="2016-07-14T12:52:00Z">
        <w:r w:rsidR="002A37A5">
          <w:rPr>
            <w:szCs w:val="24"/>
            <w:lang w:val="en-US"/>
          </w:rPr>
          <w:t xml:space="preserve">ctions are often equivocal </w:t>
        </w:r>
        <w:r w:rsidR="005A2329">
          <w:rPr>
            <w:szCs w:val="24"/>
            <w:lang w:val="en-US"/>
          </w:rPr>
          <w:t>[</w:t>
        </w:r>
      </w:ins>
      <w:ins w:id="208" w:author="Clay Cressler" w:date="2016-07-14T12:54:00Z">
        <w:r w:rsidR="00410B59">
          <w:rPr>
            <w:szCs w:val="24"/>
            <w:lang w:val="en-US"/>
          </w:rPr>
          <w:t>10</w:t>
        </w:r>
        <w:r w:rsidR="005A2329">
          <w:rPr>
            <w:szCs w:val="24"/>
            <w:lang w:val="en-US"/>
          </w:rPr>
          <w:t>,</w:t>
        </w:r>
        <w:r w:rsidR="00410B59">
          <w:rPr>
            <w:szCs w:val="24"/>
            <w:lang w:val="en-US"/>
          </w:rPr>
          <w:t>2</w:t>
        </w:r>
      </w:ins>
      <w:ins w:id="209" w:author="Clay Cressler" w:date="2016-07-15T11:55:00Z">
        <w:r w:rsidR="0056682D">
          <w:rPr>
            <w:szCs w:val="24"/>
            <w:lang w:val="en-US"/>
          </w:rPr>
          <w:t>9</w:t>
        </w:r>
      </w:ins>
      <w:ins w:id="210" w:author="Clay Cressler" w:date="2016-07-14T12:54:00Z">
        <w:r w:rsidR="00410B59">
          <w:rPr>
            <w:szCs w:val="24"/>
            <w:lang w:val="en-US"/>
          </w:rPr>
          <w:t>]</w:t>
        </w:r>
      </w:ins>
      <w:ins w:id="211" w:author="Clay Cressler" w:date="2016-07-14T13:03:00Z">
        <w:r w:rsidR="005A2329">
          <w:rPr>
            <w:szCs w:val="24"/>
            <w:lang w:val="en-US"/>
          </w:rPr>
          <w:t>.</w:t>
        </w:r>
      </w:ins>
      <w:ins w:id="212" w:author="Clay Cressler" w:date="2016-07-15T10:42:00Z">
        <w:r w:rsidR="002A37A5">
          <w:rPr>
            <w:szCs w:val="24"/>
            <w:lang w:val="en-US"/>
          </w:rPr>
          <w:t xml:space="preserve"> </w:t>
        </w:r>
      </w:ins>
      <w:del w:id="213" w:author="Clay Cressler" w:date="2016-07-15T10:42:00Z">
        <w:r w:rsidDel="002A37A5">
          <w:rPr>
            <w:szCs w:val="24"/>
            <w:lang w:val="en-US"/>
          </w:rPr>
          <w:delText xml:space="preserve">may not apply equally across all host-parasite systems, and alternative hypotheses may lead to ambiguous predictions when interactions between traits are considered. </w:delText>
        </w:r>
      </w:del>
      <w:r>
        <w:rPr>
          <w:szCs w:val="24"/>
          <w:lang w:val="en-US"/>
        </w:rPr>
        <w:t>Here,</w:t>
      </w:r>
      <w:del w:id="214" w:author="Clay Cressler" w:date="2016-07-15T11:31:00Z">
        <w:r w:rsidDel="007F5E20">
          <w:rPr>
            <w:szCs w:val="24"/>
            <w:lang w:val="en-US"/>
          </w:rPr>
          <w:delText xml:space="preserve"> we use </w:delText>
        </w:r>
      </w:del>
      <w:del w:id="215" w:author="Clay Cressler" w:date="2016-07-15T10:42:00Z">
        <w:r w:rsidDel="002A37A5">
          <w:rPr>
            <w:szCs w:val="24"/>
            <w:lang w:val="en-US"/>
          </w:rPr>
          <w:delText xml:space="preserve">a </w:delText>
        </w:r>
      </w:del>
      <w:del w:id="216" w:author="Clay Cressler" w:date="2016-07-15T11:31:00Z">
        <w:r w:rsidDel="007F5E20">
          <w:rPr>
            <w:szCs w:val="24"/>
            <w:lang w:val="en-US"/>
          </w:rPr>
          <w:delText xml:space="preserve">mathematical model </w:delText>
        </w:r>
      </w:del>
      <w:del w:id="217" w:author="Clay Cressler" w:date="2016-07-15T10:43:00Z">
        <w:r w:rsidDel="002A37A5">
          <w:rPr>
            <w:szCs w:val="24"/>
            <w:lang w:val="en-US"/>
          </w:rPr>
          <w:delText xml:space="preserve">based on a framework of ecological theory </w:delText>
        </w:r>
      </w:del>
      <w:del w:id="218" w:author="Clay Cressler" w:date="2016-07-15T11:31:00Z">
        <w:r w:rsidDel="007F5E20">
          <w:rPr>
            <w:szCs w:val="24"/>
            <w:lang w:val="en-US"/>
          </w:rPr>
          <w:delText xml:space="preserve">to derive </w:delText>
        </w:r>
        <w:r w:rsidR="004B4040" w:rsidDel="007F5E20">
          <w:rPr>
            <w:szCs w:val="24"/>
            <w:lang w:val="en-US"/>
          </w:rPr>
          <w:delText>rigorous</w:delText>
        </w:r>
        <w:r w:rsidDel="007F5E20">
          <w:rPr>
            <w:szCs w:val="24"/>
            <w:lang w:val="en-US"/>
          </w:rPr>
          <w:delText xml:space="preserve"> predictions </w:delText>
        </w:r>
      </w:del>
      <w:del w:id="219" w:author="Clay Cressler" w:date="2016-07-15T10:45:00Z">
        <w:r w:rsidR="004B4040" w:rsidDel="002A37A5">
          <w:rPr>
            <w:szCs w:val="24"/>
            <w:lang w:val="en-US"/>
          </w:rPr>
          <w:delText xml:space="preserve">of </w:delText>
        </w:r>
        <w:r w:rsidDel="002A37A5">
          <w:rPr>
            <w:szCs w:val="24"/>
            <w:lang w:val="en-US"/>
          </w:rPr>
          <w:delText>the relationships between</w:delText>
        </w:r>
      </w:del>
      <w:del w:id="220" w:author="Clay Cressler" w:date="2016-07-15T11:31:00Z">
        <w:r w:rsidDel="007F5E20">
          <w:rPr>
            <w:szCs w:val="24"/>
            <w:lang w:val="en-US"/>
          </w:rPr>
          <w:delText xml:space="preserve"> host body size</w:delText>
        </w:r>
        <w:r w:rsidR="004B4040" w:rsidDel="007F5E20">
          <w:rPr>
            <w:szCs w:val="24"/>
            <w:lang w:val="en-US"/>
          </w:rPr>
          <w:delText xml:space="preserve">, </w:delText>
        </w:r>
      </w:del>
      <w:del w:id="221" w:author="Clay Cressler" w:date="2016-07-15T10:44:00Z">
        <w:r w:rsidR="004B4040" w:rsidDel="002A37A5">
          <w:rPr>
            <w:szCs w:val="24"/>
            <w:lang w:val="en-US"/>
          </w:rPr>
          <w:delText>host/environmental</w:delText>
        </w:r>
        <w:r w:rsidDel="002A37A5">
          <w:rPr>
            <w:szCs w:val="24"/>
            <w:lang w:val="en-US"/>
          </w:rPr>
          <w:delText xml:space="preserve"> </w:delText>
        </w:r>
      </w:del>
      <w:del w:id="222" w:author="Clay Cressler" w:date="2016-07-15T11:31:00Z">
        <w:r w:rsidDel="007F5E20">
          <w:rPr>
            <w:szCs w:val="24"/>
            <w:lang w:val="en-US"/>
          </w:rPr>
          <w:delText>temperature</w:delText>
        </w:r>
      </w:del>
      <w:del w:id="223" w:author="Clay Cressler" w:date="2016-07-15T10:46:00Z">
        <w:r w:rsidDel="002A37A5">
          <w:rPr>
            <w:szCs w:val="24"/>
            <w:lang w:val="en-US"/>
          </w:rPr>
          <w:delText xml:space="preserve"> and the evolution of parasite</w:delText>
        </w:r>
        <w:r w:rsidR="004B4040" w:rsidDel="002A37A5">
          <w:rPr>
            <w:szCs w:val="24"/>
            <w:lang w:val="en-US"/>
          </w:rPr>
          <w:delText>s'</w:delText>
        </w:r>
        <w:r w:rsidDel="002A37A5">
          <w:rPr>
            <w:szCs w:val="24"/>
            <w:lang w:val="en-US"/>
          </w:rPr>
          <w:delText xml:space="preserve"> host </w:delText>
        </w:r>
      </w:del>
      <w:ins w:id="224" w:author="JG Walker" w:date="2016-07-01T13:28:00Z">
        <w:del w:id="225" w:author="Clay Cressler" w:date="2016-07-15T10:46:00Z">
          <w:r w:rsidR="000B6A1C" w:rsidDel="002A37A5">
            <w:rPr>
              <w:szCs w:val="24"/>
              <w:lang w:val="en-US"/>
            </w:rPr>
            <w:delText>diversity</w:delText>
          </w:r>
        </w:del>
      </w:ins>
      <w:del w:id="226" w:author="Clay Cressler" w:date="2016-07-15T11:31:00Z">
        <w:r w:rsidDel="007F5E20">
          <w:rPr>
            <w:szCs w:val="24"/>
            <w:lang w:val="en-US"/>
          </w:rPr>
          <w:delText xml:space="preserve">. </w:delText>
        </w:r>
        <w:r w:rsidRPr="00284EB9" w:rsidDel="007F5E20">
          <w:delText>Specifically</w:delText>
        </w:r>
      </w:del>
      <w:proofErr w:type="gramStart"/>
      <w:r w:rsidRPr="00284EB9">
        <w:t>,we</w:t>
      </w:r>
      <w:proofErr w:type="gramEnd"/>
      <w:r w:rsidRPr="00284EB9">
        <w:rPr>
          <w:bCs/>
          <w:color w:val="4F81BD"/>
          <w:szCs w:val="24"/>
        </w:rPr>
        <w:t xml:space="preserve"> </w:t>
      </w:r>
      <w:del w:id="227" w:author="Clay Cressler" w:date="2016-07-15T10:47:00Z">
        <w:r w:rsidR="006473CD" w:rsidRPr="006473CD" w:rsidDel="002A37A5">
          <w:rPr>
            <w:szCs w:val="24"/>
            <w:lang w:val="en-US"/>
          </w:rPr>
          <w:delText>develop a simple theoretical</w:delText>
        </w:r>
      </w:del>
      <w:ins w:id="228" w:author="Clay Cressler" w:date="2016-07-15T10:50:00Z">
        <w:r w:rsidR="00E77F69">
          <w:rPr>
            <w:szCs w:val="24"/>
            <w:lang w:val="en-US"/>
          </w:rPr>
          <w:t xml:space="preserve">use </w:t>
        </w:r>
      </w:ins>
      <w:ins w:id="229" w:author="Clay Cressler" w:date="2016-07-15T10:48:00Z">
        <w:r w:rsidR="002A37A5">
          <w:rPr>
            <w:szCs w:val="24"/>
            <w:lang w:val="en-US"/>
          </w:rPr>
          <w:t xml:space="preserve">evolutionary invasion analysis </w:t>
        </w:r>
        <w:r w:rsidR="00E77F69">
          <w:rPr>
            <w:szCs w:val="24"/>
            <w:lang w:val="en-US"/>
          </w:rPr>
          <w:t>[</w:t>
        </w:r>
      </w:ins>
      <w:ins w:id="230" w:author="Clay Cressler" w:date="2016-07-15T15:30:00Z">
        <w:r w:rsidR="0056682D">
          <w:rPr>
            <w:szCs w:val="24"/>
            <w:lang w:val="en-US"/>
          </w:rPr>
          <w:t>30</w:t>
        </w:r>
      </w:ins>
      <w:ins w:id="231" w:author="Clay Cressler" w:date="2016-07-15T10:49:00Z">
        <w:r w:rsidR="00E77F69">
          <w:rPr>
            <w:szCs w:val="24"/>
            <w:lang w:val="en-US"/>
          </w:rPr>
          <w:t xml:space="preserve">] </w:t>
        </w:r>
      </w:ins>
      <w:ins w:id="232" w:author="Clay Cressler" w:date="2016-07-15T10:48:00Z">
        <w:r w:rsidR="002A37A5">
          <w:rPr>
            <w:szCs w:val="24"/>
            <w:lang w:val="en-US"/>
          </w:rPr>
          <w:t xml:space="preserve">to </w:t>
        </w:r>
      </w:ins>
      <w:ins w:id="233" w:author="Clay Cressler" w:date="2016-07-15T11:06:00Z">
        <w:r w:rsidR="003835C5">
          <w:rPr>
            <w:szCs w:val="24"/>
            <w:lang w:val="en-US"/>
          </w:rPr>
          <w:t>predict</w:t>
        </w:r>
      </w:ins>
      <w:ins w:id="234" w:author="Clay Cressler" w:date="2016-07-15T10:50:00Z">
        <w:r w:rsidR="00E77F69">
          <w:rPr>
            <w:szCs w:val="24"/>
            <w:lang w:val="en-US"/>
          </w:rPr>
          <w:t xml:space="preserve"> when speciali</w:t>
        </w:r>
      </w:ins>
      <w:ins w:id="235" w:author="Clay Cressler" w:date="2016-07-15T10:51:00Z">
        <w:r w:rsidR="00E77F69">
          <w:rPr>
            <w:szCs w:val="24"/>
            <w:lang w:val="en-US"/>
          </w:rPr>
          <w:t>s</w:t>
        </w:r>
      </w:ins>
      <w:ins w:id="236" w:author="Clay Cressler" w:date="2016-07-15T10:50:00Z">
        <w:r w:rsidR="003835C5">
          <w:rPr>
            <w:szCs w:val="24"/>
            <w:lang w:val="en-US"/>
          </w:rPr>
          <w:t>m/</w:t>
        </w:r>
        <w:proofErr w:type="spellStart"/>
        <w:r w:rsidR="003835C5">
          <w:rPr>
            <w:szCs w:val="24"/>
            <w:lang w:val="en-US"/>
          </w:rPr>
          <w:t>generalism</w:t>
        </w:r>
        <w:proofErr w:type="spellEnd"/>
        <w:r w:rsidR="00E77F69">
          <w:rPr>
            <w:szCs w:val="24"/>
            <w:lang w:val="en-US"/>
          </w:rPr>
          <w:t xml:space="preserve"> </w:t>
        </w:r>
      </w:ins>
      <w:ins w:id="237" w:author="Clay Cressler" w:date="2016-07-15T11:04:00Z">
        <w:r w:rsidR="003835C5">
          <w:rPr>
            <w:szCs w:val="24"/>
            <w:lang w:val="en-US"/>
          </w:rPr>
          <w:t>is the evolutionarily stable strategy for parasites infecting a</w:t>
        </w:r>
      </w:ins>
      <w:ins w:id="238" w:author="Clay Cressler" w:date="2016-07-15T10:50:00Z">
        <w:r w:rsidR="00E77F69">
          <w:rPr>
            <w:szCs w:val="24"/>
            <w:lang w:val="en-US"/>
          </w:rPr>
          <w:t xml:space="preserve"> </w:t>
        </w:r>
      </w:ins>
      <w:del w:id="239" w:author="Clay Cressler" w:date="2016-07-15T10:49:00Z">
        <w:r w:rsidR="006473CD" w:rsidRPr="006473CD" w:rsidDel="00E77F69">
          <w:rPr>
            <w:szCs w:val="24"/>
            <w:lang w:val="en-US"/>
          </w:rPr>
          <w:delText xml:space="preserve"> framework for studying host range evolution</w:delText>
        </w:r>
        <w:r w:rsidR="00E46F3F" w:rsidDel="00E77F69">
          <w:rPr>
            <w:szCs w:val="24"/>
            <w:lang w:val="en-US"/>
          </w:rPr>
          <w:delText xml:space="preserve"> in a </w:delText>
        </w:r>
      </w:del>
      <w:ins w:id="240" w:author="Mark Viney" w:date="2016-06-23T08:55:00Z">
        <w:r w:rsidR="0067080C">
          <w:rPr>
            <w:szCs w:val="24"/>
            <w:lang w:val="en-US"/>
          </w:rPr>
          <w:t xml:space="preserve">host population consisting of different host </w:t>
        </w:r>
      </w:ins>
      <w:ins w:id="241" w:author="JG Walker" w:date="2016-07-01T13:29:00Z">
        <w:r w:rsidR="000B6A1C">
          <w:rPr>
            <w:szCs w:val="24"/>
            <w:lang w:val="en-US"/>
          </w:rPr>
          <w:t>species</w:t>
        </w:r>
      </w:ins>
      <w:ins w:id="242" w:author="Clay Cressler" w:date="2016-07-15T11:07:00Z">
        <w:r w:rsidR="003835C5">
          <w:rPr>
            <w:szCs w:val="24"/>
            <w:lang w:val="en-US"/>
          </w:rPr>
          <w:t>.</w:t>
        </w:r>
      </w:ins>
      <w:ins w:id="243" w:author="Mark Viney" w:date="2016-06-23T08:56:00Z">
        <w:r w:rsidR="0067080C">
          <w:rPr>
            <w:szCs w:val="24"/>
            <w:lang w:val="en-US"/>
          </w:rPr>
          <w:t xml:space="preserve"> </w:t>
        </w:r>
        <w:del w:id="244" w:author="Clay Cressler" w:date="2016-07-15T11:05:00Z">
          <w:r w:rsidR="0067080C" w:rsidDel="003835C5">
            <w:rPr>
              <w:szCs w:val="24"/>
              <w:lang w:val="en-US"/>
            </w:rPr>
            <w:delText>in which a parasite evol</w:delText>
          </w:r>
        </w:del>
      </w:ins>
      <w:ins w:id="245" w:author="JG Walker" w:date="2016-07-01T13:29:00Z">
        <w:del w:id="246" w:author="Clay Cressler" w:date="2016-07-15T11:05:00Z">
          <w:r w:rsidR="000B6A1C" w:rsidDel="003835C5">
            <w:rPr>
              <w:szCs w:val="24"/>
              <w:lang w:val="en-US"/>
            </w:rPr>
            <w:delText>v</w:delText>
          </w:r>
        </w:del>
      </w:ins>
      <w:ins w:id="247" w:author="Mark Viney" w:date="2016-06-23T08:56:00Z">
        <w:del w:id="248" w:author="Clay Cressler" w:date="2016-07-15T11:05:00Z">
          <w:r w:rsidR="0067080C" w:rsidDel="003835C5">
            <w:rPr>
              <w:szCs w:val="24"/>
              <w:lang w:val="en-US"/>
            </w:rPr>
            <w:delText>es, but where</w:delText>
          </w:r>
        </w:del>
      </w:ins>
      <w:del w:id="249" w:author="Clay Cressler" w:date="2016-07-15T11:05:00Z">
        <w:r w:rsidR="00E46F3F" w:rsidDel="003835C5">
          <w:rPr>
            <w:szCs w:val="24"/>
            <w:lang w:val="en-US"/>
          </w:rPr>
          <w:delText xml:space="preserve"> when</w:delText>
        </w:r>
      </w:del>
      <w:del w:id="250" w:author="Clay Cressler" w:date="2016-07-15T11:06:00Z">
        <w:r w:rsidR="00E46F3F" w:rsidDel="003835C5">
          <w:rPr>
            <w:szCs w:val="24"/>
            <w:lang w:val="en-US"/>
          </w:rPr>
          <w:delText xml:space="preserve"> there is a cost </w:delText>
        </w:r>
      </w:del>
      <w:ins w:id="251" w:author="Mark Viney" w:date="2016-06-23T08:55:00Z">
        <w:del w:id="252" w:author="Clay Cressler" w:date="2016-07-15T11:06:00Z">
          <w:r w:rsidR="0067080C" w:rsidDel="003835C5">
            <w:rPr>
              <w:szCs w:val="24"/>
              <w:lang w:val="en-US"/>
            </w:rPr>
            <w:delText>to a parasite being a gener</w:delText>
          </w:r>
        </w:del>
      </w:ins>
      <w:ins w:id="253" w:author="JG Walker" w:date="2016-07-01T13:29:00Z">
        <w:del w:id="254" w:author="Clay Cressler" w:date="2016-07-15T11:06:00Z">
          <w:r w:rsidR="000B6A1C" w:rsidDel="003835C5">
            <w:rPr>
              <w:szCs w:val="24"/>
              <w:lang w:val="en-US"/>
            </w:rPr>
            <w:delText>a</w:delText>
          </w:r>
        </w:del>
      </w:ins>
      <w:ins w:id="255" w:author="Mark Viney" w:date="2016-06-23T08:55:00Z">
        <w:del w:id="256" w:author="Clay Cressler" w:date="2016-07-15T11:06:00Z">
          <w:r w:rsidR="0067080C" w:rsidDel="003835C5">
            <w:rPr>
              <w:szCs w:val="24"/>
              <w:lang w:val="en-US"/>
            </w:rPr>
            <w:delText>list</w:delText>
          </w:r>
        </w:del>
      </w:ins>
      <w:del w:id="257" w:author="Clay Cressler" w:date="2016-07-15T11:07:00Z">
        <w:r w:rsidR="00E46F3F" w:rsidDel="003835C5">
          <w:rPr>
            <w:szCs w:val="24"/>
            <w:lang w:val="en-US"/>
          </w:rPr>
          <w:delText xml:space="preserve">of generalism. </w:delText>
        </w:r>
      </w:del>
      <w:r w:rsidR="00E46F3F">
        <w:rPr>
          <w:szCs w:val="24"/>
          <w:lang w:val="en-US"/>
        </w:rPr>
        <w:t xml:space="preserve">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w:t>
      </w:r>
      <w:ins w:id="258" w:author="Clay Cressler" w:date="2016-07-15T11:07:00Z">
        <w:r w:rsidR="003835C5">
          <w:rPr>
            <w:szCs w:val="24"/>
            <w:lang w:val="en-US"/>
          </w:rPr>
          <w:t xml:space="preserve"> to </w:t>
        </w:r>
      </w:ins>
      <w:ins w:id="259" w:author="Clay Cressler" w:date="2016-07-15T11:28:00Z">
        <w:r w:rsidR="00477F44">
          <w:rPr>
            <w:szCs w:val="24"/>
            <w:lang w:val="en-US"/>
          </w:rPr>
          <w:t xml:space="preserve">characterize the </w:t>
        </w:r>
      </w:ins>
      <w:ins w:id="260" w:author="Clay Cressler" w:date="2016-07-15T11:30:00Z">
        <w:r w:rsidR="007F5E20">
          <w:rPr>
            <w:szCs w:val="24"/>
            <w:lang w:val="en-US"/>
          </w:rPr>
          <w:t>body size- and temperature-</w:t>
        </w:r>
      </w:ins>
      <w:ins w:id="261" w:author="Clay Cressler" w:date="2016-07-15T11:28:00Z">
        <w:r w:rsidR="00477F44">
          <w:rPr>
            <w:szCs w:val="24"/>
            <w:lang w:val="en-US"/>
          </w:rPr>
          <w:t xml:space="preserve">dependence </w:t>
        </w:r>
      </w:ins>
      <w:ins w:id="262" w:author="Clay Cressler" w:date="2016-07-15T11:30:00Z">
        <w:r w:rsidR="007F5E20">
          <w:rPr>
            <w:szCs w:val="24"/>
            <w:lang w:val="en-US"/>
          </w:rPr>
          <w:t>of</w:t>
        </w:r>
      </w:ins>
      <w:ins w:id="263" w:author="Clay Cressler" w:date="2016-07-15T11:28:00Z">
        <w:r w:rsidR="007F5E20">
          <w:rPr>
            <w:szCs w:val="24"/>
            <w:lang w:val="en-US"/>
          </w:rPr>
          <w:t xml:space="preserve"> key host traits, </w:t>
        </w:r>
      </w:ins>
      <w:ins w:id="264" w:author="Clay Cressler" w:date="2016-07-15T11:32:00Z">
        <w:r w:rsidR="007F5E20">
          <w:rPr>
            <w:szCs w:val="24"/>
            <w:lang w:val="en-US"/>
          </w:rPr>
          <w:t>and use the model to predict how host body size, temperature</w:t>
        </w:r>
      </w:ins>
      <w:ins w:id="265" w:author="Clay Cressler" w:date="2016-07-15T11:33:00Z">
        <w:r w:rsidR="007F5E20">
          <w:rPr>
            <w:szCs w:val="24"/>
            <w:lang w:val="en-US"/>
          </w:rPr>
          <w:t xml:space="preserve">, and transmission mode affect the evolution of host range. </w:t>
        </w:r>
      </w:ins>
      <w:del w:id="266" w:author="Clay Cressler" w:date="2016-07-15T11:06:00Z">
        <w:r w:rsidR="006473CD" w:rsidRPr="006473CD" w:rsidDel="003835C5">
          <w:rPr>
            <w:szCs w:val="24"/>
            <w:lang w:val="en-US"/>
          </w:rPr>
          <w:delText xml:space="preserve"> to investigate how variation in host body size and temperature affect whether </w:delText>
        </w:r>
      </w:del>
      <w:ins w:id="267" w:author="Mark Viney" w:date="2016-06-23T08:56:00Z">
        <w:del w:id="268" w:author="Clay Cressler" w:date="2016-07-15T11:06:00Z">
          <w:r w:rsidR="0067080C" w:rsidDel="003835C5">
            <w:rPr>
              <w:szCs w:val="24"/>
              <w:lang w:val="en-US"/>
            </w:rPr>
            <w:delText>parasites b</w:delText>
          </w:r>
        </w:del>
      </w:ins>
      <w:ins w:id="269" w:author="JG Walker" w:date="2016-07-01T13:29:00Z">
        <w:del w:id="270" w:author="Clay Cressler" w:date="2016-07-15T11:06:00Z">
          <w:r w:rsidR="000B6A1C" w:rsidDel="003835C5">
            <w:rPr>
              <w:szCs w:val="24"/>
              <w:lang w:val="en-US"/>
            </w:rPr>
            <w:delText>eing</w:delText>
          </w:r>
        </w:del>
      </w:ins>
      <w:ins w:id="271" w:author="Mark Viney" w:date="2016-06-23T08:56:00Z">
        <w:del w:id="272" w:author="Clay Cressler" w:date="2016-07-15T11:06:00Z">
          <w:r w:rsidR="0067080C" w:rsidDel="003835C5">
            <w:rPr>
              <w:szCs w:val="24"/>
              <w:lang w:val="en-US"/>
            </w:rPr>
            <w:delText xml:space="preserve"> host </w:delText>
          </w:r>
        </w:del>
      </w:ins>
      <w:del w:id="273" w:author="Clay Cressler" w:date="2016-07-15T11:06:00Z">
        <w:r w:rsidR="006473CD" w:rsidRPr="006473CD" w:rsidDel="003835C5">
          <w:rPr>
            <w:szCs w:val="24"/>
            <w:lang w:val="en-US"/>
          </w:rPr>
          <w:delText>specialis</w:delText>
        </w:r>
      </w:del>
      <w:ins w:id="274" w:author="Mark Viney" w:date="2016-06-23T08:56:00Z">
        <w:del w:id="275" w:author="Clay Cressler" w:date="2016-07-15T11:06:00Z">
          <w:r w:rsidR="0067080C" w:rsidDel="003835C5">
            <w:rPr>
              <w:szCs w:val="24"/>
              <w:lang w:val="en-US"/>
            </w:rPr>
            <w:delText>ts</w:delText>
          </w:r>
        </w:del>
      </w:ins>
      <w:del w:id="276" w:author="Clay Cressler" w:date="2016-07-15T11:06:00Z">
        <w:r w:rsidR="006473CD" w:rsidRPr="006473CD" w:rsidDel="003835C5">
          <w:rPr>
            <w:szCs w:val="24"/>
            <w:lang w:val="en-US"/>
          </w:rPr>
          <w:delText>m or generalis</w:delText>
        </w:r>
      </w:del>
      <w:ins w:id="277" w:author="JG Walker" w:date="2016-07-01T13:29:00Z">
        <w:del w:id="278" w:author="Clay Cressler" w:date="2016-07-15T11:06:00Z">
          <w:r w:rsidR="000B6A1C" w:rsidDel="003835C5">
            <w:rPr>
              <w:szCs w:val="24"/>
              <w:lang w:val="en-US"/>
            </w:rPr>
            <w:delText>ts</w:delText>
          </w:r>
        </w:del>
      </w:ins>
      <w:del w:id="279" w:author="Clay Cressler" w:date="2016-07-15T11:06:00Z">
        <w:r w:rsidR="006473CD" w:rsidRPr="006473CD" w:rsidDel="003835C5">
          <w:rPr>
            <w:szCs w:val="24"/>
            <w:lang w:val="en-US"/>
          </w:rPr>
          <w:delText xml:space="preserve"> is the evolutionarily stable parasite strategy</w:delText>
        </w:r>
      </w:del>
      <w:del w:id="280" w:author="Clay Cressler" w:date="2016-07-15T11:33:00Z">
        <w:r w:rsidR="006473CD" w:rsidRPr="006473CD" w:rsidDel="007F5E20">
          <w:rPr>
            <w:szCs w:val="24"/>
            <w:lang w:val="en-US"/>
          </w:rPr>
          <w:delText>.</w:delText>
        </w:r>
        <w:r w:rsidDel="007F5E20">
          <w:rPr>
            <w:szCs w:val="24"/>
            <w:lang w:val="en-US"/>
          </w:rPr>
          <w:delText xml:space="preserve"> </w:delText>
        </w:r>
      </w:del>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w:t>
      </w:r>
      <w:ins w:id="281" w:author="Clay Cressler" w:date="2016-07-15T15:30:00Z">
        <w:r w:rsidR="0056682D">
          <w:rPr>
            <w:noProof/>
            <w:szCs w:val="24"/>
            <w:lang w:val="en-US"/>
          </w:rPr>
          <w:t>31</w:t>
        </w:r>
      </w:ins>
      <w:r w:rsidR="00C61DD8" w:rsidRPr="00C61DD8">
        <w:rPr>
          <w:noProof/>
          <w:szCs w:val="24"/>
          <w:lang w:val="en-US"/>
        </w:rPr>
        <w:t>]</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fish</w:t>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w:t>
      </w:r>
      <w:ins w:id="282" w:author="Clay Cressler" w:date="2016-07-15T15:31:00Z">
        <w:r w:rsidR="0056682D">
          <w:rPr>
            <w:noProof/>
            <w:szCs w:val="24"/>
            <w:lang w:val="en-US"/>
          </w:rPr>
          <w:t>32</w:t>
        </w:r>
      </w:ins>
      <w:r w:rsidR="00C61DD8" w:rsidRPr="00C61DD8">
        <w:rPr>
          <w:noProof/>
          <w:szCs w:val="24"/>
          <w:lang w:val="en-US"/>
        </w:rPr>
        <w:t>]</w:t>
      </w:r>
      <w:r w:rsidR="00E051A8">
        <w:rPr>
          <w:szCs w:val="24"/>
          <w:lang w:val="en-US"/>
        </w:rPr>
        <w:fldChar w:fldCharType="end"/>
      </w:r>
      <w:r w:rsidR="006473CD" w:rsidRPr="006473CD">
        <w:rPr>
          <w:szCs w:val="24"/>
          <w:lang w:val="en-US"/>
        </w:rPr>
        <w:t xml:space="preserve"> to test the</w:t>
      </w:r>
      <w:ins w:id="283" w:author="Clay Cressler" w:date="2016-07-15T11:34:00Z">
        <w:r w:rsidR="007F5E20">
          <w:rPr>
            <w:szCs w:val="24"/>
            <w:lang w:val="en-US"/>
          </w:rPr>
          <w:t>se</w:t>
        </w:r>
      </w:ins>
      <w:r w:rsidR="006473CD" w:rsidRPr="006473CD">
        <w:rPr>
          <w:szCs w:val="24"/>
          <w:lang w:val="en-US"/>
        </w:rPr>
        <w:t xml:space="preserve"> predictions</w:t>
      </w:r>
      <w:del w:id="284" w:author="Clay Cressler" w:date="2016-07-15T11:34:00Z">
        <w:r w:rsidR="006473CD" w:rsidRPr="006473CD" w:rsidDel="007F5E20">
          <w:rPr>
            <w:szCs w:val="24"/>
            <w:lang w:val="en-US"/>
          </w:rPr>
          <w:delText xml:space="preserve"> arising from these </w:delText>
        </w:r>
      </w:del>
      <w:ins w:id="285" w:author="Mark Viney" w:date="2016-06-23T08:56:00Z">
        <w:del w:id="286" w:author="Clay Cressler" w:date="2016-07-15T11:34:00Z">
          <w:r w:rsidR="00905B74" w:rsidRPr="006473CD" w:rsidDel="007F5E20">
            <w:rPr>
              <w:szCs w:val="24"/>
              <w:lang w:val="en-US"/>
            </w:rPr>
            <w:delText>th</w:delText>
          </w:r>
          <w:r w:rsidR="00905B74" w:rsidDel="007F5E20">
            <w:rPr>
              <w:szCs w:val="24"/>
              <w:lang w:val="en-US"/>
            </w:rPr>
            <w:delText>is</w:delText>
          </w:r>
          <w:r w:rsidR="00905B74" w:rsidRPr="006473CD" w:rsidDel="007F5E20">
            <w:rPr>
              <w:szCs w:val="24"/>
              <w:lang w:val="en-US"/>
            </w:rPr>
            <w:delText xml:space="preserve"> </w:delText>
          </w:r>
        </w:del>
      </w:ins>
      <w:del w:id="287" w:author="Clay Cressler" w:date="2016-07-15T11:34:00Z">
        <w:r w:rsidR="006473CD" w:rsidRPr="006473CD" w:rsidDel="007F5E20">
          <w:rPr>
            <w:szCs w:val="24"/>
            <w:lang w:val="en-US"/>
          </w:rPr>
          <w:delText>models</w:delText>
        </w:r>
      </w:del>
      <w:r w:rsidR="006473CD" w:rsidRPr="006473CD">
        <w:rPr>
          <w:szCs w:val="24"/>
          <w:lang w:val="en-US"/>
        </w:rPr>
        <w:t xml:space="preserve">. </w:t>
      </w:r>
      <w:r>
        <w:rPr>
          <w:szCs w:val="24"/>
          <w:lang w:val="en-US"/>
        </w:rPr>
        <w:t>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3A864639" w14:textId="50456345" w:rsidR="004E1607" w:rsidRDefault="004E1607">
      <w:pPr>
        <w:rPr>
          <w:b/>
          <w:bCs/>
          <w:color w:val="4F81BD"/>
          <w:szCs w:val="24"/>
        </w:rPr>
      </w:pPr>
      <w:bookmarkStart w:id="288" w:name="_Ref324956350"/>
      <w:r>
        <w:rPr>
          <w:szCs w:val="24"/>
        </w:rPr>
        <w:br w:type="page"/>
      </w:r>
    </w:p>
    <w:p w14:paraId="4C40B94B" w14:textId="77777777" w:rsidR="006473CD" w:rsidRDefault="006473CD" w:rsidP="006473CD">
      <w:pPr>
        <w:pStyle w:val="Caption"/>
        <w:keepNext/>
        <w:rPr>
          <w:ins w:id="289" w:author="Clay Cressler" w:date="2016-07-15T16:00:00Z"/>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8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90"/>
      <w:r w:rsidR="004027E3">
        <w:rPr>
          <w:sz w:val="24"/>
          <w:szCs w:val="24"/>
        </w:rPr>
        <w:t>by</w:t>
      </w:r>
      <w:commentRangeEnd w:id="290"/>
      <w:r w:rsidR="004027E3">
        <w:rPr>
          <w:rStyle w:val="CommentReference"/>
          <w:b w:val="0"/>
          <w:bCs w:val="0"/>
          <w:color w:val="auto"/>
        </w:rPr>
        <w:commentReference w:id="290"/>
      </w:r>
      <w:r w:rsidR="004027E3">
        <w:rPr>
          <w:sz w:val="24"/>
          <w:szCs w:val="24"/>
        </w:rPr>
        <w:t xml:space="preserve"> *.</w:t>
      </w:r>
    </w:p>
    <w:p w14:paraId="0FC3B467" w14:textId="3B1167EC" w:rsidR="00B563D8" w:rsidRPr="00B563D8" w:rsidRDefault="00B563D8">
      <w:pPr>
        <w:pPrChange w:id="291" w:author="Clay Cressler" w:date="2016-07-15T16:00:00Z">
          <w:pPr>
            <w:pStyle w:val="Caption"/>
            <w:keepNext/>
          </w:pPr>
        </w:pPrChange>
      </w:pPr>
      <w:ins w:id="292" w:author="Clay Cressler" w:date="2016-07-15T16:00:00Z">
        <w:r>
          <w:t xml:space="preserve">The one thing we don’t have in the table </w:t>
        </w:r>
        <w:proofErr w:type="gramStart"/>
        <w:r>
          <w:t>are</w:t>
        </w:r>
        <w:proofErr w:type="gramEnd"/>
        <w:r>
          <w:t xml:space="preserve"> phylogenetic hypotheses: parasites infecting </w:t>
        </w:r>
      </w:ins>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867604" w:rsidRPr="006473CD" w14:paraId="0136E37E" w14:textId="77777777" w:rsidTr="00D774E2">
        <w:trPr>
          <w:ins w:id="293" w:author="Clay Cressler" w:date="2016-07-15T13:29:00Z"/>
        </w:trPr>
        <w:tc>
          <w:tcPr>
            <w:tcW w:w="2421" w:type="dxa"/>
            <w:shd w:val="clear" w:color="auto" w:fill="auto"/>
          </w:tcPr>
          <w:p w14:paraId="1C6D1F94" w14:textId="64247D09" w:rsidR="00867604" w:rsidRPr="006473CD" w:rsidRDefault="00867604" w:rsidP="00D774E2">
            <w:pPr>
              <w:rPr>
                <w:ins w:id="294" w:author="Clay Cressler" w:date="2016-07-15T13:29:00Z"/>
                <w:color w:val="000000"/>
                <w:szCs w:val="24"/>
              </w:rPr>
            </w:pPr>
            <w:ins w:id="295" w:author="Clay Cressler" w:date="2016-07-15T13:29:00Z">
              <w:r>
                <w:rPr>
                  <w:color w:val="000000"/>
                  <w:szCs w:val="24"/>
                </w:rPr>
                <w:t>Host seeking behaviour*</w:t>
              </w:r>
            </w:ins>
          </w:p>
        </w:tc>
        <w:tc>
          <w:tcPr>
            <w:tcW w:w="2421" w:type="dxa"/>
            <w:shd w:val="clear" w:color="auto" w:fill="auto"/>
          </w:tcPr>
          <w:p w14:paraId="7C82124A" w14:textId="3356DC27" w:rsidR="00E77EBE" w:rsidRDefault="00867604" w:rsidP="00D774E2">
            <w:pPr>
              <w:rPr>
                <w:ins w:id="296" w:author="Clay Cressler" w:date="2016-07-15T13:30:00Z"/>
                <w:color w:val="000000"/>
                <w:szCs w:val="24"/>
              </w:rPr>
            </w:pPr>
            <w:ins w:id="297" w:author="Clay Cressler" w:date="2016-07-15T13:29:00Z">
              <w:r>
                <w:rPr>
                  <w:i/>
                  <w:color w:val="000000"/>
                  <w:szCs w:val="24"/>
                </w:rPr>
                <w:t>Active</w:t>
              </w:r>
              <w:r>
                <w:rPr>
                  <w:color w:val="000000"/>
                  <w:szCs w:val="24"/>
                </w:rPr>
                <w:t xml:space="preserve">: </w:t>
              </w:r>
            </w:ins>
            <w:ins w:id="298" w:author="Clay Cressler" w:date="2016-07-15T13:31:00Z">
              <w:r w:rsidR="00E77EBE">
                <w:rPr>
                  <w:color w:val="000000"/>
                  <w:szCs w:val="24"/>
                </w:rPr>
                <w:t xml:space="preserve">e.g., </w:t>
              </w:r>
            </w:ins>
            <w:ins w:id="299" w:author="Clay Cressler" w:date="2016-07-15T13:30:00Z">
              <w:r w:rsidR="00E77EBE">
                <w:rPr>
                  <w:color w:val="000000"/>
                  <w:szCs w:val="24"/>
                </w:rPr>
                <w:t xml:space="preserve">mobile parasites </w:t>
              </w:r>
            </w:ins>
            <w:ins w:id="300" w:author="Clay Cressler" w:date="2016-07-15T13:31:00Z">
              <w:r w:rsidR="00E77EBE">
                <w:rPr>
                  <w:color w:val="000000"/>
                  <w:szCs w:val="24"/>
                </w:rPr>
                <w:t>that</w:t>
              </w:r>
            </w:ins>
            <w:ins w:id="301" w:author="Clay Cressler" w:date="2016-07-15T13:30:00Z">
              <w:r w:rsidR="00E77EBE">
                <w:rPr>
                  <w:color w:val="000000"/>
                  <w:szCs w:val="24"/>
                </w:rPr>
                <w:t xml:space="preserve"> </w:t>
              </w:r>
            </w:ins>
            <w:ins w:id="302" w:author="Clay Cressler" w:date="2016-07-15T13:31:00Z">
              <w:r w:rsidR="00E77EBE">
                <w:rPr>
                  <w:color w:val="000000"/>
                  <w:szCs w:val="24"/>
                </w:rPr>
                <w:t>seek out hosts</w:t>
              </w:r>
            </w:ins>
            <w:ins w:id="303" w:author="Clay Cressler" w:date="2016-07-15T13:38:00Z">
              <w:r w:rsidR="00E77EBE">
                <w:rPr>
                  <w:color w:val="000000"/>
                  <w:szCs w:val="24"/>
                </w:rPr>
                <w:t xml:space="preserve">; </w:t>
              </w:r>
            </w:ins>
          </w:p>
          <w:p w14:paraId="2161218C" w14:textId="6319B4FC" w:rsidR="00E77EBE" w:rsidRPr="00244C68" w:rsidRDefault="00E77EBE" w:rsidP="00D774E2">
            <w:pPr>
              <w:rPr>
                <w:ins w:id="304" w:author="Clay Cressler" w:date="2016-07-15T13:29:00Z"/>
                <w:color w:val="000000"/>
                <w:szCs w:val="24"/>
              </w:rPr>
            </w:pPr>
            <w:ins w:id="305" w:author="Clay Cressler" w:date="2016-07-15T13:30:00Z">
              <w:r>
                <w:rPr>
                  <w:i/>
                  <w:color w:val="000000"/>
                  <w:szCs w:val="24"/>
                </w:rPr>
                <w:t>Passive</w:t>
              </w:r>
              <w:r>
                <w:rPr>
                  <w:color w:val="000000"/>
                  <w:szCs w:val="24"/>
                </w:rPr>
                <w:t xml:space="preserve">: </w:t>
              </w:r>
            </w:ins>
            <w:ins w:id="306" w:author="Clay Cressler" w:date="2016-07-15T13:31:00Z">
              <w:r>
                <w:rPr>
                  <w:color w:val="000000"/>
                  <w:szCs w:val="24"/>
                </w:rPr>
                <w:t xml:space="preserve">e.g., </w:t>
              </w:r>
            </w:ins>
            <w:ins w:id="307" w:author="Clay Cressler" w:date="2016-07-15T13:30:00Z">
              <w:r>
                <w:rPr>
                  <w:color w:val="000000"/>
                  <w:szCs w:val="24"/>
                </w:rPr>
                <w:t>parasite</w:t>
              </w:r>
            </w:ins>
            <w:ins w:id="308" w:author="Clay Cressler" w:date="2016-07-15T13:31:00Z">
              <w:r>
                <w:rPr>
                  <w:color w:val="000000"/>
                  <w:szCs w:val="24"/>
                </w:rPr>
                <w:t>s</w:t>
              </w:r>
            </w:ins>
            <w:ins w:id="309" w:author="Clay Cressler" w:date="2016-07-15T13:30:00Z">
              <w:r>
                <w:rPr>
                  <w:color w:val="000000"/>
                  <w:szCs w:val="24"/>
                </w:rPr>
                <w:t xml:space="preserve"> transmitted during host</w:t>
              </w:r>
            </w:ins>
            <w:ins w:id="310" w:author="Clay Cressler" w:date="2016-07-15T13:31:00Z">
              <w:r>
                <w:rPr>
                  <w:color w:val="000000"/>
                  <w:szCs w:val="24"/>
                </w:rPr>
                <w:t>-host contact</w:t>
              </w:r>
            </w:ins>
            <w:ins w:id="311" w:author="Clay Cressler" w:date="2016-07-15T13:33:00Z">
              <w:r>
                <w:rPr>
                  <w:color w:val="000000"/>
                  <w:szCs w:val="24"/>
                </w:rPr>
                <w:t xml:space="preserve"> or via ingestion</w:t>
              </w:r>
            </w:ins>
          </w:p>
        </w:tc>
        <w:tc>
          <w:tcPr>
            <w:tcW w:w="4764" w:type="dxa"/>
            <w:shd w:val="clear" w:color="auto" w:fill="auto"/>
          </w:tcPr>
          <w:p w14:paraId="2650B4DA" w14:textId="6220F4D0" w:rsidR="00867604" w:rsidRPr="006473CD" w:rsidRDefault="00E77EBE" w:rsidP="00732148">
            <w:pPr>
              <w:rPr>
                <w:ins w:id="312" w:author="Clay Cressler" w:date="2016-07-15T13:29:00Z"/>
                <w:color w:val="000000"/>
                <w:szCs w:val="24"/>
              </w:rPr>
            </w:pPr>
            <w:ins w:id="313" w:author="Clay Cressler" w:date="2016-07-15T13:33:00Z">
              <w:r>
                <w:rPr>
                  <w:color w:val="000000"/>
                  <w:szCs w:val="24"/>
                </w:rPr>
                <w:t>Parasites that actively seek out hosts should be more specific than parasites that are transmitted by direct contact between hosts</w:t>
              </w:r>
            </w:ins>
            <w:ins w:id="314" w:author="Clay Cressler" w:date="2016-07-15T13:34:00Z">
              <w:r>
                <w:rPr>
                  <w:color w:val="000000"/>
                  <w:szCs w:val="24"/>
                </w:rPr>
                <w:t xml:space="preserve">. Parasites transmitted via ingestion should be less specific than parasites infecting </w:t>
              </w:r>
            </w:ins>
            <w:ins w:id="315" w:author="Clay Cressler" w:date="2016-07-15T13:35:00Z">
              <w:r>
                <w:rPr>
                  <w:color w:val="000000"/>
                  <w:szCs w:val="24"/>
                </w:rPr>
                <w:t>through</w:t>
              </w:r>
            </w:ins>
            <w:ins w:id="316" w:author="Clay Cressler" w:date="2016-07-15T13:34:00Z">
              <w:r>
                <w:rPr>
                  <w:color w:val="000000"/>
                  <w:szCs w:val="24"/>
                </w:rPr>
                <w:t xml:space="preserve"> </w:t>
              </w:r>
            </w:ins>
            <w:ins w:id="317" w:author="Clay Cressler" w:date="2016-07-15T13:35:00Z">
              <w:r>
                <w:rPr>
                  <w:color w:val="000000"/>
                  <w:szCs w:val="24"/>
                </w:rPr>
                <w:t>other routes [</w:t>
              </w:r>
            </w:ins>
            <w:ins w:id="318" w:author="Clay Cressler" w:date="2016-07-15T15:31:00Z">
              <w:r w:rsidR="00732148">
                <w:rPr>
                  <w:color w:val="000000"/>
                  <w:szCs w:val="24"/>
                </w:rPr>
                <w:t>33</w:t>
              </w:r>
            </w:ins>
            <w:ins w:id="319" w:author="Clay Cressler" w:date="2016-07-15T13:35:00Z">
              <w:r>
                <w:rPr>
                  <w:color w:val="000000"/>
                  <w:szCs w:val="24"/>
                </w:rPr>
                <w:t>].</w:t>
              </w:r>
            </w:ins>
          </w:p>
        </w:tc>
      </w:tr>
      <w:tr w:rsidR="006473CD" w:rsidRPr="006473CD" w14:paraId="56C06719" w14:textId="77777777" w:rsidTr="00D774E2">
        <w:tc>
          <w:tcPr>
            <w:tcW w:w="2421" w:type="dxa"/>
            <w:shd w:val="clear" w:color="auto" w:fill="auto"/>
          </w:tcPr>
          <w:p w14:paraId="68879D24" w14:textId="62E2B5B1" w:rsidR="006473CD" w:rsidRPr="006473CD" w:rsidRDefault="006473CD" w:rsidP="00D774E2">
            <w:pPr>
              <w:rPr>
                <w:color w:val="000000"/>
                <w:szCs w:val="24"/>
              </w:rPr>
            </w:pPr>
            <w:r w:rsidRPr="006473CD">
              <w:rPr>
                <w:color w:val="000000"/>
                <w:szCs w:val="24"/>
              </w:rPr>
              <w:t>Infection site</w:t>
            </w:r>
            <w:r w:rsidR="00490105">
              <w:rPr>
                <w:color w:val="000000"/>
                <w:szCs w:val="24"/>
              </w:rPr>
              <w:t>*</w:t>
            </w:r>
          </w:p>
        </w:tc>
        <w:tc>
          <w:tcPr>
            <w:tcW w:w="2421" w:type="dxa"/>
            <w:shd w:val="clear" w:color="auto" w:fill="auto"/>
          </w:tcPr>
          <w:p w14:paraId="35A463F1" w14:textId="39C499C4" w:rsidR="006473CD" w:rsidRPr="006473CD" w:rsidRDefault="006473CD" w:rsidP="00D774E2">
            <w:pPr>
              <w:rPr>
                <w:i/>
                <w:color w:val="000000"/>
                <w:szCs w:val="24"/>
              </w:rPr>
            </w:pPr>
            <w:proofErr w:type="spellStart"/>
            <w:r w:rsidRPr="006473CD">
              <w:rPr>
                <w:i/>
                <w:color w:val="000000"/>
                <w:szCs w:val="24"/>
              </w:rPr>
              <w:t>Endoparasite</w:t>
            </w:r>
            <w:proofErr w:type="spellEnd"/>
            <w:ins w:id="320" w:author="Clay Cressler" w:date="2016-07-15T13:39:00Z">
              <w:r w:rsidR="00E77EBE">
                <w:rPr>
                  <w:color w:val="000000"/>
                  <w:szCs w:val="24"/>
                </w:rPr>
                <w:t>:</w:t>
              </w:r>
            </w:ins>
            <w:r w:rsidRPr="006473CD">
              <w:rPr>
                <w:i/>
                <w:color w:val="000000"/>
                <w:szCs w:val="24"/>
              </w:rPr>
              <w:t xml:space="preserve"> </w:t>
            </w:r>
            <w:r w:rsidRPr="006473CD">
              <w:rPr>
                <w:color w:val="000000"/>
                <w:szCs w:val="24"/>
              </w:rPr>
              <w:t>lives inside the host</w:t>
            </w:r>
            <w:ins w:id="321" w:author="Clay Cressler" w:date="2016-07-15T13:38:00Z">
              <w:r w:rsidR="00E77EBE">
                <w:rPr>
                  <w:color w:val="000000"/>
                  <w:szCs w:val="24"/>
                </w:rPr>
                <w:t xml:space="preserve">; </w:t>
              </w:r>
            </w:ins>
            <w:proofErr w:type="spellStart"/>
            <w:r w:rsidRPr="006473CD">
              <w:rPr>
                <w:i/>
                <w:color w:val="000000"/>
                <w:szCs w:val="24"/>
              </w:rPr>
              <w:t>Ectoparasite</w:t>
            </w:r>
            <w:proofErr w:type="spellEnd"/>
            <w:ins w:id="322" w:author="Clay Cressler" w:date="2016-07-15T13:39:00Z">
              <w:r w:rsidR="00E77EBE">
                <w:rPr>
                  <w:color w:val="000000"/>
                  <w:szCs w:val="24"/>
                </w:rPr>
                <w:t>:</w:t>
              </w:r>
            </w:ins>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64F0D988"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w:t>
            </w:r>
            <w:ins w:id="323" w:author="Clay Cressler" w:date="2016-07-15T15:31:00Z">
              <w:r w:rsidR="00732148">
                <w:rPr>
                  <w:noProof/>
                  <w:color w:val="000000"/>
                  <w:szCs w:val="24"/>
                </w:rPr>
                <w:t>33</w:t>
              </w:r>
            </w:ins>
            <w:r w:rsidR="00C61DD8" w:rsidRPr="00C61DD8">
              <w:rPr>
                <w:noProof/>
                <w:color w:val="000000"/>
                <w:szCs w:val="24"/>
              </w:rPr>
              <w:t>]</w:t>
            </w:r>
            <w:r w:rsidRPr="006473CD">
              <w:rPr>
                <w:color w:val="000000"/>
                <w:szCs w:val="24"/>
              </w:rPr>
              <w:fldChar w:fldCharType="end"/>
            </w:r>
            <w:r w:rsidR="002F4FE0">
              <w:rPr>
                <w:color w:val="000000"/>
                <w:szCs w:val="24"/>
              </w:rPr>
              <w:t>.</w:t>
            </w:r>
          </w:p>
          <w:p w14:paraId="171D367F" w14:textId="61AD2025" w:rsidR="002F4FE0" w:rsidRPr="006473CD" w:rsidRDefault="00E03B4B" w:rsidP="00732148">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w:t>
            </w:r>
            <w:ins w:id="324" w:author="Clay Cressler" w:date="2016-07-15T15:31:00Z">
              <w:r w:rsidR="00732148">
                <w:rPr>
                  <w:noProof/>
                  <w:color w:val="000000"/>
                  <w:szCs w:val="24"/>
                </w:rPr>
                <w:t>34</w:t>
              </w:r>
            </w:ins>
            <w:r w:rsidR="00C61DD8" w:rsidRPr="00C61DD8">
              <w:rPr>
                <w:noProof/>
                <w:color w:val="000000"/>
                <w:szCs w:val="24"/>
              </w:rPr>
              <w:t>]</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23295B2" w:rsidR="00C0457E" w:rsidRDefault="006473CD" w:rsidP="00D774E2">
            <w:pPr>
              <w:rPr>
                <w:ins w:id="325" w:author="Clay Cressler" w:date="2016-07-15T12:10:00Z"/>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ins w:id="326" w:author="Clay Cressler" w:date="2016-07-15T15:31:00Z">
              <w:r w:rsidR="00732148">
                <w:rPr>
                  <w:color w:val="000000"/>
                  <w:szCs w:val="24"/>
                  <w:lang w:val="en-US"/>
                </w:rPr>
                <w:t>33</w:t>
              </w:r>
            </w:ins>
            <w:r w:rsidRPr="006473CD">
              <w:rPr>
                <w:color w:val="000000"/>
                <w:szCs w:val="24"/>
                <w:lang w:val="en-US"/>
              </w:rPr>
              <w:t>]</w:t>
            </w:r>
            <w:r w:rsidR="00C0457E">
              <w:rPr>
                <w:color w:val="000000"/>
                <w:szCs w:val="24"/>
                <w:lang w:val="en-US"/>
              </w:rPr>
              <w:t>.</w:t>
            </w:r>
          </w:p>
          <w:p w14:paraId="34632A66" w14:textId="4D06238B" w:rsidR="00992FEF" w:rsidDel="005E7538" w:rsidRDefault="00992FEF" w:rsidP="00D774E2">
            <w:pPr>
              <w:rPr>
                <w:del w:id="327" w:author="Clay Cressler" w:date="2016-07-15T13:40:00Z"/>
                <w:color w:val="000000"/>
                <w:szCs w:val="24"/>
                <w:lang w:val="en-US"/>
              </w:rPr>
            </w:pPr>
            <w:ins w:id="328" w:author="Clay Cressler" w:date="2016-07-15T12:10:00Z">
              <w:r>
                <w:rPr>
                  <w:color w:val="000000"/>
                  <w:szCs w:val="24"/>
                  <w:lang w:val="en-US"/>
                </w:rPr>
                <w:t xml:space="preserve">Direct life cycle </w:t>
              </w:r>
            </w:ins>
            <w:ins w:id="329" w:author="Clay Cressler" w:date="2016-07-15T12:12:00Z">
              <w:r>
                <w:rPr>
                  <w:color w:val="000000"/>
                  <w:szCs w:val="24"/>
                  <w:lang w:val="en-US"/>
                </w:rPr>
                <w:t xml:space="preserve">parasites of </w:t>
              </w:r>
            </w:ins>
            <w:ins w:id="330" w:author="Clay Cressler" w:date="2016-07-15T13:13:00Z">
              <w:r w:rsidR="00271AA6">
                <w:rPr>
                  <w:color w:val="000000"/>
                  <w:szCs w:val="24"/>
                  <w:lang w:val="en-US"/>
                </w:rPr>
                <w:t>primates are less host-specific</w:t>
              </w:r>
            </w:ins>
            <w:ins w:id="331" w:author="Clay Cressler" w:date="2016-07-15T12:14:00Z">
              <w:r>
                <w:rPr>
                  <w:color w:val="000000"/>
                  <w:szCs w:val="24"/>
                  <w:lang w:val="en-US"/>
                </w:rPr>
                <w:t xml:space="preserve"> than complex life cycle parasites</w:t>
              </w:r>
            </w:ins>
            <w:ins w:id="332" w:author="Clay Cressler" w:date="2016-07-15T12:26:00Z">
              <w:r w:rsidR="00E77EBE">
                <w:rPr>
                  <w:color w:val="000000"/>
                  <w:szCs w:val="24"/>
                  <w:lang w:val="en-US"/>
                </w:rPr>
                <w:t xml:space="preserve"> [</w:t>
              </w:r>
            </w:ins>
            <w:ins w:id="333" w:author="Clay Cressler" w:date="2016-07-15T15:31:00Z">
              <w:r w:rsidR="00732148">
                <w:rPr>
                  <w:color w:val="000000"/>
                  <w:szCs w:val="24"/>
                  <w:lang w:val="en-US"/>
                </w:rPr>
                <w:t>35</w:t>
              </w:r>
            </w:ins>
            <w:ins w:id="334" w:author="Clay Cressler" w:date="2016-07-15T12:26:00Z">
              <w:r w:rsidR="008E3AAD">
                <w:rPr>
                  <w:color w:val="000000"/>
                  <w:szCs w:val="24"/>
                  <w:lang w:val="en-US"/>
                </w:rPr>
                <w:t>]</w:t>
              </w:r>
            </w:ins>
          </w:p>
          <w:p w14:paraId="1CDB4284" w14:textId="7E4C0D58" w:rsidR="00C0457E" w:rsidRPr="00EE0AED" w:rsidRDefault="007D7B7D" w:rsidP="00D774E2">
            <w:pPr>
              <w:rPr>
                <w:color w:val="000000"/>
                <w:szCs w:val="24"/>
                <w:lang w:val="en-US"/>
              </w:rPr>
            </w:pPr>
            <w:del w:id="335" w:author="Clay Cressler" w:date="2016-07-15T13:40:00Z">
              <w:r w:rsidDel="005E7538">
                <w:rPr>
                  <w:color w:val="000000"/>
                  <w:szCs w:val="24"/>
                  <w:lang w:val="en-US"/>
                </w:rPr>
                <w:delText xml:space="preserve">Complex life cycles may constrain parasite diversification </w:delText>
              </w:r>
              <w:r w:rsidDel="005E7538">
                <w:rPr>
                  <w:color w:val="000000"/>
                  <w:szCs w:val="24"/>
                  <w:lang w:val="en-US"/>
                </w:rPr>
                <w:fldChar w:fldCharType="begin" w:fldLock="1"/>
              </w:r>
              <w:r w:rsidR="0025264C" w:rsidDel="005E7538">
                <w:rPr>
                  <w:color w:val="000000"/>
                  <w:szCs w:val="24"/>
                  <w:lang w:val="en-US"/>
                </w:rPr>
                <w:del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delInstrText>
              </w:r>
              <w:r w:rsidDel="005E7538">
                <w:rPr>
                  <w:color w:val="000000"/>
                  <w:szCs w:val="24"/>
                  <w:lang w:val="en-US"/>
                </w:rPr>
                <w:fldChar w:fldCharType="separate"/>
              </w:r>
              <w:r w:rsidR="00C61DD8" w:rsidRPr="00C61DD8" w:rsidDel="005E7538">
                <w:rPr>
                  <w:noProof/>
                  <w:color w:val="000000"/>
                  <w:szCs w:val="24"/>
                  <w:lang w:val="en-US"/>
                </w:rPr>
                <w:delText>[</w:delText>
              </w:r>
            </w:del>
            <w:del w:id="336" w:author="Clay Cressler" w:date="2016-07-15T12:07:00Z">
              <w:r w:rsidR="00C61DD8" w:rsidRPr="00C61DD8" w:rsidDel="00E134DF">
                <w:rPr>
                  <w:noProof/>
                  <w:color w:val="000000"/>
                  <w:szCs w:val="24"/>
                  <w:lang w:val="en-US"/>
                </w:rPr>
                <w:delText>2</w:delText>
              </w:r>
            </w:del>
            <w:del w:id="337" w:author="Clay Cressler" w:date="2016-07-15T13:40:00Z">
              <w:r w:rsidR="00C61DD8" w:rsidRPr="00C61DD8" w:rsidDel="005E7538">
                <w:rPr>
                  <w:noProof/>
                  <w:color w:val="000000"/>
                  <w:szCs w:val="24"/>
                  <w:lang w:val="en-US"/>
                </w:rPr>
                <w:delText>3]</w:delText>
              </w:r>
              <w:r w:rsidDel="005E7538">
                <w:rPr>
                  <w:color w:val="000000"/>
                  <w:szCs w:val="24"/>
                  <w:lang w:val="en-US"/>
                </w:rPr>
                <w:fldChar w:fldCharType="end"/>
              </w:r>
            </w:del>
            <w:r>
              <w:rPr>
                <w:color w:val="000000"/>
                <w:szCs w:val="24"/>
                <w:lang w:val="en-US"/>
              </w:rPr>
              <w:t>.</w:t>
            </w:r>
          </w:p>
        </w:tc>
      </w:tr>
      <w:tr w:rsidR="006473CD" w:rsidRPr="006473CD" w14:paraId="4AA93DB2" w14:textId="77777777" w:rsidTr="00D774E2">
        <w:tc>
          <w:tcPr>
            <w:tcW w:w="2421" w:type="dxa"/>
            <w:shd w:val="clear" w:color="auto" w:fill="auto"/>
          </w:tcPr>
          <w:p w14:paraId="0DE49072" w14:textId="07F83F9A" w:rsidR="006473CD" w:rsidRPr="006473CD" w:rsidRDefault="006473CD" w:rsidP="00D774E2">
            <w:pPr>
              <w:rPr>
                <w:color w:val="000000"/>
                <w:szCs w:val="24"/>
              </w:rPr>
            </w:pPr>
            <w:r w:rsidRPr="006473CD">
              <w:rPr>
                <w:color w:val="000000"/>
                <w:szCs w:val="24"/>
              </w:rPr>
              <w:t>Trophic transmission</w:t>
            </w:r>
            <w:ins w:id="338" w:author="Clay Cressler" w:date="2016-07-15T16:01:00Z">
              <w:r w:rsidR="00B563D8">
                <w:rPr>
                  <w:color w:val="000000"/>
                  <w:szCs w:val="24"/>
                </w:rPr>
                <w:t>*</w:t>
              </w:r>
            </w:ins>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4B06B7D6" w:rsidR="006473CD" w:rsidRPr="006473CD" w:rsidRDefault="006473CD" w:rsidP="00D774E2">
            <w:pPr>
              <w:rPr>
                <w:color w:val="000000"/>
                <w:szCs w:val="24"/>
                <w:lang w:val="en-US"/>
              </w:rPr>
            </w:pPr>
            <w:commentRangeStart w:id="339"/>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commentRangeEnd w:id="339"/>
            <w:r w:rsidR="00244C68">
              <w:rPr>
                <w:rStyle w:val="CommentReference"/>
              </w:rPr>
              <w:commentReference w:id="339"/>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w:t>
            </w:r>
            <w:ins w:id="340" w:author="Clay Cressler" w:date="2016-07-15T15:31:00Z">
              <w:r w:rsidR="00732148">
                <w:rPr>
                  <w:noProof/>
                  <w:color w:val="000000"/>
                  <w:szCs w:val="24"/>
                  <w:lang w:val="en-US"/>
                </w:rPr>
                <w:t>36</w:t>
              </w:r>
            </w:ins>
            <w:r w:rsidR="00C26EA7" w:rsidRPr="00C26EA7">
              <w:rPr>
                <w:noProof/>
                <w:color w:val="000000"/>
                <w:szCs w:val="24"/>
                <w:lang w:val="en-US"/>
              </w:rPr>
              <w:t>]</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237DB4B4" w14:textId="2D8D157D" w:rsidR="00244C68" w:rsidRDefault="006473CD" w:rsidP="00D774E2">
            <w:pPr>
              <w:rPr>
                <w:ins w:id="341" w:author="Clay Cressler" w:date="2016-07-15T13:57:00Z"/>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w:t>
            </w:r>
            <w:ins w:id="342" w:author="Clay Cressler" w:date="2016-07-15T13:58:00Z">
              <w:r w:rsidR="00244C68">
                <w:rPr>
                  <w:noProof/>
                  <w:color w:val="000000"/>
                  <w:szCs w:val="24"/>
                  <w:lang w:val="en-US"/>
                </w:rPr>
                <w:t>5</w:t>
              </w:r>
            </w:ins>
            <w:del w:id="343" w:author="Clay Cressler" w:date="2016-07-15T13:58:00Z">
              <w:r w:rsidR="00C61DD8" w:rsidRPr="00C61DD8" w:rsidDel="00244C68">
                <w:rPr>
                  <w:noProof/>
                  <w:color w:val="000000"/>
                  <w:szCs w:val="24"/>
                  <w:lang w:val="en-US"/>
                </w:rPr>
                <w:delText>4</w:delText>
              </w:r>
            </w:del>
            <w:r w:rsidR="00C61DD8" w:rsidRPr="00C61DD8">
              <w:rPr>
                <w:noProof/>
                <w:color w:val="000000"/>
                <w:szCs w:val="24"/>
                <w:lang w:val="en-US"/>
              </w:rPr>
              <w:t>]</w:t>
            </w:r>
            <w:r w:rsidRPr="006473CD">
              <w:rPr>
                <w:color w:val="000000"/>
                <w:szCs w:val="24"/>
                <w:lang w:val="en-US"/>
              </w:rPr>
              <w:fldChar w:fldCharType="end"/>
            </w:r>
          </w:p>
          <w:p w14:paraId="4AADA41A" w14:textId="41D7AC48" w:rsidR="007D7B7D" w:rsidRDefault="00244C68" w:rsidP="00D774E2">
            <w:pPr>
              <w:rPr>
                <w:color w:val="000000"/>
                <w:szCs w:val="24"/>
                <w:lang w:val="en-US"/>
              </w:rPr>
            </w:pPr>
            <w:ins w:id="344" w:author="Clay Cressler" w:date="2016-07-15T13:57:00Z">
              <w:r>
                <w:rPr>
                  <w:color w:val="000000"/>
                  <w:szCs w:val="24"/>
                  <w:lang w:val="en-US"/>
                </w:rPr>
                <w:t xml:space="preserve">Higher species diversity in the tropics </w:t>
              </w:r>
            </w:ins>
            <w:ins w:id="345" w:author="Clay Cressler" w:date="2016-07-15T13:58:00Z">
              <w:r>
                <w:rPr>
                  <w:color w:val="000000"/>
                  <w:szCs w:val="24"/>
                  <w:lang w:val="en-US"/>
                </w:rPr>
                <w:t>[26</w:t>
              </w:r>
            </w:ins>
            <w:ins w:id="346" w:author="Clay Cressler" w:date="2016-07-15T15:33:00Z">
              <w:r w:rsidR="00732148">
                <w:rPr>
                  <w:color w:val="000000"/>
                  <w:szCs w:val="24"/>
                  <w:lang w:val="en-US"/>
                </w:rPr>
                <w:t>,27</w:t>
              </w:r>
            </w:ins>
            <w:ins w:id="347" w:author="Clay Cressler" w:date="2016-07-15T13:58:00Z">
              <w:r>
                <w:rPr>
                  <w:color w:val="000000"/>
                  <w:szCs w:val="24"/>
                  <w:lang w:val="en-US"/>
                </w:rPr>
                <w:t>]</w:t>
              </w:r>
            </w:ins>
            <w:del w:id="348" w:author="Clay Cressler" w:date="2016-07-15T13:57:00Z">
              <w:r w:rsidR="006473CD" w:rsidRPr="006473CD" w:rsidDel="00244C68">
                <w:rPr>
                  <w:color w:val="000000"/>
                  <w:szCs w:val="24"/>
                  <w:lang w:val="en-US"/>
                </w:rPr>
                <w:delText xml:space="preserve"> that appear in mathematical models describing the evolution of generalism. </w:delText>
              </w:r>
            </w:del>
          </w:p>
          <w:p w14:paraId="027D43DA" w14:textId="048856E0" w:rsidR="007D7B7D" w:rsidRDefault="006473CD" w:rsidP="00244C68">
            <w:pPr>
              <w:rPr>
                <w:color w:val="000000"/>
                <w:szCs w:val="24"/>
                <w:lang w:val="en-US"/>
              </w:rPr>
            </w:pPr>
            <w:del w:id="349" w:author="Clay Cressler" w:date="2016-07-15T13:58:00Z">
              <w:r w:rsidRPr="006473CD" w:rsidDel="00244C68">
                <w:rPr>
                  <w:color w:val="000000"/>
                  <w:szCs w:val="24"/>
                  <w:lang w:val="en-US"/>
                </w:rPr>
                <w:delText xml:space="preserve">While in general diversity is higher in the tropics, </w:delText>
              </w:r>
            </w:del>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w:t>
            </w:r>
            <w:del w:id="350" w:author="Clay Cressler" w:date="2016-07-15T13:59:00Z">
              <w:r w:rsidRPr="006473CD" w:rsidDel="00244C68">
                <w:rPr>
                  <w:color w:val="000000"/>
                  <w:szCs w:val="24"/>
                  <w:lang w:val="en-US"/>
                </w:rPr>
                <w:delText>are more host specific</w:delText>
              </w:r>
            </w:del>
            <w:ins w:id="351" w:author="Clay Cressler" w:date="2016-07-15T13:59:00Z">
              <w:r w:rsidR="00244C68">
                <w:rPr>
                  <w:color w:val="000000"/>
                  <w:szCs w:val="24"/>
                  <w:lang w:val="en-US"/>
                </w:rPr>
                <w:t>infect fewer hosts</w:t>
              </w:r>
            </w:ins>
            <w:r w:rsidRPr="006473CD">
              <w:rPr>
                <w:color w:val="000000"/>
                <w:szCs w:val="24"/>
                <w:lang w:val="en-US"/>
              </w:rPr>
              <w:t xml:space="preserve"> than those that parasitize fish in colder seas </w:t>
            </w:r>
            <w:ins w:id="352" w:author="Clay Cressler" w:date="2016-07-15T13:58:00Z">
              <w:r w:rsidR="00244C68">
                <w:rPr>
                  <w:color w:val="000000"/>
                  <w:szCs w:val="24"/>
                  <w:lang w:val="en-US"/>
                </w:rPr>
                <w:t>[</w:t>
              </w:r>
            </w:ins>
            <w:ins w:id="353" w:author="Clay Cressler" w:date="2016-07-15T15:33:00Z">
              <w:r w:rsidR="00732148">
                <w:rPr>
                  <w:color w:val="000000"/>
                  <w:szCs w:val="24"/>
                  <w:lang w:val="en-US"/>
                </w:rPr>
                <w:t>26</w:t>
              </w:r>
            </w:ins>
            <w:ins w:id="354" w:author="Clay Cressler" w:date="2016-07-15T13:58:00Z">
              <w:r w:rsidR="00244C68">
                <w:rPr>
                  <w:color w:val="000000"/>
                  <w:szCs w:val="24"/>
                  <w:lang w:val="en-US"/>
                </w:rPr>
                <w:t>].</w:t>
              </w:r>
            </w:ins>
          </w:p>
          <w:p w14:paraId="1AA0C3D6" w14:textId="4ED6C921" w:rsidR="006473CD" w:rsidRPr="006473CD" w:rsidRDefault="006473CD" w:rsidP="00387F1F">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w:t>
            </w:r>
            <w:ins w:id="355" w:author="Clay Cressler" w:date="2016-07-15T15:42:00Z">
              <w:r w:rsidR="00387F1F">
                <w:rPr>
                  <w:noProof/>
                  <w:color w:val="000000"/>
                  <w:szCs w:val="24"/>
                  <w:lang w:val="en-US"/>
                </w:rPr>
                <w:t>37</w:t>
              </w:r>
            </w:ins>
            <w:r w:rsidR="00C61DD8" w:rsidRPr="00C61DD8">
              <w:rPr>
                <w:noProof/>
                <w:color w:val="000000"/>
                <w:szCs w:val="24"/>
                <w:lang w:val="en-US"/>
              </w:rPr>
              <w:t>]</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04DC10EE" w:rsidR="006473CD" w:rsidDel="00EC546D" w:rsidRDefault="006473CD" w:rsidP="00D774E2">
            <w:pPr>
              <w:rPr>
                <w:del w:id="356" w:author="Clay Cressler" w:date="2016-07-15T14:40:00Z"/>
                <w:color w:val="000000"/>
                <w:szCs w:val="24"/>
                <w:lang w:val="en-US"/>
              </w:rPr>
            </w:pPr>
            <w:del w:id="357" w:author="Clay Cressler" w:date="2016-07-15T14:40:00Z">
              <w:r w:rsidRPr="006473CD" w:rsidDel="00EC546D">
                <w:rPr>
                  <w:color w:val="000000"/>
                  <w:szCs w:val="24"/>
                  <w:lang w:val="en-US"/>
                </w:rPr>
                <w:delText xml:space="preserve">Parasites of ungulates: parasite species richness found to increase with host body size across all parasites groups </w:delText>
              </w:r>
              <w:r w:rsidRPr="006473CD" w:rsidDel="00EC546D">
                <w:rPr>
                  <w:color w:val="000000"/>
                  <w:szCs w:val="24"/>
                  <w:lang w:val="en-US"/>
                </w:rPr>
                <w:fldChar w:fldCharType="begin" w:fldLock="1"/>
              </w:r>
              <w:r w:rsidR="00815151" w:rsidDel="00EC546D">
                <w:rPr>
                  <w:color w:val="000000"/>
                  <w:szCs w:val="24"/>
                  <w:lang w:val="en-US"/>
                </w:rPr>
                <w:del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delInstrText>
              </w:r>
              <w:r w:rsidRPr="006473CD" w:rsidDel="00EC546D">
                <w:rPr>
                  <w:color w:val="000000"/>
                  <w:szCs w:val="24"/>
                  <w:lang w:val="en-US"/>
                </w:rPr>
                <w:fldChar w:fldCharType="separate"/>
              </w:r>
              <w:r w:rsidR="000E25BA" w:rsidRPr="000E25BA" w:rsidDel="00EC546D">
                <w:rPr>
                  <w:noProof/>
                  <w:color w:val="000000"/>
                  <w:szCs w:val="24"/>
                  <w:lang w:val="en-US"/>
                </w:rPr>
                <w:delText>[14]</w:delText>
              </w:r>
              <w:r w:rsidRPr="006473CD" w:rsidDel="00EC546D">
                <w:rPr>
                  <w:color w:val="000000"/>
                  <w:szCs w:val="24"/>
                  <w:lang w:val="en-US"/>
                </w:rPr>
                <w:fldChar w:fldCharType="end"/>
              </w:r>
              <w:r w:rsidRPr="006473CD" w:rsidDel="00EC546D">
                <w:rPr>
                  <w:color w:val="000000"/>
                  <w:szCs w:val="24"/>
                  <w:lang w:val="en-US"/>
                </w:rPr>
                <w:delText>.</w:delText>
              </w:r>
            </w:del>
          </w:p>
          <w:p w14:paraId="187A08CF" w14:textId="48FDDB78" w:rsidR="00D47BDB" w:rsidRDefault="00D47BDB" w:rsidP="00D47BDB">
            <w:pPr>
              <w:rPr>
                <w:color w:val="000000"/>
                <w:szCs w:val="24"/>
                <w:lang w:val="en-US"/>
              </w:rPr>
            </w:pPr>
            <w:del w:id="358" w:author="Clay Cressler" w:date="2016-07-15T15:49:00Z">
              <w:r w:rsidDel="00387F1F">
                <w:rPr>
                  <w:color w:val="000000"/>
                  <w:szCs w:val="24"/>
                  <w:lang w:val="en-US"/>
                </w:rPr>
                <w:delText>In monogeneans infecting fish, host body size is hypothesized to affect parasite attachment, so that those affecting larger fish are more specialized, due to lower diversity of large-bodied fish</w:delText>
              </w:r>
            </w:del>
            <w:ins w:id="359" w:author="Clay Cressler" w:date="2016-07-15T15:49:00Z">
              <w:r w:rsidR="00387F1F">
                <w:rPr>
                  <w:color w:val="000000"/>
                  <w:szCs w:val="24"/>
                  <w:lang w:val="en-US"/>
                </w:rPr>
                <w:t xml:space="preserve">Specialist </w:t>
              </w:r>
            </w:ins>
            <w:proofErr w:type="spellStart"/>
            <w:ins w:id="360" w:author="Clay Cressler" w:date="2016-07-15T15:53:00Z">
              <w:r w:rsidR="00E77400">
                <w:rPr>
                  <w:color w:val="000000"/>
                  <w:szCs w:val="24"/>
                  <w:lang w:val="en-US"/>
                </w:rPr>
                <w:t>Monogenean</w:t>
              </w:r>
              <w:proofErr w:type="spellEnd"/>
              <w:r w:rsidR="00E77400">
                <w:rPr>
                  <w:color w:val="000000"/>
                  <w:szCs w:val="24"/>
                  <w:lang w:val="en-US"/>
                </w:rPr>
                <w:t xml:space="preserve"> </w:t>
              </w:r>
            </w:ins>
            <w:ins w:id="361" w:author="Clay Cressler" w:date="2016-07-15T15:49:00Z">
              <w:r w:rsidR="00387F1F">
                <w:rPr>
                  <w:color w:val="000000"/>
                  <w:szCs w:val="24"/>
                  <w:lang w:val="en-US"/>
                </w:rPr>
                <w:t xml:space="preserve">parasites tend to be found on large-bodied </w:t>
              </w:r>
            </w:ins>
            <w:ins w:id="362" w:author="Clay Cressler" w:date="2016-07-15T15:53:00Z">
              <w:r w:rsidR="00E77400">
                <w:rPr>
                  <w:color w:val="000000"/>
                  <w:szCs w:val="24"/>
                  <w:lang w:val="en-US"/>
                </w:rPr>
                <w:t xml:space="preserve">fish </w:t>
              </w:r>
            </w:ins>
            <w:ins w:id="363" w:author="Clay Cressler" w:date="2016-07-15T15:49:00Z">
              <w:r w:rsidR="00387F1F">
                <w:rPr>
                  <w:color w:val="000000"/>
                  <w:szCs w:val="24"/>
                  <w:lang w:val="en-US"/>
                </w:rPr>
                <w:t>hosts</w:t>
              </w:r>
            </w:ins>
            <w:r>
              <w:rPr>
                <w:color w:val="000000"/>
                <w:szCs w:val="24"/>
                <w:lang w:val="en-US"/>
              </w:rPr>
              <w:t xml:space="preserve">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w:t>
            </w:r>
            <w:ins w:id="364" w:author="Clay Cressler" w:date="2016-07-15T15:53:00Z">
              <w:r w:rsidR="00E77400">
                <w:rPr>
                  <w:noProof/>
                  <w:color w:val="000000"/>
                  <w:szCs w:val="24"/>
                  <w:lang w:val="en-US"/>
                </w:rPr>
                <w:t>20,</w:t>
              </w:r>
            </w:ins>
            <w:ins w:id="365" w:author="Clay Cressler" w:date="2016-07-15T15:54:00Z">
              <w:r w:rsidR="00E77400">
                <w:rPr>
                  <w:noProof/>
                  <w:color w:val="000000"/>
                  <w:szCs w:val="24"/>
                  <w:lang w:val="en-US"/>
                </w:rPr>
                <w:t>21,</w:t>
              </w:r>
            </w:ins>
            <w:ins w:id="366" w:author="Clay Cressler" w:date="2016-07-15T15:13:00Z">
              <w:r w:rsidR="0056682D">
                <w:rPr>
                  <w:noProof/>
                  <w:color w:val="000000"/>
                  <w:szCs w:val="24"/>
                  <w:lang w:val="en-US"/>
                </w:rPr>
                <w:t>3</w:t>
              </w:r>
              <w:r w:rsidR="00387F1F">
                <w:rPr>
                  <w:noProof/>
                  <w:color w:val="000000"/>
                  <w:szCs w:val="24"/>
                  <w:lang w:val="en-US"/>
                </w:rPr>
                <w:t>8</w:t>
              </w:r>
            </w:ins>
            <w:r w:rsidR="00C61DD8" w:rsidRPr="00C61DD8">
              <w:rPr>
                <w:noProof/>
                <w:color w:val="000000"/>
                <w:szCs w:val="24"/>
                <w:lang w:val="en-US"/>
              </w:rPr>
              <w:t>]</w:t>
            </w:r>
            <w:r w:rsidR="001E742B">
              <w:rPr>
                <w:color w:val="000000"/>
                <w:szCs w:val="24"/>
                <w:lang w:val="en-US"/>
              </w:rPr>
              <w:fldChar w:fldCharType="end"/>
            </w:r>
            <w:ins w:id="367" w:author="Clay Cressler" w:date="2016-07-15T15:13:00Z">
              <w:r w:rsidR="0056682D">
                <w:rPr>
                  <w:color w:val="000000"/>
                  <w:szCs w:val="24"/>
                  <w:lang w:val="en-US"/>
                </w:rPr>
                <w:t>.</w:t>
              </w:r>
            </w:ins>
          </w:p>
          <w:p w14:paraId="1CB0A985" w14:textId="47AB2086" w:rsidR="006B1F7A" w:rsidRPr="006473CD" w:rsidRDefault="00E77400" w:rsidP="00D47BDB">
            <w:pPr>
              <w:rPr>
                <w:color w:val="000000"/>
                <w:szCs w:val="24"/>
              </w:rPr>
            </w:pPr>
            <w:ins w:id="368" w:author="Clay Cressler" w:date="2016-07-15T15:58:00Z">
              <w:r>
                <w:rPr>
                  <w:color w:val="000000"/>
                  <w:szCs w:val="24"/>
                  <w:lang w:val="en-US"/>
                </w:rPr>
                <w:t xml:space="preserve">Variance in phylogenetic </w:t>
              </w:r>
            </w:ins>
            <w:ins w:id="369" w:author="Clay Cressler" w:date="2016-07-15T15:59:00Z">
              <w:r>
                <w:rPr>
                  <w:color w:val="000000"/>
                  <w:szCs w:val="24"/>
                  <w:lang w:val="en-US"/>
                </w:rPr>
                <w:t>diversity of host species infected by fleas is negatively correlated with mean host body size</w:t>
              </w:r>
            </w:ins>
            <w:del w:id="370" w:author="Clay Cressler" w:date="2016-07-15T15:43:00Z">
              <w:r w:rsidR="006B1F7A" w:rsidDel="00387F1F">
                <w:rPr>
                  <w:color w:val="000000"/>
                  <w:szCs w:val="24"/>
                  <w:lang w:val="en-US"/>
                </w:rPr>
                <w:delText>Guegan 1992 found strong association between host body size and parasite richness in tropical freshwater fish</w:delText>
              </w:r>
            </w:del>
            <w:ins w:id="371" w:author="Clay Cressler" w:date="2016-07-15T15:59:00Z">
              <w:r>
                <w:rPr>
                  <w:color w:val="000000"/>
                  <w:szCs w:val="24"/>
                  <w:lang w:val="en-US"/>
                </w:rPr>
                <w:t xml:space="preserve"> [22].</w:t>
              </w:r>
            </w:ins>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765C694E"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372"/>
      </w:r>
      <w:commentRangeStart w:id="373"/>
      <w:r w:rsidRPr="006473CD">
        <w:rPr>
          <w:szCs w:val="24"/>
        </w:rPr>
        <w:t>The</w:t>
      </w:r>
      <w:commentRangeEnd w:id="373"/>
      <w:r w:rsidR="00322E3D">
        <w:rPr>
          <w:rStyle w:val="CommentReference"/>
        </w:rPr>
        <w:commentReference w:id="373"/>
      </w:r>
      <w:r w:rsidRPr="006473CD">
        <w:rPr>
          <w:szCs w:val="24"/>
        </w:rPr>
        <w:t xml:space="preserve"> first parasite is a specialist, infecting only the first (primary) host. The second parasite in a generalist, infecting both the primary host and the secondary host. </w:t>
      </w:r>
      <w:ins w:id="374" w:author="Clay Cressler" w:date="2016-07-15T12:04:00Z">
        <w:r w:rsidR="00E134DF">
          <w:rPr>
            <w:szCs w:val="24"/>
          </w:rPr>
          <w:t>In Appendix A, we also consider case</w:t>
        </w:r>
      </w:ins>
      <w:ins w:id="375" w:author="Clay Cressler" w:date="2016-07-18T10:29:00Z">
        <w:r w:rsidR="00B03396">
          <w:rPr>
            <w:szCs w:val="24"/>
          </w:rPr>
          <w:t>s</w:t>
        </w:r>
      </w:ins>
      <w:ins w:id="376" w:author="Clay Cressler" w:date="2016-07-15T12:04:00Z">
        <w:r w:rsidR="00E134DF">
          <w:rPr>
            <w:szCs w:val="24"/>
          </w:rPr>
          <w:t xml:space="preserve"> where there are </w:t>
        </w:r>
      </w:ins>
      <w:ins w:id="377" w:author="Clay Cressler" w:date="2016-07-18T10:29:00Z">
        <w:r w:rsidR="00B03396">
          <w:rPr>
            <w:szCs w:val="24"/>
          </w:rPr>
          <w:t xml:space="preserve">three parasites: </w:t>
        </w:r>
      </w:ins>
      <w:ins w:id="378" w:author="Clay Cressler" w:date="2016-07-15T12:04:00Z">
        <w:r w:rsidR="00E134DF">
          <w:rPr>
            <w:szCs w:val="24"/>
          </w:rPr>
          <w:t>two</w:t>
        </w:r>
      </w:ins>
      <w:ins w:id="379" w:author="Clay Cressler" w:date="2016-07-18T10:29:00Z">
        <w:r w:rsidR="00B03396">
          <w:rPr>
            <w:szCs w:val="24"/>
          </w:rPr>
          <w:t xml:space="preserve"> parasites that are specialized on the primary and secondary hosts</w:t>
        </w:r>
      </w:ins>
      <w:ins w:id="380" w:author="Clay Cressler" w:date="2016-07-18T10:30:00Z">
        <w:r w:rsidR="00B03396">
          <w:rPr>
            <w:szCs w:val="24"/>
          </w:rPr>
          <w:t xml:space="preserve"> </w:t>
        </w:r>
      </w:ins>
      <w:ins w:id="381" w:author="Clay Cressler" w:date="2016-07-15T12:04:00Z">
        <w:r w:rsidR="00E134DF">
          <w:rPr>
            <w:szCs w:val="24"/>
          </w:rPr>
          <w:t xml:space="preserve">and a generalist parasite. </w:t>
        </w:r>
      </w:ins>
      <w:r w:rsidRPr="006473CD">
        <w:rPr>
          <w:szCs w:val="24"/>
        </w:rPr>
        <w:t xml:space="preserve">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xml:space="preserve">, and specialist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7837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7837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783720"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7837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7837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7837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783720"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3D5B3B60"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w:t>
      </w:r>
      <w:del w:id="382" w:author="Clay Cressler" w:date="2016-07-18T10:31:00Z">
        <w:r w:rsidR="00E46F3F" w:rsidDel="00B03396">
          <w:rPr>
            <w:szCs w:val="24"/>
          </w:rPr>
          <w:delText>, implying that contact is parasite-controlled</w:delText>
        </w:r>
      </w:del>
      <w:r w:rsidR="00E46F3F">
        <w:rPr>
          <w:szCs w:val="24"/>
        </w:rPr>
        <w:t xml:space="preserve">. </w:t>
      </w:r>
      <w:ins w:id="383" w:author="Clay Cressler" w:date="2016-07-18T10:30:00Z">
        <w:r w:rsidR="00B03396">
          <w:rPr>
            <w:szCs w:val="24"/>
          </w:rPr>
          <w:t>Moreover, both the specialist and generalist parasite only come in contact with susceptible hosts</w:t>
        </w:r>
      </w:ins>
      <w:ins w:id="384" w:author="Clay Cressler" w:date="2016-07-18T10:31:00Z">
        <w:r w:rsidR="00B03396">
          <w:rPr>
            <w:szCs w:val="24"/>
          </w:rPr>
          <w:t>. Both of these assumptions suggest that the parasite controls the contact process. In Appendix A, we consider cases where we relax these assumptions.</w:t>
        </w:r>
      </w:ins>
      <w:ins w:id="385" w:author="Clay Cressler" w:date="2016-07-18T10:30:00Z">
        <w:r w:rsidR="00B03396">
          <w:rPr>
            <w:szCs w:val="24"/>
          </w:rPr>
          <w:t xml:space="preserve"> </w:t>
        </w:r>
      </w:ins>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Note that the mortality and shedding rates </w:t>
      </w:r>
      <w:del w:id="386" w:author="Clay Cressler" w:date="2016-07-18T10:32:00Z">
        <w:r w:rsidRPr="006473CD" w:rsidDel="00B03396">
          <w:rPr>
            <w:szCs w:val="24"/>
          </w:rPr>
          <w:delText>are assumed to be independent</w:delText>
        </w:r>
      </w:del>
      <w:ins w:id="387" w:author="Clay Cressler" w:date="2016-07-18T10:32:00Z">
        <w:r w:rsidR="00B03396">
          <w:rPr>
            <w:szCs w:val="24"/>
          </w:rPr>
          <w:t>do not depend on</w:t>
        </w:r>
      </w:ins>
      <w:r w:rsidRPr="006473CD">
        <w:rPr>
          <w:szCs w:val="24"/>
        </w:rPr>
        <w:t xml:space="preserve"> </w:t>
      </w:r>
      <w:del w:id="388" w:author="Clay Cressler" w:date="2016-07-18T10:32:00Z">
        <w:r w:rsidRPr="006473CD" w:rsidDel="00B03396">
          <w:rPr>
            <w:szCs w:val="24"/>
          </w:rPr>
          <w:delText>of which parasite strain</w:delText>
        </w:r>
      </w:del>
      <w:ins w:id="389" w:author="Clay Cressler" w:date="2016-07-18T10:32:00Z">
        <w:r w:rsidR="00B03396">
          <w:rPr>
            <w:szCs w:val="24"/>
          </w:rPr>
          <w:t>whether</w:t>
        </w:r>
      </w:ins>
      <w:r w:rsidRPr="006473CD">
        <w:rPr>
          <w:szCs w:val="24"/>
        </w:rPr>
        <w:t xml:space="preserve"> the </w:t>
      </w:r>
      <w:proofErr w:type="gramStart"/>
      <w:r w:rsidRPr="006473CD">
        <w:rPr>
          <w:szCs w:val="24"/>
        </w:rPr>
        <w:t xml:space="preserve">host is infected </w:t>
      </w:r>
      <w:del w:id="390" w:author="Clay Cressler" w:date="2016-07-18T10:32:00Z">
        <w:r w:rsidRPr="006473CD" w:rsidDel="00B03396">
          <w:rPr>
            <w:szCs w:val="24"/>
          </w:rPr>
          <w:delText>with</w:delText>
        </w:r>
      </w:del>
      <w:ins w:id="391" w:author="Clay Cressler" w:date="2016-07-18T10:32:00Z">
        <w:r w:rsidR="00B03396">
          <w:rPr>
            <w:szCs w:val="24"/>
          </w:rPr>
          <w:t>by the specialist or generalist parasite</w:t>
        </w:r>
      </w:ins>
      <w:proofErr w:type="gramEnd"/>
      <w:r w:rsidRPr="006473CD">
        <w:rPr>
          <w:szCs w:val="24"/>
        </w:rPr>
        <w:t xml:space="preserve">.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0612D291" w:rsidR="006473CD" w:rsidRPr="006473CD" w:rsidRDefault="006473CD" w:rsidP="006473CD">
      <w:pPr>
        <w:rPr>
          <w:szCs w:val="24"/>
        </w:rPr>
      </w:pPr>
      <w:r w:rsidRPr="006473CD">
        <w:rPr>
          <w:szCs w:val="24"/>
        </w:rPr>
        <w:t xml:space="preserve">We use evolutionary invasion analysis </w:t>
      </w:r>
      <w:ins w:id="392" w:author="Clay Cressler" w:date="2016-07-18T10:34:00Z">
        <w:r w:rsidR="00B03396">
          <w:rPr>
            <w:szCs w:val="24"/>
          </w:rPr>
          <w:t>[</w:t>
        </w:r>
      </w:ins>
      <w:ins w:id="393" w:author="Clay Cressler" w:date="2016-07-18T10:33:00Z">
        <w:r w:rsidR="00B03396">
          <w:rPr>
            <w:szCs w:val="24"/>
          </w:rPr>
          <w:fldChar w:fldCharType="begin" w:fldLock="1"/>
        </w:r>
        <w:r w:rsidR="00B03396">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B03396">
          <w:rPr>
            <w:szCs w:val="24"/>
          </w:rPr>
          <w:fldChar w:fldCharType="separate"/>
        </w:r>
        <w:r w:rsidR="00B03396">
          <w:rPr>
            <w:noProof/>
            <w:szCs w:val="24"/>
          </w:rPr>
          <w:t>30</w:t>
        </w:r>
        <w:r w:rsidR="00B03396" w:rsidRPr="00C61DD8">
          <w:rPr>
            <w:noProof/>
            <w:szCs w:val="24"/>
          </w:rPr>
          <w:t>]</w:t>
        </w:r>
        <w:r w:rsidR="00B03396">
          <w:rPr>
            <w:szCs w:val="24"/>
          </w:rPr>
          <w:fldChar w:fldCharType="end"/>
        </w:r>
      </w:ins>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w:t>
      </w:r>
      <w:ins w:id="394" w:author="Clay Cressler" w:date="2016-07-18T10:34:00Z">
        <w:r w:rsidR="00B03396">
          <w:rPr>
            <w:szCs w:val="24"/>
          </w:rPr>
          <w:t xml:space="preserve">point </w:t>
        </w:r>
      </w:ins>
      <w:del w:id="395" w:author="Clay Cressler" w:date="2016-07-18T10:34:00Z">
        <w:r w:rsidRPr="006473CD" w:rsidDel="00B03396">
          <w:rPr>
            <w:szCs w:val="24"/>
          </w:rPr>
          <w:delText xml:space="preserve">of the full system where </w:delText>
        </w:r>
      </w:del>
      <m:oMath>
        <m:d>
          <m:dPr>
            <m:ctrlPr>
              <w:rPr>
                <w:rFonts w:ascii="Cambria Math" w:hAnsi="Cambria Math"/>
                <w:i/>
                <w:szCs w:val="24"/>
              </w:rPr>
            </m:ctrlPr>
          </m:dPr>
          <m:e>
            <m:acc>
              <m:accPr>
                <m:ctrlPr>
                  <w:ins w:id="396" w:author="Clay Cressler" w:date="2016-07-18T10:34:00Z">
                    <w:rPr>
                      <w:rFonts w:ascii="Cambria Math" w:hAnsi="Cambria Math"/>
                      <w:i/>
                      <w:szCs w:val="24"/>
                    </w:rPr>
                  </w:ins>
                </m:ctrlPr>
              </m:accPr>
              <m:e>
                <m:sSub>
                  <m:sSubPr>
                    <m:ctrlPr>
                      <w:ins w:id="397" w:author="Clay Cressler" w:date="2016-07-18T10:34:00Z">
                        <w:rPr>
                          <w:rFonts w:ascii="Cambria Math" w:hAnsi="Cambria Math"/>
                          <w:i/>
                          <w:szCs w:val="24"/>
                        </w:rPr>
                      </w:ins>
                    </m:ctrlPr>
                  </m:sSubPr>
                  <m:e>
                    <w:ins w:id="398" w:author="Clay Cressler" w:date="2016-07-18T10:34:00Z">
                      <m:r>
                        <w:rPr>
                          <w:rFonts w:ascii="Cambria Math" w:hAnsi="Cambria Math"/>
                          <w:szCs w:val="24"/>
                        </w:rPr>
                        <m:t>S</m:t>
                      </m:r>
                    </w:ins>
                  </m:e>
                  <m:sub>
                    <w:ins w:id="399" w:author="Clay Cressler" w:date="2016-07-18T10:34:00Z">
                      <m:r>
                        <w:rPr>
                          <w:rFonts w:ascii="Cambria Math" w:hAnsi="Cambria Math"/>
                          <w:szCs w:val="24"/>
                        </w:rPr>
                        <m:t>1</m:t>
                      </m:r>
                    </w:ins>
                  </m:sub>
                </m:sSub>
              </m:e>
            </m:acc>
            <w:ins w:id="400" w:author="Clay Cressler" w:date="2016-07-18T10:34:00Z">
              <m:r>
                <w:rPr>
                  <w:rFonts w:ascii="Cambria Math" w:hAnsi="Cambria Math"/>
                  <w:szCs w:val="24"/>
                </w:rPr>
                <m:t xml:space="preserve">, </m:t>
              </m:r>
            </w:ins>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ins w:id="401" w:author="Clay Cressler" w:date="2016-07-18T10:35:00Z">
                    <w:rPr>
                      <w:rFonts w:ascii="Cambria Math" w:hAnsi="Cambria Math"/>
                      <w:i/>
                      <w:szCs w:val="24"/>
                    </w:rPr>
                  </w:ins>
                </m:ctrlPr>
              </m:accPr>
              <m:e>
                <m:sSub>
                  <m:sSubPr>
                    <m:ctrlPr>
                      <w:ins w:id="402" w:author="Clay Cressler" w:date="2016-07-18T10:35:00Z">
                        <w:rPr>
                          <w:rFonts w:ascii="Cambria Math" w:hAnsi="Cambria Math"/>
                          <w:i/>
                          <w:szCs w:val="24"/>
                        </w:rPr>
                      </w:ins>
                    </m:ctrlPr>
                  </m:sSubPr>
                  <m:e>
                    <w:ins w:id="403" w:author="Clay Cressler" w:date="2016-07-18T10:35:00Z">
                      <m:r>
                        <w:rPr>
                          <w:rFonts w:ascii="Cambria Math" w:hAnsi="Cambria Math"/>
                          <w:szCs w:val="24"/>
                        </w:rPr>
                        <m:t>I</m:t>
                      </m:r>
                    </w:ins>
                  </m:e>
                  <m:sub>
                    <w:ins w:id="404" w:author="Clay Cressler" w:date="2016-07-18T10:35:00Z">
                      <m:r>
                        <w:rPr>
                          <w:rFonts w:ascii="Cambria Math" w:hAnsi="Cambria Math"/>
                          <w:szCs w:val="24"/>
                        </w:rPr>
                        <m:t>1s</m:t>
                      </m:r>
                    </w:ins>
                  </m:sub>
                </m:sSub>
                <w:ins w:id="405" w:author="Clay Cressler" w:date="2016-07-18T10:35:00Z">
                  <m:r>
                    <w:rPr>
                      <w:rFonts w:ascii="Cambria Math" w:hAnsi="Cambria Math"/>
                      <w:szCs w:val="24"/>
                    </w:rPr>
                    <m:t xml:space="preserve"> </m:t>
                  </m:r>
                </w:ins>
              </m:e>
            </m:acc>
            <w:ins w:id="406" w:author="Clay Cressler" w:date="2016-07-18T10:37:00Z">
              <m:r>
                <w:rPr>
                  <w:rFonts w:ascii="Cambria Math" w:hAnsi="Cambria Math"/>
                  <w:szCs w:val="24"/>
                </w:rPr>
                <m:t>,</m:t>
              </m:r>
            </w:ins>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w:del w:id="407" w:author="Clay Cressler" w:date="2016-07-18T10:37:00Z">
                  <m:r>
                    <w:rPr>
                      <w:rFonts w:ascii="Cambria Math" w:hAnsi="Cambria Math"/>
                      <w:szCs w:val="24"/>
                    </w:rPr>
                    <m:t xml:space="preserve">, </m:t>
                  </m:r>
                </w:del>
              </m:e>
            </m:acc>
            <w:ins w:id="408" w:author="Clay Cressler" w:date="2016-07-18T10:37:00Z">
              <m:r>
                <w:rPr>
                  <w:rFonts w:ascii="Cambria Math" w:hAnsi="Cambria Math"/>
                  <w:szCs w:val="24"/>
                </w:rPr>
                <m:t>,</m:t>
              </m:r>
            </w:ins>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ins w:id="409" w:author="Clay Cressler" w:date="2016-07-18T10:35:00Z">
                    <w:rPr>
                      <w:rFonts w:ascii="Cambria Math" w:hAnsi="Cambria Math"/>
                      <w:i/>
                      <w:szCs w:val="24"/>
                    </w:rPr>
                  </w:ins>
                </m:ctrlPr>
              </m:accPr>
              <m:e>
                <m:sSub>
                  <m:sSubPr>
                    <m:ctrlPr>
                      <w:ins w:id="410" w:author="Clay Cressler" w:date="2016-07-18T10:35:00Z">
                        <w:rPr>
                          <w:rFonts w:ascii="Cambria Math" w:hAnsi="Cambria Math"/>
                          <w:i/>
                          <w:szCs w:val="24"/>
                        </w:rPr>
                      </w:ins>
                    </m:ctrlPr>
                  </m:sSubPr>
                  <m:e>
                    <w:ins w:id="411" w:author="Clay Cressler" w:date="2016-07-18T10:35:00Z">
                      <m:r>
                        <w:rPr>
                          <w:rFonts w:ascii="Cambria Math" w:hAnsi="Cambria Math"/>
                          <w:szCs w:val="24"/>
                        </w:rPr>
                        <m:t>P</m:t>
                      </m:r>
                    </w:ins>
                  </m:e>
                  <m:sub>
                    <w:ins w:id="412" w:author="Clay Cressler" w:date="2016-07-18T10:35:00Z">
                      <m:r>
                        <w:rPr>
                          <w:rFonts w:ascii="Cambria Math" w:hAnsi="Cambria Math"/>
                          <w:szCs w:val="24"/>
                        </w:rPr>
                        <m:t>s</m:t>
                      </m:r>
                    </w:ins>
                  </m:sub>
                </m:sSub>
              </m:e>
            </m:acc>
            <w:ins w:id="413" w:author="Clay Cressler" w:date="2016-07-18T10:35:00Z">
              <m:r>
                <w:rPr>
                  <w:rFonts w:ascii="Cambria Math" w:hAnsi="Cambria Math"/>
                  <w:szCs w:val="24"/>
                </w:rPr>
                <m:t>,</m:t>
              </m:r>
            </w:ins>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r>
          <w:rPr>
            <w:rFonts w:ascii="Cambria Math" w:hAnsi="Cambria Math"/>
            <w:szCs w:val="24"/>
          </w:rPr>
          <w:lastRenderedPageBreak/>
          <m:t>(</m:t>
        </m:r>
        <m:acc>
          <m:accPr>
            <m:ctrlPr>
              <w:ins w:id="414" w:author="Clay Cressler" w:date="2016-07-18T10:36:00Z">
                <w:rPr>
                  <w:rFonts w:ascii="Cambria Math" w:hAnsi="Cambria Math"/>
                  <w:i/>
                  <w:szCs w:val="24"/>
                </w:rPr>
              </w:ins>
            </m:ctrlPr>
          </m:accPr>
          <m:e>
            <m:sSub>
              <m:sSubPr>
                <m:ctrlPr>
                  <w:ins w:id="415" w:author="Clay Cressler" w:date="2016-07-18T10:36:00Z">
                    <w:rPr>
                      <w:rFonts w:ascii="Cambria Math" w:hAnsi="Cambria Math"/>
                      <w:i/>
                      <w:szCs w:val="24"/>
                    </w:rPr>
                  </w:ins>
                </m:ctrlPr>
              </m:sSubPr>
              <m:e>
                <w:ins w:id="416" w:author="Clay Cressler" w:date="2016-07-18T10:36:00Z">
                  <m:r>
                    <w:rPr>
                      <w:rFonts w:ascii="Cambria Math" w:hAnsi="Cambria Math"/>
                      <w:szCs w:val="24"/>
                    </w:rPr>
                    <m:t>S</m:t>
                  </m:r>
                </w:ins>
              </m:e>
              <m:sub>
                <w:ins w:id="417" w:author="Clay Cressler" w:date="2016-07-18T10:36:00Z">
                  <m:r>
                    <w:rPr>
                      <w:rFonts w:ascii="Cambria Math" w:hAnsi="Cambria Math"/>
                      <w:szCs w:val="24"/>
                    </w:rPr>
                    <m:t>1</m:t>
                  </m:r>
                </w:ins>
              </m:sub>
            </m:sSub>
          </m:e>
        </m:acc>
        <w:ins w:id="418" w:author="Clay Cressler" w:date="2016-07-18T10:36:00Z">
          <m:r>
            <w:rPr>
              <w:rFonts w:ascii="Cambria Math" w:hAnsi="Cambria Math"/>
              <w:szCs w:val="24"/>
            </w:rPr>
            <m:t>,</m:t>
          </m:r>
        </w:ins>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acc>
          <m:accPr>
            <m:ctrlPr>
              <w:ins w:id="419" w:author="Clay Cressler" w:date="2016-07-18T10:36:00Z">
                <w:rPr>
                  <w:rFonts w:ascii="Cambria Math" w:hAnsi="Cambria Math"/>
                  <w:i/>
                  <w:szCs w:val="24"/>
                </w:rPr>
              </w:ins>
            </m:ctrlPr>
          </m:accPr>
          <m:e>
            <m:sSub>
              <m:sSubPr>
                <m:ctrlPr>
                  <w:ins w:id="420" w:author="Clay Cressler" w:date="2016-07-18T10:36:00Z">
                    <w:rPr>
                      <w:rFonts w:ascii="Cambria Math" w:hAnsi="Cambria Math"/>
                      <w:i/>
                      <w:szCs w:val="24"/>
                    </w:rPr>
                  </w:ins>
                </m:ctrlPr>
              </m:sSubPr>
              <m:e>
                <w:ins w:id="421" w:author="Clay Cressler" w:date="2016-07-18T10:36:00Z">
                  <m:r>
                    <w:rPr>
                      <w:rFonts w:ascii="Cambria Math" w:hAnsi="Cambria Math"/>
                      <w:szCs w:val="24"/>
                    </w:rPr>
                    <m:t>I</m:t>
                  </m:r>
                </w:ins>
              </m:e>
              <m:sub>
                <w:ins w:id="422" w:author="Clay Cressler" w:date="2016-07-18T10:36:00Z">
                  <m:r>
                    <w:rPr>
                      <w:rFonts w:ascii="Cambria Math" w:hAnsi="Cambria Math"/>
                      <w:szCs w:val="24"/>
                    </w:rPr>
                    <m:t>1s</m:t>
                  </m:r>
                </w:ins>
              </m:sub>
            </m:sSub>
          </m:e>
        </m:acc>
        <w:ins w:id="423" w:author="Clay Cressler" w:date="2016-07-18T10:36:00Z">
          <m:r>
            <w:rPr>
              <w:rFonts w:ascii="Cambria Math" w:hAnsi="Cambria Math"/>
              <w:szCs w:val="24"/>
            </w:rPr>
            <m:t>,</m:t>
          </m:r>
        </w:ins>
        <m:r>
          <w:rPr>
            <w:rFonts w:ascii="Cambria Math" w:hAnsi="Cambria Math"/>
            <w:szCs w:val="24"/>
          </w:rPr>
          <m:t xml:space="preserve"> 0, 0, </m:t>
        </m:r>
        <m:acc>
          <m:accPr>
            <m:ctrlPr>
              <w:ins w:id="424" w:author="Clay Cressler" w:date="2016-07-18T10:37:00Z">
                <w:rPr>
                  <w:rFonts w:ascii="Cambria Math" w:hAnsi="Cambria Math"/>
                  <w:i/>
                  <w:szCs w:val="24"/>
                </w:rPr>
              </w:ins>
            </m:ctrlPr>
          </m:accPr>
          <m:e>
            <m:sSub>
              <m:sSubPr>
                <m:ctrlPr>
                  <w:ins w:id="425" w:author="Clay Cressler" w:date="2016-07-18T10:37:00Z">
                    <w:rPr>
                      <w:rFonts w:ascii="Cambria Math" w:hAnsi="Cambria Math"/>
                      <w:i/>
                      <w:szCs w:val="24"/>
                    </w:rPr>
                  </w:ins>
                </m:ctrlPr>
              </m:sSubPr>
              <m:e>
                <w:ins w:id="426" w:author="Clay Cressler" w:date="2016-07-18T10:37:00Z">
                  <m:r>
                    <w:rPr>
                      <w:rFonts w:ascii="Cambria Math" w:hAnsi="Cambria Math"/>
                      <w:szCs w:val="24"/>
                    </w:rPr>
                    <m:t>P</m:t>
                  </m:r>
                </w:ins>
              </m:e>
              <m:sub>
                <w:ins w:id="427" w:author="Clay Cressler" w:date="2016-07-18T10:37:00Z">
                  <m:r>
                    <w:rPr>
                      <w:rFonts w:ascii="Cambria Math" w:hAnsi="Cambria Math"/>
                      <w:szCs w:val="24"/>
                    </w:rPr>
                    <m:t>s</m:t>
                  </m:r>
                </w:ins>
              </m:sub>
            </m:sSub>
          </m:e>
        </m:acc>
        <w:proofErr w:type="gramStart"/>
        <w:ins w:id="428" w:author="Clay Cressler" w:date="2016-07-18T10:37:00Z">
          <m:r>
            <w:rPr>
              <w:rFonts w:ascii="Cambria Math" w:hAnsi="Cambria Math"/>
              <w:szCs w:val="24"/>
            </w:rPr>
            <m:t>,</m:t>
          </m:r>
        </w:ins>
        <m:r>
          <w:rPr>
            <w:rFonts w:ascii="Cambria Math" w:hAnsi="Cambria Math"/>
            <w:szCs w:val="24"/>
          </w:rPr>
          <m:t>0</m:t>
        </m:r>
        <w:proofErr w:type="gramEnd"/>
        <m:r>
          <w:rPr>
            <w:rFonts w:ascii="Cambria Math" w:hAnsi="Cambria Math"/>
            <w:szCs w:val="24"/>
          </w:rPr>
          <m:t>)</m:t>
        </m:r>
      </m:oMath>
      <w:del w:id="429" w:author="Clay Cressler" w:date="2016-07-18T10:38:00Z">
        <w:r w:rsidRPr="006473CD" w:rsidDel="00B03396">
          <w:rPr>
            <w:szCs w:val="24"/>
          </w:rPr>
          <w:delText xml:space="preserve"> and where all other state variables are at the equilibrium set by the specialist parasite</w:delText>
        </w:r>
      </w:del>
      <w:ins w:id="430" w:author="Clay Cressler" w:date="2016-07-18T10:38:00Z">
        <w:r w:rsidR="00772A14">
          <w:rPr>
            <w:szCs w:val="24"/>
          </w:rPr>
          <w:t xml:space="preserve">, </w:t>
        </w:r>
      </w:ins>
      <w:del w:id="431" w:author="Clay Cressler" w:date="2016-07-18T10:38:00Z">
        <w:r w:rsidRPr="006473CD" w:rsidDel="00772A14">
          <w:rPr>
            <w:szCs w:val="24"/>
          </w:rPr>
          <w:delText xml:space="preserve">. </w:delText>
        </w:r>
      </w:del>
      <w:ins w:id="432" w:author="Clay Cressler" w:date="2016-07-18T10:38:00Z">
        <w:r w:rsidR="00772A14">
          <w:rPr>
            <w:szCs w:val="24"/>
          </w:rPr>
          <w:t xml:space="preserve">where the ^ denotes equilibrium </w:t>
        </w:r>
      </w:ins>
      <w:ins w:id="433" w:author="Clay Cressler" w:date="2016-07-18T10:40:00Z">
        <w:r w:rsidR="00772A14">
          <w:rPr>
            <w:szCs w:val="24"/>
          </w:rPr>
          <w:t xml:space="preserve">values </w:t>
        </w:r>
      </w:ins>
      <w:ins w:id="434" w:author="Clay Cressler" w:date="2016-07-18T10:38:00Z">
        <w:r w:rsidR="00772A14">
          <w:rPr>
            <w:szCs w:val="24"/>
          </w:rPr>
          <w:t xml:space="preserve">set by the specialist parasite. </w:t>
        </w:r>
      </w:ins>
      <w:r w:rsidRPr="006473CD">
        <w:rPr>
          <w:szCs w:val="24"/>
        </w:rPr>
        <w:t>The Jacobian for that equilibrium is the block</w:t>
      </w:r>
      <w:ins w:id="435" w:author="Clay Cressler" w:date="2016-07-18T10:40:00Z">
        <w:r w:rsidR="00772A14">
          <w:rPr>
            <w:szCs w:val="24"/>
          </w:rPr>
          <w:t xml:space="preserve"> </w:t>
        </w:r>
      </w:ins>
      <w:del w:id="436" w:author="Clay Cressler" w:date="2016-07-18T10:40:00Z">
        <w:r w:rsidRPr="006473CD" w:rsidDel="00772A14">
          <w:rPr>
            <w:szCs w:val="24"/>
          </w:rPr>
          <w:delText>-</w:delText>
        </w:r>
      </w:del>
      <w:del w:id="437" w:author="Clay Cressler" w:date="2016-07-18T10:39:00Z">
        <w:r w:rsidRPr="006473CD" w:rsidDel="00772A14">
          <w:rPr>
            <w:szCs w:val="24"/>
          </w:rPr>
          <w:delText xml:space="preserve">diagonal </w:delText>
        </w:r>
      </w:del>
      <w:ins w:id="438" w:author="Clay Cressler" w:date="2016-07-18T10:39:00Z">
        <w:r w:rsidR="00772A14">
          <w:rPr>
            <w:szCs w:val="24"/>
          </w:rPr>
          <w:t>triangular</w:t>
        </w:r>
        <w:r w:rsidR="00772A14" w:rsidRPr="006473CD">
          <w:rPr>
            <w:szCs w:val="24"/>
          </w:rPr>
          <w:t xml:space="preserve"> </w:t>
        </w:r>
      </w:ins>
      <w:r w:rsidRPr="006473CD">
        <w:rPr>
          <w:szCs w:val="24"/>
        </w:rPr>
        <w:t>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60283A5F" w:rsidR="006473CD" w:rsidRPr="006473CD" w:rsidRDefault="006473CD" w:rsidP="006473CD">
      <w:pPr>
        <w:rPr>
          <w:szCs w:val="24"/>
        </w:rPr>
      </w:pPr>
      <w:r w:rsidRPr="006473CD">
        <w:rPr>
          <w:szCs w:val="24"/>
        </w:rPr>
        <w:t xml:space="preserve">The stability of this system is </w:t>
      </w:r>
      <w:del w:id="439" w:author="Clay Cressler" w:date="2016-07-18T10:40:00Z">
        <w:r w:rsidRPr="006473CD" w:rsidDel="00772A14">
          <w:rPr>
            <w:szCs w:val="24"/>
          </w:rPr>
          <w:delText xml:space="preserve">given </w:delText>
        </w:r>
      </w:del>
      <w:ins w:id="440" w:author="Clay Cressler" w:date="2016-07-18T10:40:00Z">
        <w:r w:rsidR="00772A14">
          <w:rPr>
            <w:szCs w:val="24"/>
          </w:rPr>
          <w:t>determined</w:t>
        </w:r>
        <w:r w:rsidR="00772A14" w:rsidRPr="006473CD">
          <w:rPr>
            <w:szCs w:val="24"/>
          </w:rPr>
          <w:t xml:space="preserve"> </w:t>
        </w:r>
      </w:ins>
      <w:r w:rsidRPr="006473CD">
        <w:rPr>
          <w:szCs w:val="24"/>
        </w:rPr>
        <w:t xml:space="preserve">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2B60612" w:rsidR="006473CD" w:rsidRPr="006473CD" w:rsidRDefault="006473CD" w:rsidP="00EE0AED">
      <w:pPr>
        <w:spacing w:line="276" w:lineRule="auto"/>
        <w:rPr>
          <w:szCs w:val="24"/>
        </w:rPr>
      </w:pPr>
      <w:r w:rsidRPr="006473CD">
        <w:rPr>
          <w:szCs w:val="24"/>
        </w:rPr>
        <w:t>Applying the next-generation matrix</w:t>
      </w:r>
      <w:ins w:id="441" w:author="Clay Cressler" w:date="2016-07-18T10:41:00Z">
        <w:r w:rsidR="00772A14">
          <w:rPr>
            <w:szCs w:val="24"/>
          </w:rPr>
          <w:t xml:space="preserve"> theorem</w:t>
        </w:r>
      </w:ins>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w:t>
      </w:r>
      <w:ins w:id="442" w:author="Clay Cressler" w:date="2016-07-18T10:41:00Z">
        <w:r w:rsidR="00772A14">
          <w:rPr>
            <w:noProof/>
            <w:szCs w:val="24"/>
          </w:rPr>
          <w:t>39</w:t>
        </w:r>
      </w:ins>
      <w:del w:id="443" w:author="Clay Cressler" w:date="2016-07-18T10:41:00Z">
        <w:r w:rsidR="00C61DD8" w:rsidRPr="00C61DD8" w:rsidDel="00772A14">
          <w:rPr>
            <w:noProof/>
            <w:szCs w:val="24"/>
          </w:rPr>
          <w:delText>27</w:delText>
        </w:r>
      </w:del>
      <w:r w:rsidR="00C61DD8" w:rsidRPr="00C61DD8">
        <w:rPr>
          <w:noProof/>
          <w:szCs w:val="24"/>
        </w:rPr>
        <w:t>]</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444"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481DA4CD"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erms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w:t>
      </w:r>
      <w:del w:id="445" w:author="Clay Cressler" w:date="2016-07-18T10:42:00Z">
        <w:r w:rsidRPr="006473CD" w:rsidDel="00772A14">
          <w:rPr>
            <w:szCs w:val="24"/>
          </w:rPr>
          <w:delText xml:space="preserve">the </w:delText>
        </w:r>
      </w:del>
      <w:ins w:id="446" w:author="Clay Cressler" w:date="2016-07-18T10:42:00Z">
        <w:r w:rsidR="00772A14">
          <w:rPr>
            <w:szCs w:val="24"/>
          </w:rPr>
          <w:t>a susceptible</w:t>
        </w:r>
        <w:r w:rsidR="00772A14" w:rsidRPr="006473CD">
          <w:rPr>
            <w:szCs w:val="24"/>
          </w:rPr>
          <w:t xml:space="preserve"> </w:t>
        </w:r>
      </w:ins>
      <w:r w:rsidRPr="006473CD">
        <w:rPr>
          <w:szCs w:val="24"/>
        </w:rPr>
        <w:t xml:space="preserve">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w:t>
      </w:r>
      <w:del w:id="447" w:author="Clay Cressler" w:date="2016-07-18T10:43:00Z">
        <w:r w:rsidRPr="006473CD" w:rsidDel="00772A14">
          <w:rPr>
            <w:szCs w:val="24"/>
          </w:rPr>
          <w:delText>generalists to be able to invade</w:delText>
        </w:r>
      </w:del>
      <w:proofErr w:type="spellStart"/>
      <w:ins w:id="448" w:author="Clay Cressler" w:date="2016-07-18T10:43:00Z">
        <w:r w:rsidR="00772A14">
          <w:rPr>
            <w:szCs w:val="24"/>
          </w:rPr>
          <w:t>generalism</w:t>
        </w:r>
        <w:proofErr w:type="spellEnd"/>
        <w:r w:rsidR="00772A14">
          <w:rPr>
            <w:szCs w:val="24"/>
          </w:rPr>
          <w:t xml:space="preserve"> to evolve</w:t>
        </w:r>
      </w:ins>
      <w:r w:rsidRPr="006473CD">
        <w:rPr>
          <w:szCs w:val="24"/>
        </w:rPr>
        <w:t>, each generalist parasite in the environment must be expected to produce more than one new generalist parasite in the environment; that is</w:t>
      </w:r>
      <w:ins w:id="449" w:author="Clay Cressler" w:date="2016-07-18T10:42:00Z">
        <w:r w:rsidR="00772A14">
          <w:rPr>
            <w:szCs w:val="24"/>
          </w:rPr>
          <w:t>,</w:t>
        </w:r>
      </w:ins>
      <w:r w:rsidRPr="006473CD">
        <w:rPr>
          <w:szCs w:val="24"/>
        </w:rPr>
        <w:t xml:space="preserve"> a successfully invading generalist’s </w:t>
      </w:r>
      <w:r w:rsidRPr="006473CD">
        <w:rPr>
          <w:i/>
          <w:szCs w:val="24"/>
        </w:rPr>
        <w:t>R</w:t>
      </w:r>
      <w:r w:rsidRPr="006473CD">
        <w:rPr>
          <w:szCs w:val="24"/>
          <w:vertAlign w:val="subscript"/>
        </w:rPr>
        <w:t>0</w:t>
      </w:r>
      <w:r w:rsidRPr="006473CD">
        <w:rPr>
          <w:szCs w:val="24"/>
        </w:rPr>
        <w:t xml:space="preserve"> will be &gt;1.</w:t>
      </w:r>
    </w:p>
    <w:p w14:paraId="6CAC3C1E" w14:textId="77777777" w:rsidR="006473CD" w:rsidRPr="006473CD" w:rsidRDefault="006473CD" w:rsidP="00EE0AED">
      <w:pPr>
        <w:spacing w:line="276" w:lineRule="auto"/>
        <w:rPr>
          <w:szCs w:val="24"/>
        </w:rPr>
      </w:pPr>
    </w:p>
    <w:p w14:paraId="268B3B5E" w14:textId="68159F5B" w:rsidR="006473CD" w:rsidRPr="006473CD" w:rsidRDefault="006473CD" w:rsidP="00EE0AED">
      <w:pPr>
        <w:spacing w:line="276" w:lineRule="auto"/>
        <w:rPr>
          <w:szCs w:val="24"/>
        </w:rPr>
      </w:pPr>
      <w:r w:rsidRPr="006473CD">
        <w:rPr>
          <w:szCs w:val="24"/>
        </w:rPr>
        <w:t xml:space="preserve">While </w:t>
      </w:r>
      <w:del w:id="450" w:author="Clay Cressler" w:date="2016-06-20T12:18:00Z">
        <w:r w:rsidRPr="006473CD" w:rsidDel="00400644">
          <w:rPr>
            <w:szCs w:val="24"/>
          </w:rPr>
          <w:delText>this form of</w:delText>
        </w:r>
      </w:del>
      <w:ins w:id="451"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452" w:author="Clay Cressler" w:date="2016-06-20T12:18:00Z">
        <w:r w:rsidR="00400644">
          <w:rPr>
            <w:szCs w:val="24"/>
          </w:rPr>
          <w:t xml:space="preserve">expression in Eq. (1) </w:t>
        </w:r>
      </w:ins>
      <w:r w:rsidRPr="006473CD">
        <w:rPr>
          <w:szCs w:val="24"/>
        </w:rPr>
        <w:t xml:space="preserve">is easy to understand, </w:t>
      </w:r>
      <w:del w:id="453" w:author="Clay Cressler" w:date="2016-07-18T10:44:00Z">
        <w:r w:rsidRPr="006473CD" w:rsidDel="00772A14">
          <w:rPr>
            <w:szCs w:val="24"/>
          </w:rPr>
          <w:delText xml:space="preserve">analytically it will be easier to work with a slightly different expression. </w:delText>
        </w:r>
        <w:r w:rsidR="00352DBD" w:rsidDel="00772A14">
          <w:rPr>
            <w:szCs w:val="24"/>
          </w:rPr>
          <w:delText>S</w:delText>
        </w:r>
      </w:del>
      <w:ins w:id="454" w:author="Clay Cressler" w:date="2016-07-18T10:44:00Z">
        <w:r w:rsidR="00772A14">
          <w:rPr>
            <w:szCs w:val="24"/>
          </w:rPr>
          <w:t>s</w:t>
        </w:r>
      </w:ins>
      <w:r w:rsidR="00352DBD">
        <w:rPr>
          <w:szCs w:val="24"/>
        </w:rPr>
        <w:t>ubstituting</w:t>
      </w:r>
      <w:r w:rsidR="00352DBD" w:rsidRPr="006473CD">
        <w:rPr>
          <w:szCs w:val="24"/>
        </w:rPr>
        <w:t xml:space="preserve"> </w:t>
      </w:r>
      <w:r w:rsidRPr="006473CD">
        <w:rPr>
          <w:szCs w:val="24"/>
        </w:rPr>
        <w:t>in the equilibrium abundance of the primary and secondary host</w:t>
      </w:r>
      <w:ins w:id="455" w:author="Clay Cressler" w:date="2016-07-18T10:44:00Z">
        <w:r w:rsidR="00772A14">
          <w:rPr>
            <w:szCs w:val="24"/>
          </w:rPr>
          <w:t xml:space="preserve"> simplifies</w:t>
        </w:r>
      </w:ins>
      <w:del w:id="456" w:author="Clay Cressler" w:date="2016-07-18T10:44:00Z">
        <w:r w:rsidRPr="006473CD" w:rsidDel="00772A14">
          <w:rPr>
            <w:szCs w:val="24"/>
          </w:rPr>
          <w:delText>,</w:delText>
        </w:r>
      </w:del>
      <w:r w:rsidRPr="006473CD">
        <w:rPr>
          <w:szCs w:val="24"/>
        </w:rPr>
        <w:t xml:space="preserve"> the </w:t>
      </w:r>
      <w:moveTo w:id="457" w:author="Clay Cressler" w:date="2016-07-18T10:44:00Z">
        <w:moveToRangeStart w:id="458" w:author="Clay Cressler" w:date="2016-07-18T10:44:00Z" w:name="move330458013"/>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moveTo>
      <w:moveToRangeEnd w:id="458"/>
      <w:ins w:id="459" w:author="Clay Cressler" w:date="2016-07-18T10:44:00Z">
        <w:r w:rsidR="00772A14">
          <w:rPr>
            <w:szCs w:val="24"/>
          </w:rPr>
          <w:t xml:space="preserve"> </w:t>
        </w:r>
      </w:ins>
      <w:r w:rsidRPr="006473CD">
        <w:rPr>
          <w:szCs w:val="24"/>
        </w:rPr>
        <w:t xml:space="preserve">expression </w:t>
      </w:r>
      <w:del w:id="460" w:author="Clay Cressler" w:date="2016-07-18T10:44:00Z">
        <w:r w:rsidRPr="006473CD" w:rsidDel="00772A14">
          <w:rPr>
            <w:szCs w:val="24"/>
          </w:rPr>
          <w:delText xml:space="preserve">for </w:delText>
        </w:r>
      </w:del>
      <w:moveFrom w:id="461" w:author="Clay Cressler" w:date="2016-07-18T10:44:00Z">
        <w:del w:id="462" w:author="Clay Cressler" w:date="2016-07-18T10:44:00Z">
          <w:moveFromRangeStart w:id="463" w:author="Clay Cressler" w:date="2016-07-18T10:44:00Z" w:name="move330458013"/>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del>
      </w:moveFrom>
      <w:moveFromRangeEnd w:id="463"/>
      <w:del w:id="464" w:author="Clay Cressler" w:date="2016-07-18T10:44:00Z">
        <w:r w:rsidRPr="006473CD" w:rsidDel="00772A14">
          <w:rPr>
            <w:szCs w:val="24"/>
          </w:rPr>
          <w:delText xml:space="preserve"> simplifies </w:delText>
        </w:r>
      </w:del>
      <w:r w:rsidRPr="006473CD">
        <w:rPr>
          <w:szCs w:val="24"/>
        </w:rPr>
        <w:t>to</w:t>
      </w:r>
    </w:p>
    <w:p w14:paraId="4671515A" w14:textId="77777777" w:rsidR="006473CD" w:rsidRPr="00475689" w:rsidRDefault="00783720"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23A6DCCB" w:rsidR="006473CD" w:rsidRPr="006473CD" w:rsidRDefault="006473CD" w:rsidP="00EE0AED">
      <w:pPr>
        <w:spacing w:line="276" w:lineRule="auto"/>
        <w:rPr>
          <w:szCs w:val="24"/>
        </w:rPr>
      </w:pPr>
      <w:del w:id="465" w:author="Clay Cressler" w:date="2016-07-18T10:46:00Z">
        <w:r w:rsidRPr="006473CD" w:rsidDel="00772A14">
          <w:rPr>
            <w:szCs w:val="24"/>
          </w:rPr>
          <w:delText xml:space="preserve">At this point, we could specify different parameter values (corresponding to different host and parasite traits) and ask whether </w:delTex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del>
      <w:ins w:id="466" w:author="Clay Cressler" w:date="2016-07-18T10:46:00Z">
        <w:r w:rsidR="00772A14">
          <w:rPr>
            <w:szCs w:val="24"/>
          </w:rPr>
          <w:t xml:space="preserve">One way to explore the consequences of host, parasite, or environmental characteristics for the evolution of </w:t>
        </w:r>
        <w:proofErr w:type="spellStart"/>
        <w:r w:rsidR="00772A14">
          <w:rPr>
            <w:szCs w:val="24"/>
          </w:rPr>
          <w:t>generalism</w:t>
        </w:r>
        <w:proofErr w:type="spellEnd"/>
        <w:r w:rsidR="00772A14">
          <w:rPr>
            <w:szCs w:val="24"/>
          </w:rPr>
          <w:t xml:space="preserve"> is to ask whether increasing the value of </w:t>
        </w:r>
      </w:ins>
      <w:ins w:id="467" w:author="Clay Cressler" w:date="2016-07-18T10:48:00Z">
        <w:r w:rsidR="00745C34">
          <w:rPr>
            <w:szCs w:val="24"/>
          </w:rPr>
          <w:t xml:space="preserve">a parameter representing such a characteristic increases or decreases the valu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45C34">
          <w:rPr>
            <w:szCs w:val="24"/>
          </w:rPr>
          <w:t xml:space="preserve">, that is, to calculate the sign of the partial derivative of </w:t>
        </w:r>
      </w:ins>
      <m:oMath>
        <m:sSub>
          <m:sSubPr>
            <m:ctrlPr>
              <w:ins w:id="468" w:author="Clay Cressler" w:date="2016-07-18T10:49:00Z">
                <w:rPr>
                  <w:rFonts w:ascii="Cambria Math" w:hAnsi="Cambria Math"/>
                  <w:i/>
                  <w:szCs w:val="24"/>
                </w:rPr>
              </w:ins>
            </m:ctrlPr>
          </m:sSubPr>
          <m:e>
            <w:ins w:id="469" w:author="Clay Cressler" w:date="2016-07-18T10:49:00Z">
              <m:r>
                <w:rPr>
                  <w:rFonts w:ascii="Cambria Math" w:hAnsi="Cambria Math"/>
                  <w:szCs w:val="24"/>
                </w:rPr>
                <m:t>R</m:t>
              </m:r>
            </w:ins>
          </m:e>
          <m:sub>
            <w:ins w:id="470" w:author="Clay Cressler" w:date="2016-07-18T10:49:00Z">
              <m:r>
                <w:rPr>
                  <w:rFonts w:ascii="Cambria Math" w:hAnsi="Cambria Math"/>
                  <w:szCs w:val="24"/>
                </w:rPr>
                <m:t>0</m:t>
              </m:r>
            </w:ins>
          </m:sub>
        </m:sSub>
      </m:oMath>
      <w:ins w:id="471" w:author="Clay Cressler" w:date="2016-07-18T10:49:00Z">
        <w:r w:rsidR="00745C34">
          <w:rPr>
            <w:szCs w:val="24"/>
          </w:rPr>
          <w:t xml:space="preserve"> with respect to that parameter</w:t>
        </w:r>
      </w:ins>
      <w:r w:rsidRPr="006473CD">
        <w:rPr>
          <w:szCs w:val="24"/>
        </w:rPr>
        <w:t xml:space="preserve">. </w:t>
      </w:r>
      <w:ins w:id="472" w:author="Clay Cressler" w:date="2016-07-18T10:49:00Z">
        <w:r w:rsidR="00745C34">
          <w:rPr>
            <w:szCs w:val="24"/>
          </w:rPr>
          <w:t xml:space="preserve">If the sign is positive, then increasing the value of the parameter makes </w:t>
        </w:r>
        <w:proofErr w:type="spellStart"/>
        <w:r w:rsidR="00745C34">
          <w:rPr>
            <w:szCs w:val="24"/>
          </w:rPr>
          <w:t>generalism</w:t>
        </w:r>
        <w:proofErr w:type="spellEnd"/>
        <w:r w:rsidR="00745C34">
          <w:rPr>
            <w:szCs w:val="24"/>
          </w:rPr>
          <w:t xml:space="preserve"> more likely to evolve. </w:t>
        </w:r>
      </w:ins>
      <w:r w:rsidRPr="006473CD">
        <w:rPr>
          <w:szCs w:val="24"/>
        </w:rPr>
        <w:t>For this simple model, this analysis makes very intuitive predictions</w:t>
      </w:r>
      <w:ins w:id="473" w:author="Clay Cressler" w:date="2016-07-18T10:45:00Z">
        <w:r w:rsidR="00772A14">
          <w:rPr>
            <w:szCs w:val="24"/>
          </w:rPr>
          <w:t xml:space="preserve"> – for example, increasing </w:t>
        </w:r>
      </w:ins>
      <w:ins w:id="474" w:author="Clay Cressler" w:date="2016-07-18T10:50:00Z">
        <w:r w:rsidR="00745C34">
          <w:rPr>
            <w:szCs w:val="24"/>
          </w:rPr>
          <w:t xml:space="preserve">the abundance of the secondary host increases </w:t>
        </w:r>
      </w:ins>
      <m:oMath>
        <m:sSub>
          <m:sSubPr>
            <m:ctrlPr>
              <w:ins w:id="475" w:author="Clay Cressler" w:date="2016-07-18T10:51:00Z">
                <w:rPr>
                  <w:rFonts w:ascii="Cambria Math" w:hAnsi="Cambria Math"/>
                  <w:i/>
                  <w:szCs w:val="24"/>
                </w:rPr>
              </w:ins>
            </m:ctrlPr>
          </m:sSubPr>
          <m:e>
            <w:ins w:id="476" w:author="Clay Cressler" w:date="2016-07-18T10:51:00Z">
              <m:r>
                <w:rPr>
                  <w:rFonts w:ascii="Cambria Math" w:hAnsi="Cambria Math"/>
                  <w:szCs w:val="24"/>
                </w:rPr>
                <m:t>R</m:t>
              </m:r>
            </w:ins>
          </m:e>
          <m:sub>
            <w:ins w:id="477" w:author="Clay Cressler" w:date="2016-07-18T10:51:00Z">
              <m:r>
                <w:rPr>
                  <w:rFonts w:ascii="Cambria Math" w:hAnsi="Cambria Math"/>
                  <w:szCs w:val="24"/>
                </w:rPr>
                <m:t>0</m:t>
              </m:r>
            </w:ins>
          </m:sub>
        </m:sSub>
      </m:oMath>
      <w:ins w:id="478" w:author="Clay Cressler" w:date="2016-07-18T10:51:00Z">
        <w:r w:rsidR="00745C34">
          <w:rPr>
            <w:szCs w:val="24"/>
          </w:rPr>
          <w:t xml:space="preserve"> whereas increasing the environmental mortality rate decreases it</w:t>
        </w:r>
      </w:ins>
      <w:r w:rsidRPr="006473CD">
        <w:rPr>
          <w:szCs w:val="24"/>
        </w:rPr>
        <w:t xml:space="preserve"> (see Appendix A</w:t>
      </w:r>
      <w:ins w:id="479" w:author="Clay Cressler" w:date="2016-07-18T10:51:00Z">
        <w:r w:rsidR="00745C34">
          <w:rPr>
            <w:szCs w:val="24"/>
          </w:rPr>
          <w:t xml:space="preserve"> for more details</w:t>
        </w:r>
      </w:ins>
      <w:r w:rsidRPr="006473CD">
        <w:rPr>
          <w:szCs w:val="24"/>
        </w:rPr>
        <w:t>)</w:t>
      </w:r>
      <w:ins w:id="480" w:author="Clay Cressler" w:date="2016-07-18T10:51:00Z">
        <w:r w:rsidR="00745C34">
          <w:rPr>
            <w:szCs w:val="24"/>
          </w:rPr>
          <w:t>. However,</w:t>
        </w:r>
      </w:ins>
      <w:del w:id="481" w:author="Clay Cressler" w:date="2016-07-18T10:51:00Z">
        <w:r w:rsidRPr="006473CD" w:rsidDel="00745C34">
          <w:rPr>
            <w:szCs w:val="24"/>
          </w:rPr>
          <w:delText>,</w:delText>
        </w:r>
      </w:del>
      <w:r w:rsidRPr="006473CD">
        <w:rPr>
          <w:szCs w:val="24"/>
        </w:rPr>
        <w:t xml:space="preserve"> </w:t>
      </w:r>
      <w:del w:id="482" w:author="Clay Cressler" w:date="2016-07-18T10:51:00Z">
        <w:r w:rsidRPr="006473CD" w:rsidDel="00745C34">
          <w:rPr>
            <w:szCs w:val="24"/>
          </w:rPr>
          <w:delText xml:space="preserve">as the model </w:delText>
        </w:r>
      </w:del>
      <w:r w:rsidRPr="006473CD">
        <w:rPr>
          <w:szCs w:val="24"/>
        </w:rPr>
        <w:t>in its current state</w:t>
      </w:r>
      <w:ins w:id="483" w:author="Clay Cressler" w:date="2016-07-18T10:52:00Z">
        <w:r w:rsidR="00745C34">
          <w:rPr>
            <w:szCs w:val="24"/>
          </w:rPr>
          <w:t xml:space="preserve"> the model</w:t>
        </w:r>
      </w:ins>
      <w:r w:rsidRPr="006473CD">
        <w:rPr>
          <w:szCs w:val="24"/>
        </w:rPr>
        <w:t xml:space="preserve"> does not include any biologically relevant trade-offs that constrain the relationships between parameters. </w:t>
      </w:r>
      <w:ins w:id="484" w:author="Clay Cressler" w:date="2016-07-18T10:52:00Z">
        <w:r w:rsidR="00745C34">
          <w:rPr>
            <w:szCs w:val="24"/>
          </w:rPr>
          <w:t xml:space="preserve">And, more to the point of this paper, </w:t>
        </w:r>
      </w:ins>
      <w:del w:id="485" w:author="Clay Cressler" w:date="2016-07-18T10:52:00Z">
        <w:r w:rsidRPr="006473CD" w:rsidDel="00745C34">
          <w:rPr>
            <w:szCs w:val="24"/>
          </w:rPr>
          <w:delText>I</w:delText>
        </w:r>
      </w:del>
      <w:ins w:id="486" w:author="Clay Cressler" w:date="2016-07-18T10:52:00Z">
        <w:r w:rsidR="00745C34">
          <w:rPr>
            <w:szCs w:val="24"/>
          </w:rPr>
          <w:t>i</w:t>
        </w:r>
      </w:ins>
      <w:r w:rsidRPr="006473CD">
        <w:rPr>
          <w:szCs w:val="24"/>
        </w:rPr>
        <w:t xml:space="preserve">t is </w:t>
      </w:r>
      <w:del w:id="487" w:author="Clay Cressler" w:date="2016-07-18T10:53:00Z">
        <w:r w:rsidRPr="006473CD" w:rsidDel="00745C34">
          <w:rPr>
            <w:szCs w:val="24"/>
          </w:rPr>
          <w:delText xml:space="preserve">also </w:delText>
        </w:r>
      </w:del>
      <w:r w:rsidRPr="006473CD">
        <w:rPr>
          <w:szCs w:val="24"/>
        </w:rPr>
        <w:t>challenging to connect the parameters of such a general model with empirical data on host-parasite associations.</w:t>
      </w:r>
    </w:p>
    <w:p w14:paraId="16DFB9A4" w14:textId="77777777" w:rsidR="006473CD" w:rsidRPr="006473CD" w:rsidRDefault="006473CD" w:rsidP="00EE0AED">
      <w:pPr>
        <w:spacing w:line="276" w:lineRule="auto"/>
        <w:rPr>
          <w:szCs w:val="24"/>
        </w:rPr>
      </w:pPr>
    </w:p>
    <w:p w14:paraId="1FE18918" w14:textId="71300E59"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temperatur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ins w:id="488" w:author="JG Walker" w:date="2016-07-01T13:56: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w:t>
      </w:r>
      <w:del w:id="489" w:author="Clay Cressler" w:date="2016-07-18T10:53:00Z">
        <w:r w:rsidR="000E617C" w:rsidRPr="000E617C" w:rsidDel="00745C34">
          <w:rPr>
            <w:noProof/>
            <w:szCs w:val="24"/>
          </w:rPr>
          <w:delText>28</w:delText>
        </w:r>
      </w:del>
      <w:ins w:id="490" w:author="Clay Cressler" w:date="2016-07-18T10:53:00Z">
        <w:r w:rsidR="00745C34">
          <w:rPr>
            <w:noProof/>
            <w:szCs w:val="24"/>
          </w:rPr>
          <w:t>25</w:t>
        </w:r>
      </w:ins>
      <w:r w:rsidR="000E617C" w:rsidRPr="000E617C">
        <w:rPr>
          <w:noProof/>
          <w:szCs w:val="24"/>
        </w:rPr>
        <w:t>]</w:t>
      </w:r>
      <w:ins w:id="491" w:author="JG Walker" w:date="2016-07-01T13:56:00Z">
        <w:r w:rsidR="000E617C">
          <w:rPr>
            <w:szCs w:val="24"/>
          </w:rPr>
          <w:fldChar w:fldCharType="end"/>
        </w:r>
      </w:ins>
      <w:r w:rsidRPr="006473CD">
        <w:rPr>
          <w:szCs w:val="24"/>
        </w:rPr>
        <w:t xml:space="preserve"> as</w:t>
      </w:r>
    </w:p>
    <w:p w14:paraId="2A552042" w14:textId="77777777" w:rsidR="006473CD" w:rsidRPr="00475689" w:rsidRDefault="00783720"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374FB820"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w:t>
      </w:r>
      <w:ins w:id="492" w:author="Clay Cressler" w:date="2016-07-18T10:54:00Z">
        <w:r w:rsidR="00745C34">
          <w:rPr>
            <w:szCs w:val="24"/>
          </w:rPr>
          <w:t xml:space="preserve">temperature of the environment, and is the </w:t>
        </w:r>
      </w:ins>
      <w:r w:rsidRPr="006473CD">
        <w:rPr>
          <w:szCs w:val="24"/>
        </w:rPr>
        <w:t>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18A91780" w:rsidR="006473CD" w:rsidRPr="006473CD" w:rsidRDefault="006473CD" w:rsidP="006473CD">
      <w:pPr>
        <w:rPr>
          <w:szCs w:val="24"/>
        </w:rPr>
      </w:pPr>
      <w:r w:rsidRPr="006473CD">
        <w:rPr>
          <w:szCs w:val="24"/>
        </w:rPr>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493" w:author="Clay Cressler" w:date="2016-07-15T12:01:00Z">
        <w:r w:rsidR="00E134DF">
          <w:rPr>
            <w:szCs w:val="24"/>
          </w:rPr>
          <w:t xml:space="preserve"> [23]</w:t>
        </w:r>
      </w:ins>
      <w:r w:rsidRPr="006473CD">
        <w:rPr>
          <w:szCs w:val="24"/>
        </w:rPr>
        <w:t>. We assume that shedding rate scales linearly with parasite abundance, giving</w:t>
      </w:r>
    </w:p>
    <w:p w14:paraId="0D3B8FB1" w14:textId="77777777" w:rsidR="006473CD" w:rsidRPr="00475689" w:rsidRDefault="00783720"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783720"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209345AA" w:rsidR="00734F85" w:rsidRDefault="006473CD" w:rsidP="006473CD">
      <w:pPr>
        <w:rPr>
          <w:szCs w:val="24"/>
        </w:rPr>
      </w:pPr>
      <w:r w:rsidRPr="006473CD">
        <w:rPr>
          <w:szCs w:val="24"/>
        </w:rPr>
        <w:t xml:space="preserve">W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w:t>
      </w:r>
      <w:del w:id="494" w:author="Clay Cressler" w:date="2016-07-18T11:15:00Z">
        <w:r w:rsidRPr="006473CD" w:rsidDel="00B67393">
          <w:rPr>
            <w:szCs w:val="24"/>
          </w:rPr>
          <w:delText>life cycle</w:delText>
        </w:r>
      </w:del>
      <w:ins w:id="495" w:author="Clay Cressler" w:date="2016-07-18T11:15:00Z">
        <w:r w:rsidR="00B67393">
          <w:rPr>
            <w:szCs w:val="24"/>
          </w:rPr>
          <w:t>infection site</w:t>
        </w:r>
      </w:ins>
      <w:r w:rsidRPr="006473CD">
        <w:rPr>
          <w:szCs w:val="24"/>
        </w:rPr>
        <w:t>-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ins w:id="496" w:author="Clay Cressler" w:date="2016-07-18T10:56:00Z">
        <w:r w:rsidR="00745C34">
          <w:rPr>
            <w:szCs w:val="24"/>
          </w:rPr>
          <w:t xml:space="preserve">Thus, </w:t>
        </w:r>
        <w:proofErr w:type="spellStart"/>
        <w:r w:rsidR="00745C34">
          <w:rPr>
            <w:szCs w:val="24"/>
          </w:rPr>
          <w:t>generalism</w:t>
        </w:r>
        <w:proofErr w:type="spellEnd"/>
        <w:r w:rsidR="00745C34">
          <w:rPr>
            <w:szCs w:val="24"/>
          </w:rPr>
          <w:t xml:space="preserve"> is more likely to evolve </w:t>
        </w:r>
      </w:ins>
      <w:ins w:id="497" w:author="Clay Cressler" w:date="2016-07-18T10:57:00Z">
        <w:r w:rsidR="00745C34">
          <w:rPr>
            <w:szCs w:val="24"/>
          </w:rPr>
          <w:t>for</w:t>
        </w:r>
      </w:ins>
      <w:ins w:id="498" w:author="Clay Cressler" w:date="2016-07-18T10:56:00Z">
        <w:r w:rsidR="00745C34">
          <w:rPr>
            <w:szCs w:val="24"/>
          </w:rPr>
          <w:t xml:space="preserve"> </w:t>
        </w:r>
        <w:proofErr w:type="spellStart"/>
        <w:r w:rsidR="00745C34">
          <w:rPr>
            <w:szCs w:val="24"/>
          </w:rPr>
          <w:t>endoparas</w:t>
        </w:r>
      </w:ins>
      <w:ins w:id="499" w:author="Clay Cressler" w:date="2016-07-18T10:57:00Z">
        <w:r w:rsidR="00745C34">
          <w:rPr>
            <w:szCs w:val="24"/>
          </w:rPr>
          <w:t>i</w:t>
        </w:r>
      </w:ins>
      <w:ins w:id="500" w:author="Clay Cressler" w:date="2016-07-18T10:56:00Z">
        <w:r w:rsidR="00745C34">
          <w:rPr>
            <w:szCs w:val="24"/>
          </w:rPr>
          <w:t>tes</w:t>
        </w:r>
        <w:proofErr w:type="spellEnd"/>
        <w:r w:rsidR="00745C34">
          <w:rPr>
            <w:szCs w:val="24"/>
          </w:rPr>
          <w:t xml:space="preserve"> than </w:t>
        </w:r>
        <w:proofErr w:type="spellStart"/>
        <w:r w:rsidR="00745C34">
          <w:rPr>
            <w:szCs w:val="24"/>
          </w:rPr>
          <w:t>ectoparasites</w:t>
        </w:r>
        <w:proofErr w:type="spellEnd"/>
        <w:r w:rsidR="00745C34">
          <w:rPr>
            <w:szCs w:val="24"/>
          </w:rPr>
          <w:t xml:space="preserve">. </w:t>
        </w:r>
      </w:ins>
      <w:del w:id="501" w:author="Clay Cressler" w:date="2016-07-18T10:57:00Z">
        <w:r w:rsidR="00734F85" w:rsidRPr="00EE0AED" w:rsidDel="00745C34">
          <w:rPr>
            <w:b/>
            <w:szCs w:val="24"/>
          </w:rPr>
          <w:delText>This makes it easier for a generalist endoparasite to invade than a generalist ectoparasite.</w:delText>
        </w:r>
        <w:r w:rsidR="00734F85" w:rsidDel="00745C34">
          <w:rPr>
            <w:szCs w:val="24"/>
          </w:rPr>
          <w:delText xml:space="preserve"> </w:delText>
        </w:r>
      </w:del>
    </w:p>
    <w:p w14:paraId="7D5F323B" w14:textId="77777777" w:rsidR="00734F85" w:rsidRDefault="00734F85" w:rsidP="006473CD">
      <w:pPr>
        <w:rPr>
          <w:szCs w:val="24"/>
        </w:rPr>
      </w:pPr>
    </w:p>
    <w:p w14:paraId="4816F5A6" w14:textId="177E099D" w:rsidR="006473CD" w:rsidRPr="006473CD" w:rsidRDefault="00745C34" w:rsidP="00FB653B">
      <w:pPr>
        <w:rPr>
          <w:szCs w:val="24"/>
        </w:rPr>
      </w:pPr>
      <w:ins w:id="502" w:author="Clay Cressler" w:date="2016-07-18T10:57:00Z">
        <w:r>
          <w:rPr>
            <w:szCs w:val="24"/>
          </w:rPr>
          <w:t xml:space="preserve">For simplicity, we let </w:t>
        </w:r>
      </w:ins>
      <w:del w:id="503" w:author="Clay Cressler" w:date="2016-07-18T10:57:00Z">
        <w:r w:rsidR="00FB653B" w:rsidDel="00745C34">
          <w:rPr>
            <w:szCs w:val="24"/>
          </w:rPr>
          <w:delText>T</w:delText>
        </w:r>
      </w:del>
      <w:ins w:id="504" w:author="Clay Cressler" w:date="2016-07-18T10:57:00Z">
        <w:r>
          <w:rPr>
            <w:szCs w:val="24"/>
          </w:rPr>
          <w:t>t</w:t>
        </w:r>
      </w:ins>
      <w:r w:rsidR="00FB653B">
        <w:rPr>
          <w:szCs w:val="24"/>
        </w:rPr>
        <w:t xml:space="preserve">he mass of the secondary host </w:t>
      </w:r>
      <w:del w:id="505" w:author="Clay Cressler" w:date="2016-07-18T10:57:00Z">
        <w:r w:rsidR="00FB653B" w:rsidDel="00745C34">
          <w:rPr>
            <w:szCs w:val="24"/>
          </w:rPr>
          <w:delText>is given by</w:delText>
        </w:r>
      </w:del>
      <w:ins w:id="506" w:author="Clay Cressler" w:date="2016-07-18T10:57:00Z">
        <w:r>
          <w:rPr>
            <w:szCs w:val="24"/>
          </w:rPr>
          <w:t>be</w:t>
        </w:r>
      </w:ins>
      <w:r w:rsidR="00FB653B">
        <w:rPr>
          <w:szCs w:val="24"/>
        </w:rPr>
        <w:t xml:space="preserve"> </w:t>
      </w:r>
      <m:oMath>
        <m:r>
          <w:rPr>
            <w:rFonts w:ascii="Cambria Math" w:hAnsi="Cambria Math"/>
            <w:szCs w:val="24"/>
          </w:rPr>
          <m:t>fW</m:t>
        </m:r>
      </m:oMath>
      <w:r w:rsidR="00FB653B">
        <w:rPr>
          <w:szCs w:val="24"/>
        </w:rPr>
        <w:t xml:space="preserve">, where </w:t>
      </w:r>
      <m:oMath>
        <m:r>
          <w:rPr>
            <w:rFonts w:ascii="Cambria Math" w:hAnsi="Cambria Math"/>
            <w:szCs w:val="24"/>
          </w:rPr>
          <m:t>W</m:t>
        </m:r>
      </m:oMath>
      <w:r w:rsidR="00FB653B">
        <w:rPr>
          <w:szCs w:val="24"/>
        </w:rPr>
        <w:t xml:space="preserve"> is the mass of the primary host, and we assume that the secondary host is smaller than the primary host (</w:t>
      </w:r>
      <m:oMath>
        <m:r>
          <w:rPr>
            <w:rFonts w:ascii="Cambria Math" w:hAnsi="Cambria Math"/>
            <w:szCs w:val="24"/>
          </w:rPr>
          <m:t>f&lt;1</m:t>
        </m:r>
      </m:oMath>
      <w:r w:rsidR="00FB653B">
        <w:rPr>
          <w:szCs w:val="24"/>
        </w:rPr>
        <w:t xml:space="preserve">). </w:t>
      </w:r>
      <w:del w:id="507" w:author="Clay Cressler" w:date="2016-07-18T10:58:00Z">
        <w:r w:rsidR="00FB653B" w:rsidDel="00C77808">
          <w:rPr>
            <w:szCs w:val="24"/>
          </w:rPr>
          <w:delText>This essentially assumes that the specialist parasite has evolved to exploit the host that maximizes its fitness, since the fitness of the specialist (</w:delTex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00FB653B" w:rsidDel="00C77808">
          <w:rPr>
            <w:szCs w:val="24"/>
          </w:rPr>
          <w:delText xml:space="preserve">) </w:delText>
        </w:r>
        <w:r w:rsidR="0053328B" w:rsidDel="00C77808">
          <w:rPr>
            <w:szCs w:val="24"/>
          </w:rPr>
          <w:delText xml:space="preserve">is an increasing function of host body size. </w:delText>
        </w:r>
      </w:del>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7837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4AE5F429"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w:t>
      </w:r>
      <w:del w:id="508" w:author="Clay Cressler" w:date="2016-07-18T11:00:00Z">
        <w:r w:rsidRPr="006473CD" w:rsidDel="00C77808">
          <w:rPr>
            <w:b/>
            <w:szCs w:val="24"/>
          </w:rPr>
          <w:delText>the generalism index of each parasite</w:delText>
        </w:r>
      </w:del>
      <w:ins w:id="509" w:author="Clay Cressler" w:date="2016-07-18T11:00:00Z">
        <w:r w:rsidR="00C77808">
          <w:rPr>
            <w:b/>
            <w:szCs w:val="24"/>
          </w:rPr>
          <w:t>a parasite’s generality</w:t>
        </w:r>
      </w:ins>
      <w:r w:rsidRPr="006473CD">
        <w:rPr>
          <w:b/>
          <w:szCs w:val="24"/>
        </w:rPr>
        <w:t xml:space="preserve"> and</w:t>
      </w:r>
      <w:r w:rsidR="00EA1C81">
        <w:rPr>
          <w:b/>
          <w:szCs w:val="24"/>
        </w:rPr>
        <w:t xml:space="preserve"> </w:t>
      </w:r>
      <w:del w:id="510" w:author="Clay Cressler" w:date="2016-07-18T11:00:00Z">
        <w:r w:rsidRPr="006473CD" w:rsidDel="00C77808">
          <w:rPr>
            <w:b/>
            <w:szCs w:val="24"/>
          </w:rPr>
          <w:delText>both</w:delText>
        </w:r>
        <w:r w:rsidR="00EA1C81" w:rsidDel="00C77808">
          <w:rPr>
            <w:b/>
            <w:szCs w:val="24"/>
          </w:rPr>
          <w:delText xml:space="preserve"> </w:delText>
        </w:r>
      </w:del>
      <w:r w:rsidR="00EA1C81">
        <w:rPr>
          <w:b/>
          <w:szCs w:val="24"/>
        </w:rPr>
        <w:t>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w:t>
      </w:r>
      <w:ins w:id="511" w:author="Clay Cressler" w:date="2016-07-18T11:04:00Z">
        <w:r w:rsidR="00C77808">
          <w:rPr>
            <w:szCs w:val="24"/>
          </w:rPr>
          <w:t xml:space="preserve">: mean body size is </w:t>
        </w:r>
      </w:ins>
      <w:del w:id="512" w:author="Clay Cressler" w:date="2016-07-18T11:04:00Z">
        <w:r w:rsidR="0048212F" w:rsidDel="00C77808">
          <w:rPr>
            <w:b/>
            <w:szCs w:val="24"/>
          </w:rPr>
          <w:delText xml:space="preserve"> </w:delText>
        </w:r>
        <w:r w:rsidR="0048212F" w:rsidRPr="00DB0F4D" w:rsidDel="00C77808">
          <w:rPr>
            <w:szCs w:val="24"/>
          </w:rPr>
          <w:delText>(</w:delText>
        </w:r>
      </w:del>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ins w:id="513" w:author="Clay Cressler" w:date="2016-07-18T11:04:00Z">
        <w:r w:rsidR="00C77808">
          <w:rPr>
            <w:szCs w:val="24"/>
          </w:rPr>
          <w:t xml:space="preserve">, </w:t>
        </w:r>
      </w:ins>
      <w:ins w:id="514" w:author="Clay Cressler" w:date="2016-07-18T11:05:00Z">
        <w:r w:rsidR="00C77808">
          <w:rPr>
            <w:szCs w:val="24"/>
          </w:rPr>
          <w:t>and</w:t>
        </w:r>
      </w:ins>
      <w:del w:id="515" w:author="Clay Cressler" w:date="2016-07-18T11:04:00Z">
        <w:r w:rsidR="0048212F" w:rsidDel="00C77808">
          <w:rPr>
            <w:szCs w:val="24"/>
          </w:rPr>
          <w:delText>)</w:delText>
        </w:r>
      </w:del>
      <w:r w:rsidR="00DB0F4D">
        <w:rPr>
          <w:szCs w:val="24"/>
        </w:rPr>
        <w:t xml:space="preserve"> </w:t>
      </w:r>
      <w:del w:id="516" w:author="Clay Cressler" w:date="2016-07-18T11:05:00Z">
        <w:r w:rsidR="00DB0F4D" w:rsidDel="00C77808">
          <w:rPr>
            <w:szCs w:val="24"/>
          </w:rPr>
          <w:delText xml:space="preserve">as </w:delText>
        </w:r>
      </w:del>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w:t>
      </w:r>
      <w:del w:id="517" w:author="Clay Cressler" w:date="2016-07-18T11:05:00Z">
        <w:r w:rsidR="00DB0F4D" w:rsidDel="00C77808">
          <w:rPr>
            <w:szCs w:val="24"/>
          </w:rPr>
          <w:delText xml:space="preserve">and </w:delText>
        </w:r>
      </w:del>
      <w:ins w:id="518" w:author="Clay Cressler" w:date="2016-07-18T11:05:00Z">
        <w:r w:rsidR="00C77808">
          <w:rPr>
            <w:szCs w:val="24"/>
          </w:rPr>
          <w:t xml:space="preserve">where </w:t>
        </w:r>
      </w:ins>
      <m:oMath>
        <m:f>
          <m:fPr>
            <m:ctrlPr>
              <w:ins w:id="519" w:author="Clay Cressler" w:date="2016-07-18T11:02:00Z">
                <w:rPr>
                  <w:rFonts w:ascii="Cambria Math" w:hAnsi="Cambria Math"/>
                  <w:i/>
                  <w:szCs w:val="24"/>
                </w:rPr>
              </w:ins>
            </m:ctrlPr>
          </m:fPr>
          <m:num>
            <w:ins w:id="520" w:author="Clay Cressler" w:date="2016-07-18T11:02:00Z">
              <m:r>
                <w:rPr>
                  <w:rFonts w:ascii="Cambria Math" w:hAnsi="Cambria Math"/>
                  <w:szCs w:val="24"/>
                </w:rPr>
                <m:t>dW</m:t>
              </m:r>
            </w:ins>
          </m:num>
          <m:den>
            <w:ins w:id="521" w:author="Clay Cressler" w:date="2016-07-18T11:02:00Z">
              <m:r>
                <w:rPr>
                  <w:rFonts w:ascii="Cambria Math" w:hAnsi="Cambria Math"/>
                  <w:szCs w:val="24"/>
                </w:rPr>
                <m:t>d</m:t>
              </m:r>
            </w:ins>
            <m:acc>
              <m:accPr>
                <m:chr m:val="̅"/>
                <m:ctrlPr>
                  <w:ins w:id="522" w:author="Clay Cressler" w:date="2016-07-18T11:02:00Z">
                    <w:rPr>
                      <w:rFonts w:ascii="Cambria Math" w:hAnsi="Cambria Math"/>
                      <w:i/>
                      <w:szCs w:val="24"/>
                    </w:rPr>
                  </w:ins>
                </m:ctrlPr>
              </m:accPr>
              <m:e>
                <w:ins w:id="523" w:author="Clay Cressler" w:date="2016-07-18T11:02:00Z">
                  <m:r>
                    <w:rPr>
                      <w:rFonts w:ascii="Cambria Math" w:hAnsi="Cambria Math"/>
                      <w:szCs w:val="24"/>
                    </w:rPr>
                    <m:t>W</m:t>
                  </m:r>
                </w:ins>
              </m:e>
            </m:acc>
          </m:den>
        </m:f>
        <w:ins w:id="524" w:author="Clay Cressler" w:date="2016-07-18T11:03:00Z">
          <m:r>
            <w:rPr>
              <w:rFonts w:ascii="Cambria Math" w:hAnsi="Cambria Math"/>
              <w:szCs w:val="24"/>
            </w:rPr>
            <m:t>=</m:t>
          </m:r>
        </w:ins>
        <m:f>
          <m:fPr>
            <m:ctrlPr>
              <w:ins w:id="525" w:author="Clay Cressler" w:date="2016-07-18T11:03:00Z">
                <w:rPr>
                  <w:rFonts w:ascii="Cambria Math" w:hAnsi="Cambria Math"/>
                  <w:i/>
                  <w:szCs w:val="24"/>
                </w:rPr>
              </w:ins>
            </m:ctrlPr>
          </m:fPr>
          <m:num>
            <w:ins w:id="526" w:author="Clay Cressler" w:date="2016-07-18T11:03:00Z">
              <m:r>
                <w:rPr>
                  <w:rFonts w:ascii="Cambria Math" w:hAnsi="Cambria Math"/>
                  <w:szCs w:val="24"/>
                </w:rPr>
                <m:t>2</m:t>
              </m:r>
            </w:ins>
          </m:num>
          <m:den>
            <w:ins w:id="527" w:author="Clay Cressler" w:date="2016-07-18T11:03:00Z">
              <m:r>
                <w:rPr>
                  <w:rFonts w:ascii="Cambria Math" w:hAnsi="Cambria Math"/>
                  <w:szCs w:val="24"/>
                </w:rPr>
                <m:t>1+f</m:t>
              </m:r>
            </w:ins>
          </m:den>
        </m:f>
        <w:del w:id="528" w:author="Clay Cressler" w:date="2016-07-18T11:06:00Z">
          <m:r>
            <w:rPr>
              <w:rFonts w:ascii="Cambria Math" w:hAnsi="Cambria Math"/>
              <w:szCs w:val="24"/>
            </w:rPr>
            <m:t>&gt;0</m:t>
          </m:r>
        </w:del>
      </m:oMath>
      <w:del w:id="529" w:author="Clay Cressler" w:date="2016-07-18T11:04:00Z">
        <w:r w:rsidR="00DB0F4D" w:rsidDel="00C77808">
          <w:rPr>
            <w:szCs w:val="24"/>
          </w:rPr>
          <w:delText xml:space="preserve"> for all </w:delText>
        </w:r>
        <w:r w:rsidR="00DB0F4D" w:rsidDel="00C77808">
          <w:rPr>
            <w:i/>
            <w:szCs w:val="24"/>
          </w:rPr>
          <w:delText>W</w:delText>
        </w:r>
      </w:del>
      <w:proofErr w:type="gramStart"/>
      <w:r w:rsidR="00DB0F4D">
        <w:rPr>
          <w:szCs w:val="24"/>
        </w:rPr>
        <w:t>.</w:t>
      </w:r>
      <w:ins w:id="530" w:author="Clay Cressler" w:date="2016-07-18T11:06:00Z">
        <w:r w:rsidR="00C77808">
          <w:rPr>
            <w:szCs w:val="24"/>
          </w:rPr>
          <w:t>,</w:t>
        </w:r>
        <w:proofErr w:type="gramEnd"/>
        <w:r w:rsidR="00C77808">
          <w:rPr>
            <w:szCs w:val="24"/>
          </w:rPr>
          <w:t xml:space="preserve"> which must be positive.</w:t>
        </w:r>
      </w:ins>
      <w:del w:id="531" w:author="Clay Cressler" w:date="2016-07-18T11:03:00Z">
        <w:r w:rsidR="001F03E9" w:rsidDel="00C77808">
          <w:rPr>
            <w:szCs w:val="24"/>
          </w:rPr>
          <w:delText xml:space="preserve"> However, because </w:delTex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sidDel="00C77808">
          <w:rPr>
            <w:szCs w:val="24"/>
          </w:rPr>
          <w:delText>, the correlation between generalism index and maximum body size should be larger than that between generalism and mean body size.</w:delText>
        </w:r>
      </w:del>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7837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7E4A765" w14:textId="41AE5C38"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mary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del w:id="532" w:author="Clay Cressler" w:date="2016-07-18T11:06:00Z">
        <w:r w:rsidR="00FB653B" w:rsidDel="00C77808">
          <w:rPr>
            <w:szCs w:val="24"/>
          </w:rPr>
          <w:delText xml:space="preserve">Note that if we allowed </w:delText>
        </w:r>
        <m:oMath>
          <m:r>
            <w:rPr>
              <w:rFonts w:ascii="Cambria Math" w:hAnsi="Cambria Math"/>
              <w:szCs w:val="24"/>
            </w:rPr>
            <m:t>f&gt;1</m:t>
          </m:r>
        </m:oMath>
        <w:r w:rsidR="00FB653B" w:rsidDel="00C77808">
          <w:rPr>
            <w:szCs w:val="24"/>
          </w:rPr>
          <w:delText xml:space="preserve"> (secondary host larger than primary host), this would make invasion </w:delText>
        </w:r>
        <w:r w:rsidR="0048212F" w:rsidDel="00C77808">
          <w:rPr>
            <w:szCs w:val="24"/>
          </w:rPr>
          <w:delText xml:space="preserve">by the generalist </w:delText>
        </w:r>
        <w:r w:rsidR="006B1194" w:rsidDel="00C77808">
          <w:rPr>
            <w:szCs w:val="24"/>
          </w:rPr>
          <w:delText xml:space="preserve">even </w:delText>
        </w:r>
        <w:r w:rsidR="00FB653B" w:rsidDel="00C77808">
          <w:rPr>
            <w:szCs w:val="24"/>
          </w:rPr>
          <w:delText xml:space="preserve">easier. </w:delText>
        </w:r>
      </w:del>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49F6C86C" w14:textId="0F045E1A" w:rsidR="006473CD" w:rsidRPr="006473CD" w:rsidDel="00B67393" w:rsidRDefault="006473CD" w:rsidP="006473CD">
      <w:pPr>
        <w:rPr>
          <w:del w:id="533" w:author="Clay Cressler" w:date="2016-07-18T11:11:00Z"/>
          <w:szCs w:val="24"/>
        </w:rPr>
      </w:pPr>
      <w:del w:id="534" w:author="Clay Cressler" w:date="2016-07-18T11:11:00Z">
        <w:r w:rsidRPr="006473CD" w:rsidDel="00B67393">
          <w:rPr>
            <w:szCs w:val="24"/>
          </w:rPr>
          <w:delText xml:space="preserve">Temperature likewise has a consistent effect on </w:delTex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sidDel="00B67393">
          <w:rPr>
            <w:szCs w:val="24"/>
          </w:rPr>
          <w:delText xml:space="preserve">, but in the opposite direction: increasing temperature decreases </w:delTex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sidDel="00B67393">
          <w:rPr>
            <w:szCs w:val="24"/>
          </w:rPr>
          <w:delText>:</w:delText>
        </w:r>
      </w:del>
    </w:p>
    <w:p w14:paraId="1B73C54E" w14:textId="2E2C1E7B" w:rsidR="006473CD" w:rsidRPr="00475689" w:rsidDel="00B67393" w:rsidRDefault="00783720" w:rsidP="006473CD">
      <w:pPr>
        <w:rPr>
          <w:del w:id="535" w:author="Clay Cressler" w:date="2016-07-18T11:11:00Z"/>
          <w:szCs w:val="24"/>
        </w:rPr>
      </w:pPr>
      <m:oMathPara>
        <m:oMath>
          <m:f>
            <m:fPr>
              <m:ctrlPr>
                <w:del w:id="536" w:author="Clay Cressler" w:date="2016-07-18T11:11:00Z">
                  <w:rPr>
                    <w:rFonts w:ascii="Cambria Math" w:hAnsi="Cambria Math"/>
                    <w:i/>
                    <w:szCs w:val="24"/>
                  </w:rPr>
                </w:del>
              </m:ctrlPr>
            </m:fPr>
            <m:num>
              <w:del w:id="537" w:author="Clay Cressler" w:date="2016-07-18T11:11:00Z">
                <m:r>
                  <m:rPr>
                    <m:sty m:val="p"/>
                  </m:rPr>
                  <w:rPr>
                    <w:rFonts w:ascii="Cambria Math" w:hAnsi="Cambria Math"/>
                    <w:szCs w:val="24"/>
                  </w:rPr>
                  <m:t>∂</m:t>
                </m:r>
              </w:del>
              <m:sSub>
                <m:sSubPr>
                  <m:ctrlPr>
                    <w:del w:id="538" w:author="Clay Cressler" w:date="2016-07-18T11:11:00Z">
                      <w:rPr>
                        <w:rFonts w:ascii="Cambria Math" w:hAnsi="Cambria Math"/>
                        <w:i/>
                        <w:szCs w:val="24"/>
                      </w:rPr>
                    </w:del>
                  </m:ctrlPr>
                </m:sSubPr>
                <m:e>
                  <w:del w:id="539" w:author="Clay Cressler" w:date="2016-07-18T11:11:00Z">
                    <m:r>
                      <w:rPr>
                        <w:rFonts w:ascii="Cambria Math" w:hAnsi="Cambria Math"/>
                        <w:szCs w:val="24"/>
                      </w:rPr>
                      <m:t>R</m:t>
                    </m:r>
                  </w:del>
                </m:e>
                <m:sub>
                  <w:del w:id="540" w:author="Clay Cressler" w:date="2016-07-18T11:11:00Z">
                    <m:r>
                      <w:rPr>
                        <w:rFonts w:ascii="Cambria Math" w:hAnsi="Cambria Math"/>
                        <w:szCs w:val="24"/>
                      </w:rPr>
                      <m:t>0</m:t>
                    </m:r>
                  </w:del>
                </m:sub>
              </m:sSub>
              <m:ctrlPr>
                <w:del w:id="541" w:author="Clay Cressler" w:date="2016-07-18T11:11:00Z">
                  <w:rPr>
                    <w:rFonts w:ascii="Cambria Math" w:hAnsi="Cambria Math"/>
                    <w:szCs w:val="24"/>
                  </w:rPr>
                </w:del>
              </m:ctrlPr>
            </m:num>
            <m:den>
              <w:del w:id="542" w:author="Clay Cressler" w:date="2016-07-18T11:11:00Z">
                <m:r>
                  <m:rPr>
                    <m:sty m:val="p"/>
                  </m:rPr>
                  <w:rPr>
                    <w:rFonts w:ascii="Cambria Math" w:hAnsi="Cambria Math"/>
                    <w:szCs w:val="24"/>
                  </w:rPr>
                  <m:t>∂</m:t>
                </m:r>
                <m:r>
                  <w:rPr>
                    <w:rFonts w:ascii="Cambria Math" w:hAnsi="Cambria Math"/>
                    <w:szCs w:val="24"/>
                  </w:rPr>
                  <m:t>T</m:t>
                </m:r>
              </w:del>
            </m:den>
          </m:f>
          <w:del w:id="543" w:author="Clay Cressler" w:date="2016-07-18T11:11:00Z">
            <m:r>
              <w:rPr>
                <w:rFonts w:ascii="Cambria Math" w:hAnsi="Cambria Math"/>
                <w:szCs w:val="24"/>
              </w:rPr>
              <m:t>=-</m:t>
            </m:r>
          </w:del>
          <m:f>
            <m:fPr>
              <m:ctrlPr>
                <w:del w:id="544" w:author="Clay Cressler" w:date="2016-07-18T11:11:00Z">
                  <w:rPr>
                    <w:rFonts w:ascii="Cambria Math" w:hAnsi="Cambria Math"/>
                    <w:i/>
                    <w:szCs w:val="24"/>
                  </w:rPr>
                </w:del>
              </m:ctrlPr>
            </m:fPr>
            <m:num>
              <w:del w:id="545" w:author="Clay Cressler" w:date="2016-07-18T11:11:00Z">
                <m:r>
                  <w:rPr>
                    <w:rFonts w:ascii="Cambria Math" w:hAnsi="Cambria Math"/>
                    <w:szCs w:val="24"/>
                  </w:rPr>
                  <m:t>β</m:t>
                </m:r>
              </w:del>
              <m:sSub>
                <m:sSubPr>
                  <m:ctrlPr>
                    <w:del w:id="546" w:author="Clay Cressler" w:date="2016-07-18T11:11:00Z">
                      <w:rPr>
                        <w:rFonts w:ascii="Cambria Math" w:hAnsi="Cambria Math"/>
                        <w:i/>
                        <w:szCs w:val="24"/>
                      </w:rPr>
                    </w:del>
                  </m:ctrlPr>
                </m:sSubPr>
                <m:e>
                  <w:del w:id="547" w:author="Clay Cressler" w:date="2016-07-18T11:11:00Z">
                    <m:r>
                      <w:rPr>
                        <w:rFonts w:ascii="Cambria Math" w:hAnsi="Cambria Math"/>
                        <w:szCs w:val="24"/>
                      </w:rPr>
                      <m:t>K</m:t>
                    </m:r>
                  </w:del>
                </m:e>
                <m:sub>
                  <w:del w:id="548" w:author="Clay Cressler" w:date="2016-07-18T11:11:00Z">
                    <m:r>
                      <w:rPr>
                        <w:rFonts w:ascii="Cambria Math" w:hAnsi="Cambria Math"/>
                        <w:szCs w:val="24"/>
                      </w:rPr>
                      <m:t>2</m:t>
                    </m:r>
                  </w:del>
                </m:sub>
              </m:sSub>
              <m:d>
                <m:dPr>
                  <m:ctrlPr>
                    <w:del w:id="549" w:author="Clay Cressler" w:date="2016-07-18T11:11:00Z">
                      <w:rPr>
                        <w:rFonts w:ascii="Cambria Math" w:hAnsi="Cambria Math"/>
                        <w:i/>
                        <w:szCs w:val="24"/>
                      </w:rPr>
                    </w:del>
                  </m:ctrlPr>
                </m:dPr>
                <m:e>
                  <w:del w:id="550" w:author="Clay Cressler" w:date="2016-07-18T11:11:00Z">
                    <m:r>
                      <w:rPr>
                        <w:rFonts w:ascii="Cambria Math" w:hAnsi="Cambria Math"/>
                        <w:szCs w:val="24"/>
                      </w:rPr>
                      <m:t>a</m:t>
                    </m:r>
                  </w:del>
                  <m:sSub>
                    <m:sSubPr>
                      <m:ctrlPr>
                        <w:del w:id="551" w:author="Clay Cressler" w:date="2016-07-18T11:11:00Z">
                          <w:rPr>
                            <w:rFonts w:ascii="Cambria Math" w:hAnsi="Cambria Math"/>
                            <w:i/>
                            <w:szCs w:val="24"/>
                          </w:rPr>
                        </w:del>
                      </m:ctrlPr>
                    </m:sSubPr>
                    <m:e>
                      <w:del w:id="552" w:author="Clay Cressler" w:date="2016-07-18T11:11:00Z">
                        <m:r>
                          <w:rPr>
                            <w:rFonts w:ascii="Cambria Math" w:hAnsi="Cambria Math"/>
                            <w:szCs w:val="24"/>
                          </w:rPr>
                          <m:t>λ</m:t>
                        </m:r>
                      </w:del>
                    </m:e>
                    <m:sub>
                      <w:del w:id="553" w:author="Clay Cressler" w:date="2016-07-18T11:11:00Z">
                        <m:r>
                          <w:rPr>
                            <w:rFonts w:ascii="Cambria Math" w:hAnsi="Cambria Math"/>
                            <w:szCs w:val="24"/>
                          </w:rPr>
                          <m:t>2</m:t>
                        </m:r>
                      </w:del>
                    </m:sub>
                  </m:sSub>
                  <w:del w:id="554" w:author="Clay Cressler" w:date="2016-07-18T11:11:00Z">
                    <m:r>
                      <w:rPr>
                        <w:rFonts w:ascii="Cambria Math" w:hAnsi="Cambria Math"/>
                        <w:szCs w:val="24"/>
                      </w:rPr>
                      <m:t>-</m:t>
                    </m:r>
                  </w:del>
                  <m:sSub>
                    <m:sSubPr>
                      <m:ctrlPr>
                        <w:del w:id="555" w:author="Clay Cressler" w:date="2016-07-18T11:11:00Z">
                          <w:rPr>
                            <w:rFonts w:ascii="Cambria Math" w:hAnsi="Cambria Math"/>
                            <w:i/>
                            <w:szCs w:val="24"/>
                          </w:rPr>
                        </w:del>
                      </m:ctrlPr>
                    </m:sSubPr>
                    <m:e>
                      <w:del w:id="556" w:author="Clay Cressler" w:date="2016-07-18T11:11:00Z">
                        <m:r>
                          <w:rPr>
                            <w:rFonts w:ascii="Cambria Math" w:hAnsi="Cambria Math"/>
                            <w:szCs w:val="24"/>
                          </w:rPr>
                          <m:t>μ</m:t>
                        </m:r>
                      </w:del>
                    </m:e>
                    <m:sub>
                      <w:del w:id="557" w:author="Clay Cressler" w:date="2016-07-18T11:11:00Z">
                        <m:r>
                          <w:rPr>
                            <w:rFonts w:ascii="Cambria Math" w:hAnsi="Cambria Math"/>
                            <w:szCs w:val="24"/>
                          </w:rPr>
                          <m:t>2</m:t>
                        </m:r>
                      </w:del>
                    </m:sub>
                  </m:sSub>
                </m:e>
              </m:d>
            </m:num>
            <m:den>
              <w:del w:id="558" w:author="Clay Cressler" w:date="2016-07-18T11:11:00Z">
                <m:r>
                  <w:rPr>
                    <w:rFonts w:ascii="Cambria Math" w:hAnsi="Cambria Math"/>
                    <w:szCs w:val="24"/>
                  </w:rPr>
                  <m:t>γ</m:t>
                </m:r>
              </w:del>
              <m:sSub>
                <m:sSubPr>
                  <m:ctrlPr>
                    <w:del w:id="559" w:author="Clay Cressler" w:date="2016-07-18T11:11:00Z">
                      <w:rPr>
                        <w:rFonts w:ascii="Cambria Math" w:hAnsi="Cambria Math"/>
                        <w:i/>
                        <w:szCs w:val="24"/>
                      </w:rPr>
                    </w:del>
                  </m:ctrlPr>
                </m:sSubPr>
                <m:e>
                  <w:del w:id="560" w:author="Clay Cressler" w:date="2016-07-18T11:11:00Z">
                    <m:r>
                      <w:rPr>
                        <w:rFonts w:ascii="Cambria Math" w:hAnsi="Cambria Math"/>
                        <w:szCs w:val="24"/>
                      </w:rPr>
                      <m:t>μ</m:t>
                    </m:r>
                  </w:del>
                </m:e>
                <m:sub>
                  <w:del w:id="561" w:author="Clay Cressler" w:date="2016-07-18T11:11:00Z">
                    <m:r>
                      <w:rPr>
                        <w:rFonts w:ascii="Cambria Math" w:hAnsi="Cambria Math"/>
                        <w:szCs w:val="24"/>
                      </w:rPr>
                      <m:t>2</m:t>
                    </m:r>
                  </w:del>
                </m:sub>
              </m:sSub>
            </m:den>
          </m:f>
          <m:f>
            <m:fPr>
              <m:ctrlPr>
                <w:del w:id="562" w:author="Clay Cressler" w:date="2016-07-18T11:11:00Z">
                  <w:rPr>
                    <w:rFonts w:ascii="Cambria Math" w:hAnsi="Cambria Math"/>
                    <w:i/>
                    <w:szCs w:val="24"/>
                  </w:rPr>
                </w:del>
              </m:ctrlPr>
            </m:fPr>
            <m:num>
              <w:del w:id="563" w:author="Clay Cressler" w:date="2016-07-18T11:11:00Z">
                <m:r>
                  <w:rPr>
                    <w:rFonts w:ascii="Cambria Math" w:hAnsi="Cambria Math"/>
                    <w:szCs w:val="24"/>
                  </w:rPr>
                  <m:t>E</m:t>
                </m:r>
              </w:del>
            </m:num>
            <m:den>
              <w:del w:id="564" w:author="Clay Cressler" w:date="2016-07-18T11:11:00Z">
                <m:r>
                  <w:rPr>
                    <w:rFonts w:ascii="Cambria Math" w:hAnsi="Cambria Math"/>
                    <w:szCs w:val="24"/>
                  </w:rPr>
                  <m:t>kT</m:t>
                </m:r>
              </w:del>
            </m:den>
          </m:f>
          <w:del w:id="565" w:author="Clay Cressler" w:date="2016-07-18T11:11:00Z">
            <m:r>
              <w:rPr>
                <w:rFonts w:ascii="Cambria Math" w:hAnsi="Cambria Math"/>
                <w:szCs w:val="24"/>
              </w:rPr>
              <m:t>.</m:t>
            </m:r>
          </w:del>
        </m:oMath>
      </m:oMathPara>
    </w:p>
    <w:p w14:paraId="436514A8" w14:textId="304C6793" w:rsidR="006473CD" w:rsidRPr="006473CD" w:rsidDel="00B67393" w:rsidRDefault="006473CD" w:rsidP="006473CD">
      <w:pPr>
        <w:rPr>
          <w:del w:id="566" w:author="Clay Cressler" w:date="2016-07-18T11:11:00Z"/>
          <w:szCs w:val="24"/>
        </w:rPr>
      </w:pPr>
      <w:del w:id="567" w:author="Clay Cressler" w:date="2016-07-18T11:11:00Z">
        <w:r w:rsidRPr="006473CD" w:rsidDel="00B67393">
          <w:rPr>
            <w:szCs w:val="24"/>
          </w:rPr>
          <w:delText xml:space="preserve">Thus we predict that </w:delText>
        </w:r>
        <w:r w:rsidRPr="00EE0AED" w:rsidDel="00B67393">
          <w:rPr>
            <w:b/>
            <w:szCs w:val="24"/>
          </w:rPr>
          <w:delText>generalism should be more likely in colder environments than in warmer ones</w:delText>
        </w:r>
        <w:r w:rsidRPr="006473CD" w:rsidDel="00B67393">
          <w:rPr>
            <w:szCs w:val="24"/>
          </w:rPr>
          <w:delText>. A corollary of this (which we cannot address in our current dataset) is that generalism should be more common among parasites of ectotherms than endotherms.</w:delText>
        </w:r>
      </w:del>
    </w:p>
    <w:p w14:paraId="17D64A46" w14:textId="77777777" w:rsidR="006473CD" w:rsidRPr="006473CD" w:rsidRDefault="006473CD" w:rsidP="006473CD">
      <w:pPr>
        <w:rPr>
          <w:szCs w:val="24"/>
        </w:rPr>
      </w:pPr>
    </w:p>
    <w:p w14:paraId="12EC1FB9" w14:textId="790AD29F" w:rsidR="006473CD" w:rsidRPr="006473CD" w:rsidDel="00C77808" w:rsidRDefault="006473CD" w:rsidP="006473CD">
      <w:pPr>
        <w:rPr>
          <w:del w:id="568" w:author="Clay Cressler" w:date="2016-07-18T11:08:00Z"/>
          <w:szCs w:val="24"/>
        </w:rPr>
      </w:pPr>
      <w:del w:id="569" w:author="Clay Cressler" w:date="2016-07-18T11:08:00Z">
        <w:r w:rsidRPr="006473CD" w:rsidDel="00C77808">
          <w:rPr>
            <w:szCs w:val="24"/>
          </w:rPr>
          <w:lastRenderedPageBreak/>
          <w:delText xml:space="preserve">We point out that the majority of endoparasites in the fish-macroparasite database are actually trophically transmitted. Thus, in Appendix </w:delText>
        </w:r>
      </w:del>
      <w:del w:id="570" w:author="Clay Cressler" w:date="2016-07-18T11:07:00Z">
        <w:r w:rsidR="00C054D7" w:rsidDel="00C77808">
          <w:rPr>
            <w:szCs w:val="24"/>
          </w:rPr>
          <w:delText>B</w:delText>
        </w:r>
        <w:r w:rsidR="00C054D7" w:rsidRPr="006473CD" w:rsidDel="00C77808">
          <w:rPr>
            <w:szCs w:val="24"/>
          </w:rPr>
          <w:delText xml:space="preserve"> </w:delText>
        </w:r>
      </w:del>
      <w:del w:id="571" w:author="Clay Cressler" w:date="2016-07-18T11:08:00Z">
        <w:r w:rsidRPr="006473CD" w:rsidDel="00C77808">
          <w:rPr>
            <w:szCs w:val="24"/>
          </w:rPr>
          <w:delText>we show that these predictions hold under a model of trophic transmission as well. This trophic transmission model is more challenging to analyse, so we are forced to rely on numerical exploration to validate this prediction.</w:delText>
        </w:r>
      </w:del>
    </w:p>
    <w:p w14:paraId="0789A9D8" w14:textId="2F3F0E75" w:rsidR="006473CD" w:rsidRPr="006473CD" w:rsidDel="00C77808" w:rsidRDefault="006473CD" w:rsidP="006473CD">
      <w:pPr>
        <w:rPr>
          <w:del w:id="572" w:author="Clay Cressler" w:date="2016-07-18T11:08:00Z"/>
          <w:szCs w:val="24"/>
        </w:rPr>
      </w:pPr>
    </w:p>
    <w:p w14:paraId="47456855" w14:textId="1CC95165"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del w:id="573" w:author="Clay Cressler" w:date="2016-07-18T11:08:00Z">
        <w:r w:rsidRPr="006473CD" w:rsidDel="00C77808">
          <w:rPr>
            <w:szCs w:val="24"/>
          </w:rPr>
          <w:delText xml:space="preserve"> (the majority of which have direct life cycles)</w:delText>
        </w:r>
      </w:del>
      <w:r w:rsidRPr="006473CD">
        <w:rPr>
          <w:szCs w:val="24"/>
        </w:rPr>
        <w:t xml:space="preserve">,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w:t>
      </w:r>
      <w:del w:id="574" w:author="Clay Cressler" w:date="2016-07-18T11:11:00Z">
        <w:r w:rsidRPr="006473CD" w:rsidDel="00B67393">
          <w:rPr>
            <w:szCs w:val="24"/>
          </w:rPr>
          <w:delText xml:space="preserve">traits </w:delText>
        </w:r>
      </w:del>
      <w:ins w:id="575" w:author="Clay Cressler" w:date="2016-07-18T11:11:00Z">
        <w:r w:rsidR="00B67393">
          <w:rPr>
            <w:szCs w:val="24"/>
          </w:rPr>
          <w:t>body size</w:t>
        </w:r>
        <w:r w:rsidR="00B67393" w:rsidRPr="006473CD">
          <w:rPr>
            <w:szCs w:val="24"/>
          </w:rPr>
          <w:t xml:space="preserve"> </w:t>
        </w:r>
      </w:ins>
      <w:r w:rsidRPr="006473CD">
        <w:rPr>
          <w:szCs w:val="24"/>
        </w:rPr>
        <w:t xml:space="preserve">is more complicated. </w:t>
      </w:r>
      <w:del w:id="576" w:author="Clay Cressler" w:date="2016-07-18T11:11:00Z">
        <w:r w:rsidRPr="006473CD" w:rsidDel="00B67393">
          <w:rPr>
            <w:szCs w:val="24"/>
          </w:rPr>
          <w:delText>For example, the</w:delText>
        </w:r>
      </w:del>
      <w:ins w:id="577" w:author="Clay Cressler" w:date="2016-07-18T11:11:00Z">
        <w:r w:rsidR="00B67393">
          <w:rPr>
            <w:szCs w:val="24"/>
          </w:rPr>
          <w:t>The</w:t>
        </w:r>
      </w:ins>
      <w:r w:rsidRPr="006473CD">
        <w:rPr>
          <w:szCs w:val="24"/>
        </w:rPr>
        <w:t xml:space="preserve"> effects of increasing host mass or increasing the difference in mass between hosts are given by the derivatives</w:t>
      </w:r>
    </w:p>
    <w:p w14:paraId="4CC06CCE" w14:textId="77777777" w:rsidR="006473CD" w:rsidRPr="00475689" w:rsidRDefault="00783720"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783720"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4C06AE27" w:rsidR="006473CD" w:rsidRPr="006473CD" w:rsidDel="00B67393" w:rsidRDefault="006473CD" w:rsidP="006473CD">
      <w:pPr>
        <w:rPr>
          <w:del w:id="578" w:author="Clay Cressler" w:date="2016-07-18T11:09:00Z"/>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w:t>
      </w:r>
      <w:ins w:id="579" w:author="Clay Cressler" w:date="2016-07-18T11:08:00Z">
        <w:r w:rsidR="00B67393">
          <w:rPr>
            <w:szCs w:val="24"/>
          </w:rPr>
          <w:t xml:space="preserve">we find that increasing host body size will increase </w:t>
        </w:r>
      </w:ins>
      <m:oMath>
        <m:sSub>
          <m:sSubPr>
            <m:ctrlPr>
              <w:ins w:id="580" w:author="Clay Cressler" w:date="2016-07-18T11:09:00Z">
                <w:rPr>
                  <w:rFonts w:ascii="Cambria Math" w:hAnsi="Cambria Math"/>
                  <w:i/>
                  <w:szCs w:val="24"/>
                </w:rPr>
              </w:ins>
            </m:ctrlPr>
          </m:sSubPr>
          <m:e>
            <w:ins w:id="581" w:author="Clay Cressler" w:date="2016-07-18T11:09:00Z">
              <m:r>
                <w:rPr>
                  <w:rFonts w:ascii="Cambria Math" w:hAnsi="Cambria Math"/>
                  <w:szCs w:val="24"/>
                </w:rPr>
                <m:t>R</m:t>
              </m:r>
            </w:ins>
          </m:e>
          <m:sub>
            <w:ins w:id="582" w:author="Clay Cressler" w:date="2016-07-18T11:09:00Z">
              <m:r>
                <w:rPr>
                  <w:rFonts w:ascii="Cambria Math" w:hAnsi="Cambria Math"/>
                  <w:szCs w:val="24"/>
                </w:rPr>
                <m:t>0</m:t>
              </m:r>
            </w:ins>
          </m:sub>
        </m:sSub>
      </m:oMath>
      <w:ins w:id="583" w:author="Clay Cressler" w:date="2016-07-18T11:09:00Z">
        <w:r w:rsidR="00B67393">
          <w:rPr>
            <w:szCs w:val="24"/>
          </w:rPr>
          <w:t xml:space="preserve"> if </w:t>
        </w:r>
      </w:ins>
      <w:del w:id="584" w:author="Clay Cressler" w:date="2016-07-18T11:08:00Z">
        <w:r w:rsidRPr="006473CD" w:rsidDel="00B67393">
          <w:rPr>
            <w:szCs w:val="24"/>
          </w:rPr>
          <w:delText xml:space="preserve">this expression will be negative, making both derivatives positive, </w:delText>
        </w:r>
      </w:del>
      <w:del w:id="585" w:author="Clay Cressler" w:date="2016-07-18T11:09:00Z">
        <w:r w:rsidRPr="006473CD" w:rsidDel="00B67393">
          <w:rPr>
            <w:szCs w:val="24"/>
          </w:rPr>
          <w:delText xml:space="preserve">as they were for endoparasites, whenever </w:delText>
        </w:r>
      </w:del>
    </w:p>
    <w:p w14:paraId="009BD44B" w14:textId="77777777"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752BE7C2" w14:textId="51D0C271" w:rsidR="006473CD" w:rsidRPr="006473CD" w:rsidRDefault="006473CD" w:rsidP="006473CD">
      <w:pPr>
        <w:rPr>
          <w:szCs w:val="24"/>
        </w:rPr>
      </w:pPr>
      <w:del w:id="586" w:author="Clay Cressler" w:date="2016-07-18T11:10:00Z">
        <w:r w:rsidRPr="006473CD" w:rsidDel="00B67393">
          <w:rPr>
            <w:szCs w:val="24"/>
          </w:rPr>
          <w:delText>That is, it</w:delText>
        </w:r>
      </w:del>
      <w:ins w:id="587" w:author="Clay Cressler" w:date="2016-07-18T11:10:00Z">
        <w:r w:rsidR="00B67393">
          <w:rPr>
            <w:szCs w:val="24"/>
          </w:rPr>
          <w:t>This indicates that it</w:t>
        </w:r>
      </w:ins>
      <w:r w:rsidRPr="006473CD">
        <w:rPr>
          <w:szCs w:val="24"/>
        </w:rPr>
        <w:t xml:space="preserve">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is small). 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0822F3B3" w14:textId="03231184" w:rsidR="00B67393" w:rsidRPr="006473CD" w:rsidRDefault="006473CD" w:rsidP="00B67393">
      <w:pPr>
        <w:rPr>
          <w:ins w:id="588" w:author="Clay Cressler" w:date="2016-07-18T11:12:00Z"/>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ins w:id="589" w:author="Clay Cressler" w:date="2016-07-18T11:12:00Z">
        <w:r w:rsidR="00B67393">
          <w:rPr>
            <w:szCs w:val="24"/>
          </w:rPr>
          <w:t>, as parasite infection site has no effect on temperature scaling</w:t>
        </w:r>
      </w:ins>
      <w:ins w:id="590" w:author="Clay Cressler" w:date="2016-07-18T11:13:00Z">
        <w:r w:rsidR="00B67393">
          <w:rPr>
            <w:szCs w:val="24"/>
          </w:rPr>
          <w:t xml:space="preserve">. </w:t>
        </w:r>
        <w:r w:rsidR="00F80455">
          <w:rPr>
            <w:szCs w:val="24"/>
          </w:rPr>
          <w:t>For both, i</w:t>
        </w:r>
      </w:ins>
      <w:ins w:id="591" w:author="Clay Cressler" w:date="2016-07-18T11:12:00Z">
        <w:r w:rsidR="00B67393" w:rsidRPr="006473CD">
          <w:rPr>
            <w:szCs w:val="24"/>
          </w:rPr>
          <w:t xml:space="preserve">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B67393" w:rsidRPr="006473CD">
          <w:rPr>
            <w:szCs w:val="24"/>
          </w:rPr>
          <w:t>:</w:t>
        </w:r>
      </w:ins>
    </w:p>
    <w:p w14:paraId="3FEBC1BD" w14:textId="77777777" w:rsidR="00B67393" w:rsidRPr="00475689" w:rsidRDefault="00783720" w:rsidP="00B67393">
      <w:pPr>
        <w:rPr>
          <w:ins w:id="592" w:author="Clay Cressler" w:date="2016-07-18T11:12:00Z"/>
          <w:szCs w:val="24"/>
        </w:rPr>
      </w:pPr>
      <m:oMathPara>
        <m:oMath>
          <m:f>
            <m:fPr>
              <m:ctrlPr>
                <w:ins w:id="593" w:author="Clay Cressler" w:date="2016-07-18T11:12:00Z">
                  <w:rPr>
                    <w:rFonts w:ascii="Cambria Math" w:hAnsi="Cambria Math"/>
                    <w:i/>
                    <w:szCs w:val="24"/>
                  </w:rPr>
                </w:ins>
              </m:ctrlPr>
            </m:fPr>
            <m:num>
              <w:ins w:id="594" w:author="Clay Cressler" w:date="2016-07-18T11:12:00Z">
                <m:r>
                  <m:rPr>
                    <m:sty m:val="p"/>
                  </m:rPr>
                  <w:rPr>
                    <w:rFonts w:ascii="Cambria Math" w:hAnsi="Cambria Math"/>
                    <w:szCs w:val="24"/>
                  </w:rPr>
                  <m:t>∂</m:t>
                </m:r>
              </w:ins>
              <m:sSub>
                <m:sSubPr>
                  <m:ctrlPr>
                    <w:ins w:id="595" w:author="Clay Cressler" w:date="2016-07-18T11:12:00Z">
                      <w:rPr>
                        <w:rFonts w:ascii="Cambria Math" w:hAnsi="Cambria Math"/>
                        <w:i/>
                        <w:szCs w:val="24"/>
                      </w:rPr>
                    </w:ins>
                  </m:ctrlPr>
                </m:sSubPr>
                <m:e>
                  <w:ins w:id="596" w:author="Clay Cressler" w:date="2016-07-18T11:12:00Z">
                    <m:r>
                      <w:rPr>
                        <w:rFonts w:ascii="Cambria Math" w:hAnsi="Cambria Math"/>
                        <w:szCs w:val="24"/>
                      </w:rPr>
                      <m:t>R</m:t>
                    </m:r>
                  </w:ins>
                </m:e>
                <m:sub>
                  <w:ins w:id="597" w:author="Clay Cressler" w:date="2016-07-18T11:12:00Z">
                    <m:r>
                      <w:rPr>
                        <w:rFonts w:ascii="Cambria Math" w:hAnsi="Cambria Math"/>
                        <w:szCs w:val="24"/>
                      </w:rPr>
                      <m:t>0</m:t>
                    </m:r>
                  </w:ins>
                </m:sub>
              </m:sSub>
              <m:ctrlPr>
                <w:ins w:id="598" w:author="Clay Cressler" w:date="2016-07-18T11:12:00Z">
                  <w:rPr>
                    <w:rFonts w:ascii="Cambria Math" w:hAnsi="Cambria Math"/>
                    <w:szCs w:val="24"/>
                  </w:rPr>
                </w:ins>
              </m:ctrlPr>
            </m:num>
            <m:den>
              <w:ins w:id="599" w:author="Clay Cressler" w:date="2016-07-18T11:12:00Z">
                <m:r>
                  <m:rPr>
                    <m:sty m:val="p"/>
                  </m:rPr>
                  <w:rPr>
                    <w:rFonts w:ascii="Cambria Math" w:hAnsi="Cambria Math"/>
                    <w:szCs w:val="24"/>
                  </w:rPr>
                  <m:t>∂</m:t>
                </m:r>
                <m:r>
                  <w:rPr>
                    <w:rFonts w:ascii="Cambria Math" w:hAnsi="Cambria Math"/>
                    <w:szCs w:val="24"/>
                  </w:rPr>
                  <m:t>T</m:t>
                </m:r>
              </w:ins>
            </m:den>
          </m:f>
          <w:ins w:id="600" w:author="Clay Cressler" w:date="2016-07-18T11:12:00Z">
            <m:r>
              <w:rPr>
                <w:rFonts w:ascii="Cambria Math" w:hAnsi="Cambria Math"/>
                <w:szCs w:val="24"/>
              </w:rPr>
              <m:t>=-</m:t>
            </m:r>
          </w:ins>
          <m:f>
            <m:fPr>
              <m:ctrlPr>
                <w:ins w:id="601" w:author="Clay Cressler" w:date="2016-07-18T11:12:00Z">
                  <w:rPr>
                    <w:rFonts w:ascii="Cambria Math" w:hAnsi="Cambria Math"/>
                    <w:i/>
                    <w:szCs w:val="24"/>
                  </w:rPr>
                </w:ins>
              </m:ctrlPr>
            </m:fPr>
            <m:num>
              <w:ins w:id="602" w:author="Clay Cressler" w:date="2016-07-18T11:12:00Z">
                <m:r>
                  <w:rPr>
                    <w:rFonts w:ascii="Cambria Math" w:hAnsi="Cambria Math"/>
                    <w:szCs w:val="24"/>
                  </w:rPr>
                  <m:t>β</m:t>
                </m:r>
              </w:ins>
              <m:sSub>
                <m:sSubPr>
                  <m:ctrlPr>
                    <w:ins w:id="603" w:author="Clay Cressler" w:date="2016-07-18T11:12:00Z">
                      <w:rPr>
                        <w:rFonts w:ascii="Cambria Math" w:hAnsi="Cambria Math"/>
                        <w:i/>
                        <w:szCs w:val="24"/>
                      </w:rPr>
                    </w:ins>
                  </m:ctrlPr>
                </m:sSubPr>
                <m:e>
                  <w:ins w:id="604" w:author="Clay Cressler" w:date="2016-07-18T11:12:00Z">
                    <m:r>
                      <w:rPr>
                        <w:rFonts w:ascii="Cambria Math" w:hAnsi="Cambria Math"/>
                        <w:szCs w:val="24"/>
                      </w:rPr>
                      <m:t>K</m:t>
                    </m:r>
                  </w:ins>
                </m:e>
                <m:sub>
                  <w:ins w:id="605" w:author="Clay Cressler" w:date="2016-07-18T11:12:00Z">
                    <m:r>
                      <w:rPr>
                        <w:rFonts w:ascii="Cambria Math" w:hAnsi="Cambria Math"/>
                        <w:szCs w:val="24"/>
                      </w:rPr>
                      <m:t>2</m:t>
                    </m:r>
                  </w:ins>
                </m:sub>
              </m:sSub>
              <m:d>
                <m:dPr>
                  <m:ctrlPr>
                    <w:ins w:id="606" w:author="Clay Cressler" w:date="2016-07-18T11:12:00Z">
                      <w:rPr>
                        <w:rFonts w:ascii="Cambria Math" w:hAnsi="Cambria Math"/>
                        <w:i/>
                        <w:szCs w:val="24"/>
                      </w:rPr>
                    </w:ins>
                  </m:ctrlPr>
                </m:dPr>
                <m:e>
                  <w:ins w:id="607" w:author="Clay Cressler" w:date="2016-07-18T11:12:00Z">
                    <m:r>
                      <w:rPr>
                        <w:rFonts w:ascii="Cambria Math" w:hAnsi="Cambria Math"/>
                        <w:szCs w:val="24"/>
                      </w:rPr>
                      <m:t>a</m:t>
                    </m:r>
                  </w:ins>
                  <m:sSub>
                    <m:sSubPr>
                      <m:ctrlPr>
                        <w:ins w:id="608" w:author="Clay Cressler" w:date="2016-07-18T11:12:00Z">
                          <w:rPr>
                            <w:rFonts w:ascii="Cambria Math" w:hAnsi="Cambria Math"/>
                            <w:i/>
                            <w:szCs w:val="24"/>
                          </w:rPr>
                        </w:ins>
                      </m:ctrlPr>
                    </m:sSubPr>
                    <m:e>
                      <w:ins w:id="609" w:author="Clay Cressler" w:date="2016-07-18T11:12:00Z">
                        <m:r>
                          <w:rPr>
                            <w:rFonts w:ascii="Cambria Math" w:hAnsi="Cambria Math"/>
                            <w:szCs w:val="24"/>
                          </w:rPr>
                          <m:t>λ</m:t>
                        </m:r>
                      </w:ins>
                    </m:e>
                    <m:sub>
                      <w:ins w:id="610" w:author="Clay Cressler" w:date="2016-07-18T11:12:00Z">
                        <m:r>
                          <w:rPr>
                            <w:rFonts w:ascii="Cambria Math" w:hAnsi="Cambria Math"/>
                            <w:szCs w:val="24"/>
                          </w:rPr>
                          <m:t>2</m:t>
                        </m:r>
                      </w:ins>
                    </m:sub>
                  </m:sSub>
                  <w:ins w:id="611" w:author="Clay Cressler" w:date="2016-07-18T11:12:00Z">
                    <m:r>
                      <w:rPr>
                        <w:rFonts w:ascii="Cambria Math" w:hAnsi="Cambria Math"/>
                        <w:szCs w:val="24"/>
                      </w:rPr>
                      <m:t>-</m:t>
                    </m:r>
                  </w:ins>
                  <m:sSub>
                    <m:sSubPr>
                      <m:ctrlPr>
                        <w:ins w:id="612" w:author="Clay Cressler" w:date="2016-07-18T11:12:00Z">
                          <w:rPr>
                            <w:rFonts w:ascii="Cambria Math" w:hAnsi="Cambria Math"/>
                            <w:i/>
                            <w:szCs w:val="24"/>
                          </w:rPr>
                        </w:ins>
                      </m:ctrlPr>
                    </m:sSubPr>
                    <m:e>
                      <w:ins w:id="613" w:author="Clay Cressler" w:date="2016-07-18T11:12:00Z">
                        <m:r>
                          <w:rPr>
                            <w:rFonts w:ascii="Cambria Math" w:hAnsi="Cambria Math"/>
                            <w:szCs w:val="24"/>
                          </w:rPr>
                          <m:t>μ</m:t>
                        </m:r>
                      </w:ins>
                    </m:e>
                    <m:sub>
                      <w:ins w:id="614" w:author="Clay Cressler" w:date="2016-07-18T11:12:00Z">
                        <m:r>
                          <w:rPr>
                            <w:rFonts w:ascii="Cambria Math" w:hAnsi="Cambria Math"/>
                            <w:szCs w:val="24"/>
                          </w:rPr>
                          <m:t>2</m:t>
                        </m:r>
                      </w:ins>
                    </m:sub>
                  </m:sSub>
                </m:e>
              </m:d>
            </m:num>
            <m:den>
              <w:ins w:id="615" w:author="Clay Cressler" w:date="2016-07-18T11:12:00Z">
                <m:r>
                  <w:rPr>
                    <w:rFonts w:ascii="Cambria Math" w:hAnsi="Cambria Math"/>
                    <w:szCs w:val="24"/>
                  </w:rPr>
                  <m:t>γ</m:t>
                </m:r>
              </w:ins>
              <m:sSub>
                <m:sSubPr>
                  <m:ctrlPr>
                    <w:ins w:id="616" w:author="Clay Cressler" w:date="2016-07-18T11:12:00Z">
                      <w:rPr>
                        <w:rFonts w:ascii="Cambria Math" w:hAnsi="Cambria Math"/>
                        <w:i/>
                        <w:szCs w:val="24"/>
                      </w:rPr>
                    </w:ins>
                  </m:ctrlPr>
                </m:sSubPr>
                <m:e>
                  <w:ins w:id="617" w:author="Clay Cressler" w:date="2016-07-18T11:12:00Z">
                    <m:r>
                      <w:rPr>
                        <w:rFonts w:ascii="Cambria Math" w:hAnsi="Cambria Math"/>
                        <w:szCs w:val="24"/>
                      </w:rPr>
                      <m:t>μ</m:t>
                    </m:r>
                  </w:ins>
                </m:e>
                <m:sub>
                  <w:ins w:id="618" w:author="Clay Cressler" w:date="2016-07-18T11:12:00Z">
                    <m:r>
                      <w:rPr>
                        <w:rFonts w:ascii="Cambria Math" w:hAnsi="Cambria Math"/>
                        <w:szCs w:val="24"/>
                      </w:rPr>
                      <m:t>2</m:t>
                    </m:r>
                  </w:ins>
                </m:sub>
              </m:sSub>
            </m:den>
          </m:f>
          <m:f>
            <m:fPr>
              <m:ctrlPr>
                <w:ins w:id="619" w:author="Clay Cressler" w:date="2016-07-18T11:12:00Z">
                  <w:rPr>
                    <w:rFonts w:ascii="Cambria Math" w:hAnsi="Cambria Math"/>
                    <w:i/>
                    <w:szCs w:val="24"/>
                  </w:rPr>
                </w:ins>
              </m:ctrlPr>
            </m:fPr>
            <m:num>
              <w:ins w:id="620" w:author="Clay Cressler" w:date="2016-07-18T11:12:00Z">
                <m:r>
                  <w:rPr>
                    <w:rFonts w:ascii="Cambria Math" w:hAnsi="Cambria Math"/>
                    <w:szCs w:val="24"/>
                  </w:rPr>
                  <m:t>E</m:t>
                </m:r>
              </w:ins>
            </m:num>
            <m:den>
              <w:ins w:id="621" w:author="Clay Cressler" w:date="2016-07-18T11:12:00Z">
                <m:r>
                  <w:rPr>
                    <w:rFonts w:ascii="Cambria Math" w:hAnsi="Cambria Math"/>
                    <w:szCs w:val="24"/>
                  </w:rPr>
                  <m:t>kT</m:t>
                </m:r>
              </w:ins>
            </m:den>
          </m:f>
          <w:ins w:id="622" w:author="Clay Cressler" w:date="2016-07-18T11:12:00Z">
            <m:r>
              <w:rPr>
                <w:rFonts w:ascii="Cambria Math" w:hAnsi="Cambria Math"/>
                <w:szCs w:val="24"/>
              </w:rPr>
              <m:t>.</m:t>
            </m:r>
          </w:ins>
        </m:oMath>
      </m:oMathPara>
    </w:p>
    <w:p w14:paraId="7675C3A7" w14:textId="66E54588" w:rsidR="006473CD" w:rsidRPr="006473CD" w:rsidRDefault="00B67393" w:rsidP="00B67393">
      <w:pPr>
        <w:rPr>
          <w:b/>
          <w:szCs w:val="24"/>
        </w:rPr>
      </w:pPr>
      <w:ins w:id="623" w:author="Clay Cressler" w:date="2016-07-18T11:12:00Z">
        <w:r w:rsidRPr="006473CD">
          <w:rPr>
            <w:szCs w:val="24"/>
          </w:rPr>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ins>
      <w:del w:id="624" w:author="Clay Cressler" w:date="2016-07-18T11:12:00Z">
        <w:r w:rsidR="006473CD" w:rsidRPr="006473CD" w:rsidDel="00B67393">
          <w:rPr>
            <w:szCs w:val="24"/>
          </w:rPr>
          <w:delText>:</w:delText>
        </w:r>
      </w:del>
      <w:del w:id="625" w:author="Clay Cressler" w:date="2016-07-18T11:13:00Z">
        <w:r w:rsidR="006473CD" w:rsidRPr="006473CD" w:rsidDel="00B67393">
          <w:rPr>
            <w:szCs w:val="24"/>
          </w:rPr>
          <w:delText xml:space="preserve"> </w:delText>
        </w:r>
        <w:r w:rsidR="006473CD" w:rsidRPr="006473CD" w:rsidDel="00B67393">
          <w:rPr>
            <w:b/>
            <w:szCs w:val="24"/>
          </w:rPr>
          <w:delText>generalists will have an easier time invading when temperatures are colder.</w:delText>
        </w:r>
      </w:del>
    </w:p>
    <w:p w14:paraId="1EDFE417" w14:textId="77777777" w:rsidR="006473CD" w:rsidRDefault="006473CD" w:rsidP="006473CD">
      <w:pPr>
        <w:rPr>
          <w:ins w:id="626" w:author="Clay Cressler" w:date="2016-06-20T10:59:00Z"/>
          <w:b/>
          <w:szCs w:val="24"/>
        </w:rPr>
      </w:pPr>
    </w:p>
    <w:p w14:paraId="0E3E1B1A" w14:textId="71EE5529" w:rsidR="00400644" w:rsidRDefault="00B67393" w:rsidP="006473CD">
      <w:pPr>
        <w:rPr>
          <w:ins w:id="627" w:author="Clay Cressler" w:date="2016-06-20T12:16:00Z"/>
          <w:szCs w:val="24"/>
        </w:rPr>
      </w:pPr>
      <w:ins w:id="628" w:author="Clay Cressler" w:date="2016-07-18T11:13:00Z">
        <w:r>
          <w:rPr>
            <w:szCs w:val="24"/>
          </w:rPr>
          <w:t xml:space="preserve">This model is intentionally simple. </w:t>
        </w:r>
      </w:ins>
      <w:ins w:id="629" w:author="Clay Cressler" w:date="2016-06-20T10:59:00Z">
        <w:r w:rsidR="00A65885" w:rsidRPr="00A65885">
          <w:rPr>
            <w:szCs w:val="24"/>
          </w:rPr>
          <w:t xml:space="preserve">In Appendix A, we investigate the sensitivity of </w:t>
        </w:r>
      </w:ins>
      <w:ins w:id="630" w:author="Clay Cressler" w:date="2016-06-20T11:00:00Z">
        <w:r w:rsidR="00A65885" w:rsidRPr="00A65885">
          <w:rPr>
            <w:szCs w:val="24"/>
          </w:rPr>
          <w:t>our</w:t>
        </w:r>
      </w:ins>
      <w:ins w:id="631" w:author="Clay Cressler" w:date="2016-06-20T10:59:00Z">
        <w:r w:rsidR="00A65885" w:rsidRPr="00A65885">
          <w:rPr>
            <w:szCs w:val="24"/>
          </w:rPr>
          <w:t xml:space="preserve"> predictions to the assumptions made</w:t>
        </w:r>
      </w:ins>
      <w:ins w:id="632" w:author="Clay Cressler" w:date="2016-06-20T11:00:00Z">
        <w:r w:rsidR="00A65885">
          <w:rPr>
            <w:szCs w:val="24"/>
          </w:rPr>
          <w:t xml:space="preserve"> by this model</w:t>
        </w:r>
      </w:ins>
      <w:ins w:id="633" w:author="Clay Cressler" w:date="2016-07-18T11:14:00Z">
        <w:r>
          <w:rPr>
            <w:szCs w:val="24"/>
          </w:rPr>
          <w:t xml:space="preserve"> by considering alternative models that </w:t>
        </w:r>
      </w:ins>
      <w:ins w:id="634" w:author="Clay Cressler" w:date="2016-06-20T11:51:00Z">
        <w:r>
          <w:rPr>
            <w:szCs w:val="24"/>
          </w:rPr>
          <w:t>differed in 4</w:t>
        </w:r>
        <w:r w:rsidR="00845852">
          <w:rPr>
            <w:szCs w:val="24"/>
          </w:rPr>
          <w:t xml:space="preserve"> key ways: </w:t>
        </w:r>
      </w:ins>
      <w:ins w:id="635" w:author="Clay Cressler" w:date="2016-06-20T11:52:00Z">
        <w:r w:rsidR="00845852">
          <w:rPr>
            <w:szCs w:val="24"/>
          </w:rPr>
          <w:t xml:space="preserve">the number of </w:t>
        </w:r>
      </w:ins>
      <w:ins w:id="636" w:author="Clay Cressler" w:date="2016-06-20T11:51:00Z">
        <w:r w:rsidR="00845852">
          <w:rPr>
            <w:szCs w:val="24"/>
          </w:rPr>
          <w:t xml:space="preserve">specialist parasites; the effect of parasitism on host population growth; </w:t>
        </w:r>
      </w:ins>
      <w:ins w:id="637" w:author="Clay Cressler" w:date="2016-06-20T11:53:00Z">
        <w:r w:rsidR="00845852">
          <w:rPr>
            <w:szCs w:val="24"/>
          </w:rPr>
          <w:t xml:space="preserve">the control of parasite transmission; and the parasite’s </w:t>
        </w:r>
      </w:ins>
      <w:ins w:id="638" w:author="Clay Cressler" w:date="2016-06-20T12:15:00Z">
        <w:r w:rsidR="002247D6">
          <w:rPr>
            <w:szCs w:val="24"/>
          </w:rPr>
          <w:t>life cycle</w:t>
        </w:r>
      </w:ins>
      <w:ins w:id="639" w:author="Clay Cressler" w:date="2016-06-20T11:53:00Z">
        <w:r w:rsidR="00845852">
          <w:rPr>
            <w:szCs w:val="24"/>
          </w:rPr>
          <w:t>. In the model presented above, we assumed that the secondary host was unexploited by any parasite, so we considered model variant</w:t>
        </w:r>
      </w:ins>
      <w:ins w:id="640" w:author="Clay Cressler" w:date="2016-07-18T11:38:00Z">
        <w:r w:rsidR="00533A27">
          <w:rPr>
            <w:szCs w:val="24"/>
          </w:rPr>
          <w:t>s</w:t>
        </w:r>
      </w:ins>
      <w:ins w:id="641" w:author="Clay Cressler" w:date="2016-06-20T11:53:00Z">
        <w:r w:rsidR="00845852">
          <w:rPr>
            <w:szCs w:val="24"/>
          </w:rPr>
          <w:t xml:space="preserve"> that assumed that both the primary and secondary hosts were infected by a </w:t>
        </w:r>
      </w:ins>
      <w:ins w:id="642" w:author="Clay Cressler" w:date="2016-07-18T11:38:00Z">
        <w:r w:rsidR="00533A27">
          <w:rPr>
            <w:szCs w:val="24"/>
          </w:rPr>
          <w:t>specialist</w:t>
        </w:r>
      </w:ins>
      <w:ins w:id="643" w:author="Clay Cressler" w:date="2016-06-20T11:53:00Z">
        <w:r w:rsidR="00845852">
          <w:rPr>
            <w:szCs w:val="24"/>
          </w:rPr>
          <w:t xml:space="preserve"> parasite. The model above also assumes that the host population size is</w:t>
        </w:r>
      </w:ins>
      <w:ins w:id="644" w:author="Clay Cressler" w:date="2016-06-20T11:56:00Z">
        <w:r w:rsidR="00A11F64">
          <w:rPr>
            <w:szCs w:val="24"/>
          </w:rPr>
          <w:t xml:space="preserve"> </w:t>
        </w:r>
      </w:ins>
      <w:ins w:id="645" w:author="Clay Cressler" w:date="2016-06-20T11:53:00Z">
        <w:r w:rsidR="00845852">
          <w:rPr>
            <w:szCs w:val="24"/>
          </w:rPr>
          <w:t>regulated by the parasite</w:t>
        </w:r>
      </w:ins>
      <w:ins w:id="646" w:author="Clay Cressler" w:date="2016-06-20T11:59:00Z">
        <w:r w:rsidR="00533A27">
          <w:rPr>
            <w:szCs w:val="24"/>
          </w:rPr>
          <w:t xml:space="preserve">, so we </w:t>
        </w:r>
      </w:ins>
      <w:ins w:id="647" w:author="Clay Cressler" w:date="2016-07-18T11:41:00Z">
        <w:r w:rsidR="00533A27">
          <w:rPr>
            <w:szCs w:val="24"/>
          </w:rPr>
          <w:t>considered</w:t>
        </w:r>
      </w:ins>
      <w:ins w:id="648" w:author="Clay Cressler" w:date="2016-06-20T11:59:00Z">
        <w:r w:rsidR="00A11F64">
          <w:rPr>
            <w:szCs w:val="24"/>
          </w:rPr>
          <w:t xml:space="preserve"> model</w:t>
        </w:r>
      </w:ins>
      <w:ins w:id="649" w:author="Clay Cressler" w:date="2016-07-18T11:39:00Z">
        <w:r w:rsidR="00533A27">
          <w:rPr>
            <w:szCs w:val="24"/>
          </w:rPr>
          <w:t>s</w:t>
        </w:r>
      </w:ins>
      <w:ins w:id="650" w:author="Clay Cressler" w:date="2016-06-20T11:59:00Z">
        <w:r w:rsidR="00A11F64">
          <w:rPr>
            <w:szCs w:val="24"/>
          </w:rPr>
          <w:t xml:space="preserve"> where total host population size is constant</w:t>
        </w:r>
      </w:ins>
      <w:ins w:id="651" w:author="Clay Cressler" w:date="2016-06-20T12:00:00Z">
        <w:r w:rsidR="00A11F64">
          <w:rPr>
            <w:szCs w:val="24"/>
          </w:rPr>
          <w:t xml:space="preserve">. In the model above, we assumed that the parasite has complete control of the infection process. </w:t>
        </w:r>
      </w:ins>
      <w:ins w:id="652" w:author="Clay Cressler" w:date="2016-06-20T12:02:00Z">
        <w:r w:rsidR="00A11F64">
          <w:rPr>
            <w:szCs w:val="24"/>
          </w:rPr>
          <w:t>For example</w:t>
        </w:r>
      </w:ins>
      <w:ins w:id="653" w:author="Clay Cressler" w:date="2016-06-20T12:00:00Z">
        <w:r w:rsidR="00A11F64">
          <w:rPr>
            <w:szCs w:val="24"/>
          </w:rPr>
          <w:t xml:space="preserve">, the specialist parasite is removed </w:t>
        </w:r>
      </w:ins>
      <w:ins w:id="654" w:author="Clay Cressler" w:date="2016-06-20T12:01:00Z">
        <w:r w:rsidR="00A11F64">
          <w:rPr>
            <w:szCs w:val="24"/>
          </w:rPr>
          <w:t xml:space="preserve">from the environment only by susceptible primary hosts. This assumes </w:t>
        </w:r>
      </w:ins>
      <w:ins w:id="655" w:author="Clay Cressler" w:date="2016-06-20T12:02:00Z">
        <w:r w:rsidR="00A11F64">
          <w:rPr>
            <w:szCs w:val="24"/>
          </w:rPr>
          <w:t xml:space="preserve">active host seeking by the parasite and that the parasite can detect and avoid already-infected hosts. </w:t>
        </w:r>
      </w:ins>
      <w:ins w:id="656" w:author="Clay Cressler" w:date="2016-06-20T12:04:00Z">
        <w:r w:rsidR="00A11F64">
          <w:rPr>
            <w:szCs w:val="24"/>
          </w:rPr>
          <w:t xml:space="preserve">We </w:t>
        </w:r>
      </w:ins>
      <w:ins w:id="657" w:author="Clay Cressler" w:date="2016-07-18T11:43:00Z">
        <w:r w:rsidR="00533A27">
          <w:rPr>
            <w:szCs w:val="24"/>
          </w:rPr>
          <w:t>consider models that relax both of these assumptions</w:t>
        </w:r>
      </w:ins>
      <w:ins w:id="658" w:author="Clay Cressler" w:date="2016-06-20T12:09:00Z">
        <w:r w:rsidR="002247D6" w:rsidRPr="00FC610B">
          <w:rPr>
            <w:rFonts w:ascii="Cambria Math" w:hAnsi="Cambria Math"/>
            <w:szCs w:val="24"/>
          </w:rPr>
          <w:t xml:space="preserve">. </w:t>
        </w:r>
        <w:r w:rsidR="002247D6">
          <w:rPr>
            <w:szCs w:val="24"/>
          </w:rPr>
          <w:t xml:space="preserve"> Finally, we also considered how the predictions change for a </w:t>
        </w:r>
        <w:proofErr w:type="spellStart"/>
        <w:r w:rsidR="002247D6">
          <w:rPr>
            <w:szCs w:val="24"/>
          </w:rPr>
          <w:t>trophically</w:t>
        </w:r>
        <w:proofErr w:type="spellEnd"/>
        <w:r w:rsidR="002247D6">
          <w:rPr>
            <w:szCs w:val="24"/>
          </w:rPr>
          <w:t xml:space="preserve">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659" w:author="Clay Cressler" w:date="2016-06-20T12:16:00Z"/>
          <w:szCs w:val="24"/>
        </w:rPr>
      </w:pPr>
    </w:p>
    <w:p w14:paraId="16FA9D92" w14:textId="71AF5698" w:rsidR="00845852" w:rsidRDefault="00400644" w:rsidP="006473CD">
      <w:pPr>
        <w:rPr>
          <w:ins w:id="660" w:author="Clay Cressler" w:date="2016-06-20T12:12:00Z"/>
          <w:szCs w:val="24"/>
        </w:rPr>
      </w:pPr>
      <w:ins w:id="661"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662" w:author="Clay Cressler" w:date="2016-06-20T12:18:00Z">
        <w:r>
          <w:rPr>
            <w:szCs w:val="24"/>
          </w:rPr>
          <w:t xml:space="preserve">Eq. (1) above. The models differ in how that </w:t>
        </w:r>
      </w:ins>
      <w:ins w:id="663"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664" w:author="Clay Cressler" w:date="2016-06-20T12:09:00Z">
        <w:r w:rsidR="002247D6">
          <w:rPr>
            <w:szCs w:val="24"/>
          </w:rPr>
          <w:t xml:space="preserve">Table 2 shows </w:t>
        </w:r>
      </w:ins>
      <w:ins w:id="665"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w:t>
        </w:r>
      </w:ins>
      <w:ins w:id="666" w:author="Clay Cressler" w:date="2016-07-18T11:45:00Z">
        <w:r w:rsidR="00533A27">
          <w:rPr>
            <w:szCs w:val="24"/>
          </w:rPr>
          <w:t xml:space="preserve"> </w:t>
        </w:r>
      </w:ins>
      <w:ins w:id="667" w:author="Clay Cressler" w:date="2016-06-20T12:19:00Z">
        <w:r>
          <w:rPr>
            <w:szCs w:val="24"/>
          </w:rPr>
          <w:t xml:space="preserve">as well as </w:t>
        </w:r>
      </w:ins>
      <w:ins w:id="668" w:author="Clay Cressler" w:date="2016-06-20T12:09:00Z">
        <w:r w:rsidR="002247D6">
          <w:rPr>
            <w:szCs w:val="24"/>
          </w:rPr>
          <w:t>our pre</w:t>
        </w:r>
        <w:r w:rsidR="00533A27">
          <w:rPr>
            <w:szCs w:val="24"/>
          </w:rPr>
          <w:t xml:space="preserve">dictions for how host body size and </w:t>
        </w:r>
        <w:r w:rsidR="002247D6">
          <w:rPr>
            <w:szCs w:val="24"/>
          </w:rPr>
          <w:t xml:space="preserve">temperature </w:t>
        </w:r>
      </w:ins>
      <w:ins w:id="669" w:author="Clay Cressler" w:date="2016-07-18T11:45:00Z">
        <w:r w:rsidR="00533A27">
          <w:rPr>
            <w:szCs w:val="24"/>
          </w:rPr>
          <w:t xml:space="preserve">affect </w:t>
        </w:r>
      </w:ins>
      <m:oMath>
        <m:sSub>
          <m:sSubPr>
            <m:ctrlPr>
              <w:ins w:id="670" w:author="Clay Cressler" w:date="2016-07-18T11:46:00Z">
                <w:rPr>
                  <w:rFonts w:ascii="Cambria Math" w:hAnsi="Cambria Math"/>
                  <w:i/>
                  <w:szCs w:val="24"/>
                </w:rPr>
              </w:ins>
            </m:ctrlPr>
          </m:sSubPr>
          <m:e>
            <w:ins w:id="671" w:author="Clay Cressler" w:date="2016-07-18T11:46:00Z">
              <m:r>
                <w:rPr>
                  <w:rFonts w:ascii="Cambria Math" w:hAnsi="Cambria Math"/>
                  <w:szCs w:val="24"/>
                </w:rPr>
                <m:t>R</m:t>
              </m:r>
            </w:ins>
          </m:e>
          <m:sub>
            <w:ins w:id="672" w:author="Clay Cressler" w:date="2016-07-18T11:46:00Z">
              <m:r>
                <w:rPr>
                  <w:rFonts w:ascii="Cambria Math" w:hAnsi="Cambria Math"/>
                  <w:szCs w:val="24"/>
                </w:rPr>
                <m:t>0</m:t>
              </m:r>
            </w:ins>
          </m:sub>
        </m:sSub>
      </m:oMath>
      <w:ins w:id="673" w:author="Clay Cressler" w:date="2016-07-18T11:46:00Z">
        <w:r w:rsidR="00533A27">
          <w:rPr>
            <w:szCs w:val="24"/>
          </w:rPr>
          <w:t xml:space="preserve"> for both </w:t>
        </w:r>
        <w:proofErr w:type="spellStart"/>
        <w:r w:rsidR="00533A27">
          <w:rPr>
            <w:szCs w:val="24"/>
          </w:rPr>
          <w:t>endo</w:t>
        </w:r>
        <w:proofErr w:type="spellEnd"/>
        <w:r w:rsidR="00533A27">
          <w:rPr>
            <w:szCs w:val="24"/>
          </w:rPr>
          <w:t xml:space="preserve">- and </w:t>
        </w:r>
        <w:proofErr w:type="spellStart"/>
        <w:r w:rsidR="00533A27">
          <w:rPr>
            <w:szCs w:val="24"/>
          </w:rPr>
          <w:t>ectoparasites</w:t>
        </w:r>
        <w:proofErr w:type="spellEnd"/>
        <w:r w:rsidR="00533A27">
          <w:rPr>
            <w:szCs w:val="24"/>
          </w:rPr>
          <w:t xml:space="preserve"> for models dealing with direct life cycle parasites. Table 3 shows similar results for </w:t>
        </w:r>
        <w:proofErr w:type="spellStart"/>
        <w:r w:rsidR="00533A27">
          <w:rPr>
            <w:szCs w:val="24"/>
          </w:rPr>
          <w:t>trophically</w:t>
        </w:r>
        <w:proofErr w:type="spellEnd"/>
        <w:r w:rsidR="00533A27">
          <w:rPr>
            <w:szCs w:val="24"/>
          </w:rPr>
          <w:t xml:space="preserve"> transmitted parasites</w:t>
        </w:r>
        <w:r w:rsidR="00DF4D57">
          <w:rPr>
            <w:szCs w:val="24"/>
          </w:rPr>
          <w:t xml:space="preserve">. </w:t>
        </w:r>
      </w:ins>
      <w:ins w:id="674" w:author="Clay Cressler" w:date="2016-07-18T11:50:00Z">
        <w:r w:rsidR="00DF4D57">
          <w:rPr>
            <w:szCs w:val="24"/>
          </w:rPr>
          <w:t xml:space="preserve">For this analysis, we only looked at </w:t>
        </w:r>
        <w:proofErr w:type="spellStart"/>
        <w:r w:rsidR="00DF4D57">
          <w:rPr>
            <w:szCs w:val="24"/>
          </w:rPr>
          <w:t>endoparasites</w:t>
        </w:r>
        <w:proofErr w:type="spellEnd"/>
        <w:r w:rsidR="00DF4D57">
          <w:rPr>
            <w:szCs w:val="24"/>
          </w:rPr>
          <w:t xml:space="preserve">, since there are no </w:t>
        </w:r>
        <w:proofErr w:type="spellStart"/>
        <w:r w:rsidR="00DF4D57">
          <w:rPr>
            <w:szCs w:val="24"/>
          </w:rPr>
          <w:t>trophically</w:t>
        </w:r>
        <w:proofErr w:type="spellEnd"/>
        <w:r w:rsidR="00DF4D57">
          <w:rPr>
            <w:szCs w:val="24"/>
          </w:rPr>
          <w:t xml:space="preserve"> transmitted </w:t>
        </w:r>
        <w:proofErr w:type="spellStart"/>
        <w:r w:rsidR="00DF4D57">
          <w:rPr>
            <w:szCs w:val="24"/>
          </w:rPr>
          <w:t>ectoparasites</w:t>
        </w:r>
        <w:proofErr w:type="spellEnd"/>
        <w:r w:rsidR="00DF4D57">
          <w:rPr>
            <w:szCs w:val="24"/>
          </w:rPr>
          <w:t xml:space="preserve"> in our dataset. However, the</w:t>
        </w:r>
      </w:ins>
      <w:ins w:id="675" w:author="Clay Cressler" w:date="2016-07-18T11:46:00Z">
        <w:r w:rsidR="00533A27">
          <w:rPr>
            <w:szCs w:val="24"/>
          </w:rPr>
          <w:t xml:space="preserve"> complexity of this model prevents </w:t>
        </w:r>
        <w:r w:rsidR="00DF4D57">
          <w:rPr>
            <w:szCs w:val="24"/>
          </w:rPr>
          <w:t xml:space="preserve">simple analytical results </w:t>
        </w:r>
      </w:ins>
      <w:ins w:id="676" w:author="Clay Cressler" w:date="2016-07-18T11:48:00Z">
        <w:r w:rsidR="00DF4D57">
          <w:rPr>
            <w:szCs w:val="24"/>
          </w:rPr>
          <w:t>for most cases</w:t>
        </w:r>
      </w:ins>
      <w:ins w:id="677" w:author="Clay Cressler" w:date="2016-07-18T11:46:00Z">
        <w:r w:rsidR="00533A27">
          <w:rPr>
            <w:szCs w:val="24"/>
          </w:rPr>
          <w:t>.</w:t>
        </w:r>
      </w:ins>
    </w:p>
    <w:p w14:paraId="277B9EDE" w14:textId="77777777" w:rsidR="002247D6" w:rsidRDefault="002247D6" w:rsidP="006473CD">
      <w:pPr>
        <w:rPr>
          <w:ins w:id="678" w:author="Clay Cressler" w:date="2016-07-18T11:47:00Z"/>
          <w:szCs w:val="24"/>
        </w:rPr>
      </w:pPr>
    </w:p>
    <w:p w14:paraId="4B06C4E8" w14:textId="77777777" w:rsidR="00533A27" w:rsidRDefault="00533A27" w:rsidP="006473CD">
      <w:pPr>
        <w:rPr>
          <w:ins w:id="679" w:author="Clay Cressler" w:date="2016-07-18T11:47:00Z"/>
          <w:szCs w:val="24"/>
        </w:rPr>
      </w:pPr>
    </w:p>
    <w:p w14:paraId="4ED8DD55" w14:textId="77777777" w:rsidR="00533A27" w:rsidRDefault="00533A27" w:rsidP="006473CD">
      <w:pPr>
        <w:rPr>
          <w:ins w:id="680" w:author="Clay Cressler" w:date="2016-07-18T11:47:00Z"/>
          <w:szCs w:val="24"/>
        </w:rPr>
      </w:pPr>
    </w:p>
    <w:p w14:paraId="11D96F98" w14:textId="77777777" w:rsidR="00533A27" w:rsidRDefault="00533A27" w:rsidP="006473CD">
      <w:pPr>
        <w:rPr>
          <w:ins w:id="681" w:author="Clay Cressler" w:date="2016-07-18T11:47:00Z"/>
          <w:szCs w:val="24"/>
        </w:rPr>
      </w:pPr>
    </w:p>
    <w:p w14:paraId="73B3C933" w14:textId="77777777" w:rsidR="00533A27" w:rsidRDefault="00533A27" w:rsidP="006473CD">
      <w:pPr>
        <w:rPr>
          <w:ins w:id="682" w:author="Clay Cressler" w:date="2016-07-18T11:47:00Z"/>
          <w:szCs w:val="24"/>
        </w:rPr>
      </w:pPr>
    </w:p>
    <w:p w14:paraId="3EB7B072" w14:textId="77777777" w:rsidR="00533A27" w:rsidRDefault="00533A27" w:rsidP="006473CD">
      <w:pPr>
        <w:rPr>
          <w:ins w:id="683" w:author="Clay Cressler" w:date="2016-07-08T17:49:00Z"/>
          <w:szCs w:val="24"/>
        </w:rPr>
      </w:pPr>
    </w:p>
    <w:p w14:paraId="12A1A865" w14:textId="64898066" w:rsidR="00BA6DD7" w:rsidRDefault="00533A27" w:rsidP="006473CD">
      <w:pPr>
        <w:rPr>
          <w:ins w:id="684" w:author="Clay Cressler" w:date="2016-06-20T12:12:00Z"/>
          <w:szCs w:val="24"/>
        </w:rPr>
      </w:pPr>
      <w:ins w:id="685" w:author="Clay Cressler" w:date="2016-07-18T11:47:00Z">
        <w:r>
          <w:rPr>
            <w:szCs w:val="24"/>
          </w:rPr>
          <w:t xml:space="preserve">Table 2. </w:t>
        </w:r>
        <w:proofErr w:type="gramStart"/>
        <w:r>
          <w:rPr>
            <w:szCs w:val="24"/>
          </w:rPr>
          <w:t xml:space="preserve">Effect of increasing body size and temperature on the evolution of </w:t>
        </w:r>
        <w:proofErr w:type="spellStart"/>
        <w:r>
          <w:rPr>
            <w:szCs w:val="24"/>
          </w:rPr>
          <w:t>generalism</w:t>
        </w:r>
        <w:proofErr w:type="spellEnd"/>
        <w:r>
          <w:rPr>
            <w:szCs w:val="24"/>
          </w:rPr>
          <w:t xml:space="preserve"> for direct life cycle parasite</w:t>
        </w:r>
      </w:ins>
      <w:ins w:id="686" w:author="Clay Cressler" w:date="2016-07-18T11:48:00Z">
        <w:r>
          <w:rPr>
            <w:szCs w:val="24"/>
          </w:rPr>
          <w:t>s</w:t>
        </w:r>
      </w:ins>
      <w:ins w:id="687" w:author="Clay Cressler" w:date="2016-07-18T11:49:00Z">
        <w:r w:rsidR="00DF4D57">
          <w:rPr>
            <w:szCs w:val="24"/>
          </w:rPr>
          <w:t xml:space="preserve"> under a range of assumptions.</w:t>
        </w:r>
      </w:ins>
      <w:proofErr w:type="gramEnd"/>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1131"/>
        <w:gridCol w:w="994"/>
        <w:gridCol w:w="1140"/>
        <w:gridCol w:w="1909"/>
        <w:gridCol w:w="1438"/>
        <w:gridCol w:w="1171"/>
      </w:tblGrid>
      <w:tr w:rsidR="000D7886" w:rsidRPr="00FC610B" w14:paraId="438E6755" w14:textId="77777777" w:rsidTr="000D7886">
        <w:trPr>
          <w:ins w:id="688" w:author="Clay Cressler" w:date="2016-06-20T12:12:00Z"/>
        </w:trPr>
        <w:tc>
          <w:tcPr>
            <w:tcW w:w="1132" w:type="dxa"/>
            <w:shd w:val="clear" w:color="auto" w:fill="auto"/>
          </w:tcPr>
          <w:p w14:paraId="4C8A604C" w14:textId="77777777" w:rsidR="000D7886" w:rsidRPr="00FC610B" w:rsidRDefault="000D7886" w:rsidP="006473CD">
            <w:pPr>
              <w:rPr>
                <w:ins w:id="689" w:author="Clay Cressler" w:date="2016-06-20T12:12:00Z"/>
                <w:sz w:val="20"/>
                <w:szCs w:val="24"/>
              </w:rPr>
            </w:pPr>
            <w:ins w:id="690" w:author="Clay Cressler" w:date="2016-06-20T12:13:00Z">
              <w:r w:rsidRPr="00FC610B">
                <w:rPr>
                  <w:sz w:val="20"/>
                  <w:szCs w:val="24"/>
                </w:rPr>
                <w:t>Number of specialist parasites</w:t>
              </w:r>
            </w:ins>
          </w:p>
        </w:tc>
        <w:tc>
          <w:tcPr>
            <w:tcW w:w="1195" w:type="dxa"/>
            <w:shd w:val="clear" w:color="auto" w:fill="auto"/>
          </w:tcPr>
          <w:p w14:paraId="739D1F8B" w14:textId="77777777" w:rsidR="000D7886" w:rsidRPr="00FC610B" w:rsidRDefault="000D7886" w:rsidP="006473CD">
            <w:pPr>
              <w:rPr>
                <w:ins w:id="691" w:author="Clay Cressler" w:date="2016-06-20T12:12:00Z"/>
                <w:sz w:val="20"/>
                <w:szCs w:val="24"/>
              </w:rPr>
            </w:pPr>
            <w:ins w:id="692" w:author="Clay Cressler" w:date="2016-06-20T12:15:00Z">
              <w:r w:rsidRPr="00FC610B">
                <w:rPr>
                  <w:sz w:val="20"/>
                  <w:szCs w:val="24"/>
                </w:rPr>
                <w:t>Parasite regulates</w:t>
              </w:r>
            </w:ins>
            <w:ins w:id="693" w:author="Clay Cressler" w:date="2016-06-20T12:13:00Z">
              <w:r w:rsidRPr="00FC610B">
                <w:rPr>
                  <w:sz w:val="20"/>
                  <w:szCs w:val="24"/>
                </w:rPr>
                <w:t xml:space="preserve"> population growth</w:t>
              </w:r>
            </w:ins>
            <w:ins w:id="694" w:author="Clay Cressler" w:date="2016-06-20T12:15:00Z">
              <w:r w:rsidRPr="00FC610B">
                <w:rPr>
                  <w:sz w:val="20"/>
                  <w:szCs w:val="24"/>
                </w:rPr>
                <w:t>?</w:t>
              </w:r>
            </w:ins>
          </w:p>
        </w:tc>
        <w:tc>
          <w:tcPr>
            <w:tcW w:w="1079" w:type="dxa"/>
            <w:shd w:val="clear" w:color="auto" w:fill="auto"/>
          </w:tcPr>
          <w:p w14:paraId="6DD012D3" w14:textId="77777777" w:rsidR="000D7886" w:rsidRPr="00FC610B" w:rsidRDefault="000D7886" w:rsidP="006473CD">
            <w:pPr>
              <w:rPr>
                <w:ins w:id="695" w:author="Clay Cressler" w:date="2016-06-20T12:12:00Z"/>
                <w:sz w:val="20"/>
                <w:szCs w:val="24"/>
              </w:rPr>
            </w:pPr>
            <w:ins w:id="696" w:author="Clay Cressler" w:date="2016-06-20T12:13:00Z">
              <w:r w:rsidRPr="00FC610B">
                <w:rPr>
                  <w:sz w:val="20"/>
                  <w:szCs w:val="24"/>
                </w:rPr>
                <w:t>Active or passive host seeking</w:t>
              </w:r>
            </w:ins>
            <w:ins w:id="697" w:author="Clay Cressler" w:date="2016-06-20T12:15:00Z">
              <w:r w:rsidRPr="00FC610B">
                <w:rPr>
                  <w:sz w:val="20"/>
                  <w:szCs w:val="24"/>
                </w:rPr>
                <w:t>?</w:t>
              </w:r>
            </w:ins>
          </w:p>
        </w:tc>
        <w:tc>
          <w:tcPr>
            <w:tcW w:w="1202" w:type="dxa"/>
            <w:shd w:val="clear" w:color="auto" w:fill="auto"/>
          </w:tcPr>
          <w:p w14:paraId="626F2841" w14:textId="77777777" w:rsidR="000D7886" w:rsidRPr="00FC610B" w:rsidRDefault="000D7886" w:rsidP="006473CD">
            <w:pPr>
              <w:rPr>
                <w:ins w:id="698" w:author="Clay Cressler" w:date="2016-06-20T12:12:00Z"/>
                <w:sz w:val="20"/>
                <w:szCs w:val="24"/>
              </w:rPr>
            </w:pPr>
            <w:ins w:id="699" w:author="Clay Cressler" w:date="2016-06-20T12:13:00Z">
              <w:r w:rsidRPr="00FC610B">
                <w:rPr>
                  <w:sz w:val="20"/>
                  <w:szCs w:val="24"/>
                </w:rPr>
                <w:t>Avoidance of already infected hosts</w:t>
              </w:r>
            </w:ins>
            <w:ins w:id="700" w:author="Clay Cressler" w:date="2016-06-20T12:15:00Z">
              <w:r w:rsidRPr="00FC610B">
                <w:rPr>
                  <w:sz w:val="20"/>
                  <w:szCs w:val="24"/>
                </w:rPr>
                <w:t>?</w:t>
              </w:r>
            </w:ins>
          </w:p>
        </w:tc>
        <w:tc>
          <w:tcPr>
            <w:tcW w:w="1909" w:type="dxa"/>
            <w:shd w:val="clear" w:color="auto" w:fill="auto"/>
          </w:tcPr>
          <w:p w14:paraId="0079E093" w14:textId="77777777" w:rsidR="000D7886" w:rsidRPr="00FC610B" w:rsidRDefault="000D7886" w:rsidP="002247D6">
            <w:pPr>
              <w:rPr>
                <w:ins w:id="701" w:author="Clay Cressler" w:date="2016-06-20T12:12:00Z"/>
                <w:sz w:val="20"/>
                <w:szCs w:val="24"/>
              </w:rPr>
            </w:pPr>
            <w:ins w:id="702" w:author="Clay Cressler" w:date="2016-06-20T12:14:00Z">
              <w:r w:rsidRPr="00FC610B">
                <w:rPr>
                  <w:sz w:val="20"/>
                  <w:szCs w:val="24"/>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5EA90825" w14:textId="77777777" w:rsidR="000D7886" w:rsidRPr="00FC610B" w:rsidRDefault="000D7886" w:rsidP="002247D6">
            <w:pPr>
              <w:rPr>
                <w:ins w:id="703" w:author="Clay Cressler" w:date="2016-06-20T12:12:00Z"/>
                <w:sz w:val="20"/>
                <w:szCs w:val="24"/>
              </w:rPr>
            </w:pPr>
            <w:ins w:id="704" w:author="Clay Cressler" w:date="2016-06-20T12:14:00Z">
              <w:r w:rsidRPr="00FC610B">
                <w:rPr>
                  <w:sz w:val="20"/>
                  <w:szCs w:val="24"/>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5AA5BBF" w14:textId="77777777" w:rsidR="000D7886" w:rsidRPr="00FC610B" w:rsidRDefault="000D7886" w:rsidP="002247D6">
            <w:pPr>
              <w:rPr>
                <w:ins w:id="705" w:author="Clay Cressler" w:date="2016-06-20T12:14:00Z"/>
                <w:sz w:val="20"/>
                <w:szCs w:val="24"/>
              </w:rPr>
            </w:pPr>
            <w:ins w:id="706" w:author="Clay Cressler" w:date="2016-06-20T12:14:00Z">
              <w:r w:rsidRPr="00FC610B">
                <w:rPr>
                  <w:sz w:val="20"/>
                  <w:szCs w:val="24"/>
                </w:rPr>
                <w:t>Effect of increased temperature</w:t>
              </w:r>
            </w:ins>
          </w:p>
        </w:tc>
      </w:tr>
      <w:tr w:rsidR="000D7886" w:rsidRPr="00FC610B" w14:paraId="3DABAFCB" w14:textId="77777777" w:rsidTr="000D7886">
        <w:trPr>
          <w:ins w:id="707" w:author="Clay Cressler" w:date="2016-06-20T12:12:00Z"/>
        </w:trPr>
        <w:tc>
          <w:tcPr>
            <w:tcW w:w="1132" w:type="dxa"/>
            <w:shd w:val="clear" w:color="auto" w:fill="auto"/>
          </w:tcPr>
          <w:p w14:paraId="491F0384" w14:textId="77777777" w:rsidR="000D7886" w:rsidRPr="00FC610B" w:rsidRDefault="000D7886" w:rsidP="006473CD">
            <w:pPr>
              <w:rPr>
                <w:ins w:id="708" w:author="Clay Cressler" w:date="2016-06-20T12:12:00Z"/>
                <w:sz w:val="20"/>
                <w:szCs w:val="24"/>
              </w:rPr>
            </w:pPr>
            <w:ins w:id="709" w:author="Clay Cressler" w:date="2016-06-20T12:14:00Z">
              <w:r w:rsidRPr="00FC610B">
                <w:rPr>
                  <w:sz w:val="20"/>
                  <w:szCs w:val="24"/>
                </w:rPr>
                <w:t>1</w:t>
              </w:r>
            </w:ins>
          </w:p>
        </w:tc>
        <w:tc>
          <w:tcPr>
            <w:tcW w:w="1195" w:type="dxa"/>
            <w:shd w:val="clear" w:color="auto" w:fill="auto"/>
          </w:tcPr>
          <w:p w14:paraId="45D6BE69" w14:textId="77777777" w:rsidR="000D7886" w:rsidRPr="00FC610B" w:rsidRDefault="000D7886" w:rsidP="006473CD">
            <w:pPr>
              <w:rPr>
                <w:ins w:id="710" w:author="Clay Cressler" w:date="2016-06-20T12:12:00Z"/>
                <w:sz w:val="20"/>
                <w:szCs w:val="24"/>
              </w:rPr>
            </w:pPr>
            <w:ins w:id="711" w:author="Clay Cressler" w:date="2016-06-20T12:15:00Z">
              <w:r w:rsidRPr="00FC610B">
                <w:rPr>
                  <w:sz w:val="20"/>
                  <w:szCs w:val="24"/>
                </w:rPr>
                <w:t>Yes</w:t>
              </w:r>
            </w:ins>
          </w:p>
        </w:tc>
        <w:tc>
          <w:tcPr>
            <w:tcW w:w="1079" w:type="dxa"/>
            <w:shd w:val="clear" w:color="auto" w:fill="auto"/>
          </w:tcPr>
          <w:p w14:paraId="5A53ABB8" w14:textId="77777777" w:rsidR="000D7886" w:rsidRPr="00FC610B" w:rsidRDefault="000D7886" w:rsidP="006473CD">
            <w:pPr>
              <w:rPr>
                <w:ins w:id="712" w:author="Clay Cressler" w:date="2016-06-20T12:12:00Z"/>
                <w:sz w:val="20"/>
                <w:szCs w:val="24"/>
              </w:rPr>
            </w:pPr>
            <w:ins w:id="713" w:author="Clay Cressler" w:date="2016-06-20T12:15:00Z">
              <w:r w:rsidRPr="00FC610B">
                <w:rPr>
                  <w:sz w:val="20"/>
                  <w:szCs w:val="24"/>
                </w:rPr>
                <w:t>Active</w:t>
              </w:r>
            </w:ins>
          </w:p>
        </w:tc>
        <w:tc>
          <w:tcPr>
            <w:tcW w:w="1202" w:type="dxa"/>
            <w:shd w:val="clear" w:color="auto" w:fill="auto"/>
          </w:tcPr>
          <w:p w14:paraId="56EF890F" w14:textId="77777777" w:rsidR="000D7886" w:rsidRPr="00FC610B" w:rsidRDefault="000D7886" w:rsidP="006473CD">
            <w:pPr>
              <w:rPr>
                <w:ins w:id="714" w:author="Clay Cressler" w:date="2016-06-20T12:12:00Z"/>
                <w:sz w:val="20"/>
                <w:szCs w:val="24"/>
              </w:rPr>
            </w:pPr>
            <w:ins w:id="715" w:author="Clay Cressler" w:date="2016-06-20T12:15:00Z">
              <w:r w:rsidRPr="00FC610B">
                <w:rPr>
                  <w:sz w:val="20"/>
                  <w:szCs w:val="24"/>
                </w:rPr>
                <w:t>Yes</w:t>
              </w:r>
            </w:ins>
          </w:p>
        </w:tc>
        <w:tc>
          <w:tcPr>
            <w:tcW w:w="1909" w:type="dxa"/>
            <w:shd w:val="clear" w:color="auto" w:fill="auto"/>
          </w:tcPr>
          <w:p w14:paraId="00F9F21B" w14:textId="77777777" w:rsidR="000D7886" w:rsidRPr="00437D42" w:rsidRDefault="00783720" w:rsidP="006473CD">
            <w:pPr>
              <w:rPr>
                <w:ins w:id="716" w:author="Clay Cressler" w:date="2016-06-20T12:12:00Z"/>
                <w:sz w:val="20"/>
              </w:rPr>
            </w:pPr>
            <m:oMathPara>
              <m:oMath>
                <m:f>
                  <m:fPr>
                    <m:ctrlPr>
                      <w:ins w:id="717" w:author="Clay Cressler" w:date="2016-06-20T12:20:00Z">
                        <w:rPr>
                          <w:rFonts w:ascii="Cambria Math" w:hAnsi="Cambria Math"/>
                          <w:i/>
                          <w:sz w:val="20"/>
                        </w:rPr>
                      </w:ins>
                    </m:ctrlPr>
                  </m:fPr>
                  <m:num>
                    <w:ins w:id="718" w:author="Clay Cressler" w:date="2016-06-20T12:20:00Z">
                      <m:r>
                        <w:rPr>
                          <w:rFonts w:ascii="Cambria Math" w:hAnsi="Cambria Math"/>
                          <w:sz w:val="20"/>
                        </w:rPr>
                        <m:t>a</m:t>
                      </m:r>
                    </w:ins>
                    <m:sSub>
                      <m:sSubPr>
                        <m:ctrlPr>
                          <w:ins w:id="719" w:author="Clay Cressler" w:date="2016-06-20T12:20:00Z">
                            <w:rPr>
                              <w:rFonts w:ascii="Cambria Math" w:hAnsi="Cambria Math"/>
                              <w:i/>
                              <w:sz w:val="20"/>
                            </w:rPr>
                          </w:ins>
                        </m:ctrlPr>
                      </m:sSubPr>
                      <m:e>
                        <w:ins w:id="720" w:author="Clay Cressler" w:date="2016-06-20T12:20:00Z">
                          <m:r>
                            <w:rPr>
                              <w:rFonts w:ascii="Cambria Math" w:hAnsi="Cambria Math"/>
                              <w:sz w:val="20"/>
                            </w:rPr>
                            <m:t>λ</m:t>
                          </m:r>
                        </w:ins>
                      </m:e>
                      <m:sub>
                        <w:ins w:id="721" w:author="Clay Cressler" w:date="2016-06-20T12:20:00Z">
                          <m:r>
                            <w:rPr>
                              <w:rFonts w:ascii="Cambria Math" w:hAnsi="Cambria Math"/>
                              <w:sz w:val="20"/>
                            </w:rPr>
                            <m:t>1</m:t>
                          </m:r>
                        </w:ins>
                      </m:sub>
                    </m:sSub>
                    <w:ins w:id="722" w:author="Clay Cressler" w:date="2016-06-20T12:20:00Z">
                      <m:r>
                        <w:rPr>
                          <w:rFonts w:ascii="Cambria Math" w:hAnsi="Cambria Math"/>
                          <w:sz w:val="20"/>
                        </w:rPr>
                        <m:t>-</m:t>
                      </m:r>
                    </w:ins>
                    <m:sSub>
                      <m:sSubPr>
                        <m:ctrlPr>
                          <w:ins w:id="723" w:author="Clay Cressler" w:date="2016-06-20T12:20:00Z">
                            <w:rPr>
                              <w:rFonts w:ascii="Cambria Math" w:hAnsi="Cambria Math"/>
                              <w:i/>
                              <w:sz w:val="20"/>
                            </w:rPr>
                          </w:ins>
                        </m:ctrlPr>
                      </m:sSubPr>
                      <m:e>
                        <w:ins w:id="724" w:author="Clay Cressler" w:date="2016-06-20T12:20:00Z">
                          <m:r>
                            <w:rPr>
                              <w:rFonts w:ascii="Cambria Math" w:hAnsi="Cambria Math"/>
                              <w:sz w:val="20"/>
                            </w:rPr>
                            <m:t>μ</m:t>
                          </m:r>
                        </w:ins>
                      </m:e>
                      <m:sub>
                        <w:ins w:id="725" w:author="Clay Cressler" w:date="2016-06-20T12:20:00Z">
                          <m:r>
                            <w:rPr>
                              <w:rFonts w:ascii="Cambria Math" w:hAnsi="Cambria Math"/>
                              <w:sz w:val="20"/>
                            </w:rPr>
                            <m:t>1</m:t>
                          </m:r>
                        </w:ins>
                      </m:sub>
                    </m:sSub>
                  </m:num>
                  <m:den>
                    <m:sSub>
                      <m:sSubPr>
                        <m:ctrlPr>
                          <w:ins w:id="726" w:author="Clay Cressler" w:date="2016-06-20T12:20:00Z">
                            <w:rPr>
                              <w:rFonts w:ascii="Cambria Math" w:hAnsi="Cambria Math"/>
                              <w:i/>
                              <w:sz w:val="20"/>
                            </w:rPr>
                          </w:ins>
                        </m:ctrlPr>
                      </m:sSubPr>
                      <m:e>
                        <w:ins w:id="727" w:author="Clay Cressler" w:date="2016-06-20T12:20:00Z">
                          <m:r>
                            <w:rPr>
                              <w:rFonts w:ascii="Cambria Math" w:hAnsi="Cambria Math"/>
                              <w:sz w:val="20"/>
                            </w:rPr>
                            <m:t>λ</m:t>
                          </m:r>
                        </w:ins>
                      </m:e>
                      <m:sub>
                        <w:ins w:id="728" w:author="Clay Cressler" w:date="2016-06-20T12:20:00Z">
                          <m:r>
                            <w:rPr>
                              <w:rFonts w:ascii="Cambria Math" w:hAnsi="Cambria Math"/>
                              <w:sz w:val="20"/>
                            </w:rPr>
                            <m:t>1</m:t>
                          </m:r>
                        </w:ins>
                      </m:sub>
                    </m:sSub>
                    <w:ins w:id="729" w:author="Clay Cressler" w:date="2016-06-20T12:20:00Z">
                      <m:r>
                        <w:rPr>
                          <w:rFonts w:ascii="Cambria Math" w:hAnsi="Cambria Math"/>
                          <w:sz w:val="20"/>
                        </w:rPr>
                        <m:t>-</m:t>
                      </m:r>
                    </w:ins>
                    <m:sSub>
                      <m:sSubPr>
                        <m:ctrlPr>
                          <w:ins w:id="730" w:author="Clay Cressler" w:date="2016-06-20T12:20:00Z">
                            <w:rPr>
                              <w:rFonts w:ascii="Cambria Math" w:hAnsi="Cambria Math"/>
                              <w:i/>
                              <w:sz w:val="20"/>
                            </w:rPr>
                          </w:ins>
                        </m:ctrlPr>
                      </m:sSubPr>
                      <m:e>
                        <w:ins w:id="731" w:author="Clay Cressler" w:date="2016-06-20T12:20:00Z">
                          <m:r>
                            <w:rPr>
                              <w:rFonts w:ascii="Cambria Math" w:hAnsi="Cambria Math"/>
                              <w:sz w:val="20"/>
                            </w:rPr>
                            <m:t>μ</m:t>
                          </m:r>
                        </w:ins>
                      </m:e>
                      <m:sub>
                        <w:ins w:id="732" w:author="Clay Cressler" w:date="2016-06-20T12:20:00Z">
                          <m:r>
                            <w:rPr>
                              <w:rFonts w:ascii="Cambria Math" w:hAnsi="Cambria Math"/>
                              <w:sz w:val="20"/>
                            </w:rPr>
                            <m:t>1</m:t>
                          </m:r>
                        </w:ins>
                      </m:sub>
                    </m:sSub>
                  </m:den>
                </m:f>
                <w:ins w:id="733" w:author="Clay Cressler" w:date="2016-06-20T12:20:00Z">
                  <m:r>
                    <w:rPr>
                      <w:rFonts w:ascii="Cambria Math" w:hAnsi="Cambria Math"/>
                      <w:sz w:val="20"/>
                    </w:rPr>
                    <m:t>+</m:t>
                  </m:r>
                </w:ins>
                <m:f>
                  <m:fPr>
                    <m:ctrlPr>
                      <w:ins w:id="734" w:author="Clay Cressler" w:date="2016-06-20T12:20:00Z">
                        <w:rPr>
                          <w:rFonts w:ascii="Cambria Math" w:hAnsi="Cambria Math"/>
                          <w:i/>
                          <w:sz w:val="20"/>
                        </w:rPr>
                      </w:ins>
                    </m:ctrlPr>
                  </m:fPr>
                  <m:num>
                    <w:ins w:id="735" w:author="Clay Cressler" w:date="2016-06-20T12:20:00Z">
                      <m:r>
                        <w:rPr>
                          <w:rFonts w:ascii="Cambria Math" w:hAnsi="Cambria Math"/>
                          <w:sz w:val="20"/>
                        </w:rPr>
                        <m:t>β</m:t>
                      </m:r>
                    </w:ins>
                    <m:sSub>
                      <m:sSubPr>
                        <m:ctrlPr>
                          <w:ins w:id="736" w:author="Clay Cressler" w:date="2016-06-20T12:20:00Z">
                            <w:rPr>
                              <w:rFonts w:ascii="Cambria Math" w:hAnsi="Cambria Math"/>
                              <w:i/>
                              <w:sz w:val="20"/>
                            </w:rPr>
                          </w:ins>
                        </m:ctrlPr>
                      </m:sSubPr>
                      <m:e>
                        <w:ins w:id="737" w:author="Clay Cressler" w:date="2016-06-20T12:20:00Z">
                          <m:r>
                            <w:rPr>
                              <w:rFonts w:ascii="Cambria Math" w:hAnsi="Cambria Math"/>
                              <w:sz w:val="20"/>
                            </w:rPr>
                            <m:t>K</m:t>
                          </m:r>
                        </w:ins>
                      </m:e>
                      <m:sub>
                        <w:ins w:id="738" w:author="Clay Cressler" w:date="2016-06-20T12:20:00Z">
                          <m:r>
                            <w:rPr>
                              <w:rFonts w:ascii="Cambria Math" w:hAnsi="Cambria Math"/>
                              <w:sz w:val="20"/>
                            </w:rPr>
                            <m:t>2</m:t>
                          </m:r>
                        </w:ins>
                      </m:sub>
                    </m:sSub>
                    <m:d>
                      <m:dPr>
                        <m:ctrlPr>
                          <w:ins w:id="739" w:author="Clay Cressler" w:date="2016-06-20T12:20:00Z">
                            <w:rPr>
                              <w:rFonts w:ascii="Cambria Math" w:hAnsi="Cambria Math"/>
                              <w:i/>
                              <w:sz w:val="20"/>
                            </w:rPr>
                          </w:ins>
                        </m:ctrlPr>
                      </m:dPr>
                      <m:e>
                        <w:ins w:id="740" w:author="Clay Cressler" w:date="2016-06-20T12:20:00Z">
                          <m:r>
                            <w:rPr>
                              <w:rFonts w:ascii="Cambria Math" w:hAnsi="Cambria Math"/>
                              <w:sz w:val="20"/>
                            </w:rPr>
                            <m:t>a</m:t>
                          </m:r>
                        </w:ins>
                        <m:sSub>
                          <m:sSubPr>
                            <m:ctrlPr>
                              <w:ins w:id="741" w:author="Clay Cressler" w:date="2016-06-20T12:20:00Z">
                                <w:rPr>
                                  <w:rFonts w:ascii="Cambria Math" w:hAnsi="Cambria Math"/>
                                  <w:i/>
                                  <w:sz w:val="20"/>
                                </w:rPr>
                              </w:ins>
                            </m:ctrlPr>
                          </m:sSubPr>
                          <m:e>
                            <w:ins w:id="742" w:author="Clay Cressler" w:date="2016-06-20T12:20:00Z">
                              <m:r>
                                <w:rPr>
                                  <w:rFonts w:ascii="Cambria Math" w:hAnsi="Cambria Math"/>
                                  <w:sz w:val="20"/>
                                </w:rPr>
                                <m:t>λ</m:t>
                              </m:r>
                            </w:ins>
                          </m:e>
                          <m:sub>
                            <w:ins w:id="743" w:author="Clay Cressler" w:date="2016-06-20T12:20:00Z">
                              <m:r>
                                <w:rPr>
                                  <w:rFonts w:ascii="Cambria Math" w:hAnsi="Cambria Math"/>
                                  <w:sz w:val="20"/>
                                </w:rPr>
                                <m:t>2</m:t>
                              </m:r>
                            </w:ins>
                          </m:sub>
                        </m:sSub>
                        <w:ins w:id="744" w:author="Clay Cressler" w:date="2016-06-20T12:20:00Z">
                          <m:r>
                            <w:rPr>
                              <w:rFonts w:ascii="Cambria Math" w:hAnsi="Cambria Math"/>
                              <w:sz w:val="20"/>
                            </w:rPr>
                            <m:t>-</m:t>
                          </m:r>
                        </w:ins>
                        <m:sSub>
                          <m:sSubPr>
                            <m:ctrlPr>
                              <w:ins w:id="745" w:author="Clay Cressler" w:date="2016-06-20T12:20:00Z">
                                <w:rPr>
                                  <w:rFonts w:ascii="Cambria Math" w:hAnsi="Cambria Math"/>
                                  <w:i/>
                                  <w:sz w:val="20"/>
                                </w:rPr>
                              </w:ins>
                            </m:ctrlPr>
                          </m:sSubPr>
                          <m:e>
                            <w:ins w:id="746" w:author="Clay Cressler" w:date="2016-06-20T12:20:00Z">
                              <m:r>
                                <w:rPr>
                                  <w:rFonts w:ascii="Cambria Math" w:hAnsi="Cambria Math"/>
                                  <w:sz w:val="20"/>
                                </w:rPr>
                                <m:t>μ</m:t>
                              </m:r>
                            </w:ins>
                          </m:e>
                          <m:sub>
                            <w:ins w:id="747" w:author="Clay Cressler" w:date="2016-06-20T12:20:00Z">
                              <m:r>
                                <w:rPr>
                                  <w:rFonts w:ascii="Cambria Math" w:hAnsi="Cambria Math"/>
                                  <w:sz w:val="20"/>
                                </w:rPr>
                                <m:t>2</m:t>
                              </m:r>
                            </w:ins>
                          </m:sub>
                        </m:sSub>
                      </m:e>
                    </m:d>
                  </m:num>
                  <m:den>
                    <m:sSub>
                      <m:sSubPr>
                        <m:ctrlPr>
                          <w:ins w:id="748" w:author="Clay Cressler" w:date="2016-06-20T12:20:00Z">
                            <w:rPr>
                              <w:rFonts w:ascii="Cambria Math" w:hAnsi="Cambria Math"/>
                              <w:i/>
                              <w:sz w:val="20"/>
                            </w:rPr>
                          </w:ins>
                        </m:ctrlPr>
                      </m:sSubPr>
                      <m:e>
                        <w:ins w:id="749" w:author="Clay Cressler" w:date="2016-06-20T12:20:00Z">
                          <m:r>
                            <w:rPr>
                              <w:rFonts w:ascii="Cambria Math" w:hAnsi="Cambria Math"/>
                              <w:sz w:val="20"/>
                            </w:rPr>
                            <m:t>μ</m:t>
                          </m:r>
                        </w:ins>
                      </m:e>
                      <m:sub>
                        <w:ins w:id="750" w:author="Clay Cressler" w:date="2016-06-20T12:20:00Z">
                          <m:r>
                            <w:rPr>
                              <w:rFonts w:ascii="Cambria Math" w:hAnsi="Cambria Math"/>
                              <w:sz w:val="20"/>
                            </w:rPr>
                            <m:t>2</m:t>
                          </m:r>
                        </w:ins>
                      </m:sub>
                    </m:sSub>
                    <w:ins w:id="751" w:author="Clay Cressler" w:date="2016-06-20T12:20:00Z">
                      <m:r>
                        <w:rPr>
                          <w:rFonts w:ascii="Cambria Math" w:hAnsi="Cambria Math"/>
                          <w:sz w:val="20"/>
                        </w:rPr>
                        <m:t>γ</m:t>
                      </m:r>
                    </w:ins>
                  </m:den>
                </m:f>
              </m:oMath>
            </m:oMathPara>
          </w:p>
        </w:tc>
        <w:tc>
          <w:tcPr>
            <w:tcW w:w="1136" w:type="dxa"/>
            <w:shd w:val="clear" w:color="auto" w:fill="auto"/>
          </w:tcPr>
          <w:p w14:paraId="268244DE" w14:textId="77777777" w:rsidR="000D7886" w:rsidRDefault="000D7886" w:rsidP="006473CD">
            <w:pPr>
              <w:rPr>
                <w:ins w:id="752" w:author="Clay Cressler" w:date="2016-07-18T11:49:00Z"/>
                <w:sz w:val="20"/>
                <w:szCs w:val="24"/>
              </w:rPr>
            </w:pPr>
            <w:ins w:id="753" w:author="Clay Cressler" w:date="2016-06-20T12:20:00Z">
              <w:r w:rsidRPr="00FC610B">
                <w:rPr>
                  <w:sz w:val="20"/>
                  <w:szCs w:val="24"/>
                </w:rPr>
                <w:t>Increase</w:t>
              </w:r>
            </w:ins>
            <w:ins w:id="754" w:author="Clay Cressler" w:date="2016-07-18T11:49:00Z">
              <w:r w:rsidR="00DF4D57">
                <w:rPr>
                  <w:sz w:val="20"/>
                  <w:szCs w:val="24"/>
                </w:rPr>
                <w:t xml:space="preserve"> (</w:t>
              </w:r>
              <w:proofErr w:type="spellStart"/>
              <w:r w:rsidR="00DF4D57">
                <w:rPr>
                  <w:sz w:val="20"/>
                  <w:szCs w:val="24"/>
                </w:rPr>
                <w:t>endoparasites</w:t>
              </w:r>
              <w:proofErr w:type="spellEnd"/>
              <w:r w:rsidR="00DF4D57">
                <w:rPr>
                  <w:sz w:val="20"/>
                  <w:szCs w:val="24"/>
                </w:rPr>
                <w:t>)</w:t>
              </w:r>
            </w:ins>
          </w:p>
          <w:p w14:paraId="0FC9B6ED" w14:textId="6AB1ADCA" w:rsidR="00DF4D57" w:rsidRPr="00FC610B" w:rsidRDefault="00DF4D57" w:rsidP="006473CD">
            <w:pPr>
              <w:rPr>
                <w:ins w:id="755" w:author="Clay Cressler" w:date="2016-06-20T12:12:00Z"/>
                <w:sz w:val="20"/>
                <w:szCs w:val="24"/>
              </w:rPr>
            </w:pPr>
            <w:ins w:id="756" w:author="Clay Cressler" w:date="2016-07-18T11:49:00Z">
              <w:r>
                <w:rPr>
                  <w:sz w:val="20"/>
                  <w:szCs w:val="24"/>
                </w:rPr>
                <w:t>Intermediate peak (</w:t>
              </w:r>
              <w:proofErr w:type="spellStart"/>
              <w:r>
                <w:rPr>
                  <w:sz w:val="20"/>
                  <w:szCs w:val="24"/>
                </w:rPr>
                <w:t>ectoparasites</w:t>
              </w:r>
              <w:proofErr w:type="spellEnd"/>
              <w:r>
                <w:rPr>
                  <w:sz w:val="20"/>
                  <w:szCs w:val="24"/>
                </w:rPr>
                <w:t>)</w:t>
              </w:r>
            </w:ins>
          </w:p>
        </w:tc>
        <w:tc>
          <w:tcPr>
            <w:tcW w:w="1171" w:type="dxa"/>
            <w:shd w:val="clear" w:color="auto" w:fill="auto"/>
          </w:tcPr>
          <w:p w14:paraId="487B4FA8" w14:textId="77777777" w:rsidR="000D7886" w:rsidRPr="00FC610B" w:rsidRDefault="000D7886" w:rsidP="006473CD">
            <w:pPr>
              <w:rPr>
                <w:ins w:id="757" w:author="Clay Cressler" w:date="2016-06-20T12:14:00Z"/>
                <w:sz w:val="20"/>
                <w:szCs w:val="24"/>
              </w:rPr>
            </w:pPr>
            <w:ins w:id="758" w:author="Clay Cressler" w:date="2016-06-20T12:20:00Z">
              <w:r w:rsidRPr="00FC610B">
                <w:rPr>
                  <w:sz w:val="20"/>
                  <w:szCs w:val="24"/>
                </w:rPr>
                <w:t>Decrease</w:t>
              </w:r>
            </w:ins>
          </w:p>
        </w:tc>
      </w:tr>
      <w:tr w:rsidR="000D7886" w:rsidRPr="00FC610B" w14:paraId="2E075DA4" w14:textId="77777777" w:rsidTr="000D7886">
        <w:trPr>
          <w:ins w:id="759" w:author="Clay Cressler" w:date="2016-06-20T12:12:00Z"/>
        </w:trPr>
        <w:tc>
          <w:tcPr>
            <w:tcW w:w="1132" w:type="dxa"/>
            <w:shd w:val="clear" w:color="auto" w:fill="auto"/>
          </w:tcPr>
          <w:p w14:paraId="7E83D31D" w14:textId="6E98AD19" w:rsidR="000D7886" w:rsidRPr="00FC610B" w:rsidRDefault="000D7886" w:rsidP="006473CD">
            <w:pPr>
              <w:rPr>
                <w:ins w:id="760" w:author="Clay Cressler" w:date="2016-06-20T12:12:00Z"/>
                <w:sz w:val="20"/>
                <w:szCs w:val="24"/>
              </w:rPr>
            </w:pPr>
            <w:ins w:id="761" w:author="Clay Cressler" w:date="2016-06-20T12:20:00Z">
              <w:r w:rsidRPr="00FC610B">
                <w:rPr>
                  <w:sz w:val="20"/>
                  <w:szCs w:val="24"/>
                </w:rPr>
                <w:t>2</w:t>
              </w:r>
            </w:ins>
          </w:p>
        </w:tc>
        <w:tc>
          <w:tcPr>
            <w:tcW w:w="1195" w:type="dxa"/>
            <w:shd w:val="clear" w:color="auto" w:fill="auto"/>
          </w:tcPr>
          <w:p w14:paraId="2246ED9B" w14:textId="77777777" w:rsidR="000D7886" w:rsidRPr="00FC610B" w:rsidRDefault="000D7886" w:rsidP="006473CD">
            <w:pPr>
              <w:rPr>
                <w:ins w:id="762" w:author="Clay Cressler" w:date="2016-06-20T12:12:00Z"/>
                <w:sz w:val="20"/>
                <w:szCs w:val="24"/>
              </w:rPr>
            </w:pPr>
            <w:ins w:id="763" w:author="Clay Cressler" w:date="2016-06-20T12:20:00Z">
              <w:r w:rsidRPr="00FC610B">
                <w:rPr>
                  <w:sz w:val="20"/>
                  <w:szCs w:val="24"/>
                </w:rPr>
                <w:t>Yes</w:t>
              </w:r>
            </w:ins>
          </w:p>
        </w:tc>
        <w:tc>
          <w:tcPr>
            <w:tcW w:w="1079" w:type="dxa"/>
            <w:shd w:val="clear" w:color="auto" w:fill="auto"/>
          </w:tcPr>
          <w:p w14:paraId="161626B5" w14:textId="77777777" w:rsidR="000D7886" w:rsidRPr="00FC610B" w:rsidRDefault="000D7886" w:rsidP="006473CD">
            <w:pPr>
              <w:rPr>
                <w:ins w:id="764" w:author="Clay Cressler" w:date="2016-06-20T12:12:00Z"/>
                <w:sz w:val="20"/>
                <w:szCs w:val="24"/>
              </w:rPr>
            </w:pPr>
            <w:ins w:id="765" w:author="Clay Cressler" w:date="2016-06-20T12:20:00Z">
              <w:r w:rsidRPr="00FC610B">
                <w:rPr>
                  <w:sz w:val="20"/>
                  <w:szCs w:val="24"/>
                </w:rPr>
                <w:t>Active</w:t>
              </w:r>
            </w:ins>
          </w:p>
        </w:tc>
        <w:tc>
          <w:tcPr>
            <w:tcW w:w="1202" w:type="dxa"/>
            <w:shd w:val="clear" w:color="auto" w:fill="auto"/>
          </w:tcPr>
          <w:p w14:paraId="6AD7A799" w14:textId="77777777" w:rsidR="000D7886" w:rsidRPr="00FC610B" w:rsidRDefault="000D7886" w:rsidP="006473CD">
            <w:pPr>
              <w:rPr>
                <w:ins w:id="766" w:author="Clay Cressler" w:date="2016-06-20T12:12:00Z"/>
                <w:sz w:val="20"/>
                <w:szCs w:val="24"/>
              </w:rPr>
            </w:pPr>
            <w:ins w:id="767" w:author="Clay Cressler" w:date="2016-06-20T12:20:00Z">
              <w:r w:rsidRPr="00FC610B">
                <w:rPr>
                  <w:sz w:val="20"/>
                  <w:szCs w:val="24"/>
                </w:rPr>
                <w:t>Yes</w:t>
              </w:r>
            </w:ins>
          </w:p>
        </w:tc>
        <w:tc>
          <w:tcPr>
            <w:tcW w:w="1909" w:type="dxa"/>
            <w:shd w:val="clear" w:color="auto" w:fill="auto"/>
          </w:tcPr>
          <w:p w14:paraId="7A90DBFA" w14:textId="77777777" w:rsidR="000D7886" w:rsidRPr="00437D42" w:rsidRDefault="00783720" w:rsidP="006473CD">
            <w:pPr>
              <w:rPr>
                <w:ins w:id="768" w:author="Clay Cressler" w:date="2016-06-20T12:12:00Z"/>
                <w:sz w:val="20"/>
              </w:rPr>
            </w:pPr>
            <m:oMathPara>
              <m:oMath>
                <m:f>
                  <m:fPr>
                    <m:ctrlPr>
                      <w:ins w:id="769" w:author="Clay Cressler" w:date="2016-06-20T12:21:00Z">
                        <w:rPr>
                          <w:rFonts w:ascii="Cambria Math" w:hAnsi="Cambria Math"/>
                          <w:i/>
                          <w:sz w:val="20"/>
                        </w:rPr>
                      </w:ins>
                    </m:ctrlPr>
                  </m:fPr>
                  <m:num>
                    <w:ins w:id="770" w:author="Clay Cressler" w:date="2016-06-20T12:21:00Z">
                      <m:r>
                        <w:rPr>
                          <w:rFonts w:ascii="Cambria Math" w:hAnsi="Cambria Math"/>
                          <w:sz w:val="20"/>
                        </w:rPr>
                        <m:t>a</m:t>
                      </m:r>
                    </w:ins>
                    <m:sSub>
                      <m:sSubPr>
                        <m:ctrlPr>
                          <w:ins w:id="771" w:author="Clay Cressler" w:date="2016-06-20T12:21:00Z">
                            <w:rPr>
                              <w:rFonts w:ascii="Cambria Math" w:hAnsi="Cambria Math"/>
                              <w:i/>
                              <w:sz w:val="20"/>
                            </w:rPr>
                          </w:ins>
                        </m:ctrlPr>
                      </m:sSubPr>
                      <m:e>
                        <w:ins w:id="772" w:author="Clay Cressler" w:date="2016-06-20T12:21:00Z">
                          <m:r>
                            <w:rPr>
                              <w:rFonts w:ascii="Cambria Math" w:hAnsi="Cambria Math"/>
                              <w:sz w:val="20"/>
                            </w:rPr>
                            <m:t>λ</m:t>
                          </m:r>
                        </w:ins>
                      </m:e>
                      <m:sub>
                        <w:ins w:id="773" w:author="Clay Cressler" w:date="2016-06-20T12:21:00Z">
                          <m:r>
                            <w:rPr>
                              <w:rFonts w:ascii="Cambria Math" w:hAnsi="Cambria Math"/>
                              <w:sz w:val="20"/>
                            </w:rPr>
                            <m:t>1</m:t>
                          </m:r>
                        </w:ins>
                      </m:sub>
                    </m:sSub>
                    <w:ins w:id="774" w:author="Clay Cressler" w:date="2016-06-20T12:21:00Z">
                      <m:r>
                        <w:rPr>
                          <w:rFonts w:ascii="Cambria Math" w:hAnsi="Cambria Math"/>
                          <w:sz w:val="20"/>
                        </w:rPr>
                        <m:t>-</m:t>
                      </m:r>
                    </w:ins>
                    <m:sSub>
                      <m:sSubPr>
                        <m:ctrlPr>
                          <w:ins w:id="775" w:author="Clay Cressler" w:date="2016-06-20T12:21:00Z">
                            <w:rPr>
                              <w:rFonts w:ascii="Cambria Math" w:hAnsi="Cambria Math"/>
                              <w:i/>
                              <w:sz w:val="20"/>
                            </w:rPr>
                          </w:ins>
                        </m:ctrlPr>
                      </m:sSubPr>
                      <m:e>
                        <w:ins w:id="776" w:author="Clay Cressler" w:date="2016-06-20T12:21:00Z">
                          <m:r>
                            <w:rPr>
                              <w:rFonts w:ascii="Cambria Math" w:hAnsi="Cambria Math"/>
                              <w:sz w:val="20"/>
                            </w:rPr>
                            <m:t>μ</m:t>
                          </m:r>
                        </w:ins>
                      </m:e>
                      <m:sub>
                        <w:ins w:id="777" w:author="Clay Cressler" w:date="2016-06-20T12:21:00Z">
                          <m:r>
                            <w:rPr>
                              <w:rFonts w:ascii="Cambria Math" w:hAnsi="Cambria Math"/>
                              <w:sz w:val="20"/>
                            </w:rPr>
                            <m:t>1</m:t>
                          </m:r>
                        </w:ins>
                      </m:sub>
                    </m:sSub>
                  </m:num>
                  <m:den>
                    <m:sSub>
                      <m:sSubPr>
                        <m:ctrlPr>
                          <w:ins w:id="778" w:author="Clay Cressler" w:date="2016-06-20T12:21:00Z">
                            <w:rPr>
                              <w:rFonts w:ascii="Cambria Math" w:hAnsi="Cambria Math"/>
                              <w:i/>
                              <w:sz w:val="20"/>
                            </w:rPr>
                          </w:ins>
                        </m:ctrlPr>
                      </m:sSubPr>
                      <m:e>
                        <w:ins w:id="779" w:author="Clay Cressler" w:date="2016-06-20T12:21:00Z">
                          <m:r>
                            <w:rPr>
                              <w:rFonts w:ascii="Cambria Math" w:hAnsi="Cambria Math"/>
                              <w:sz w:val="20"/>
                            </w:rPr>
                            <m:t>λ</m:t>
                          </m:r>
                        </w:ins>
                      </m:e>
                      <m:sub>
                        <w:ins w:id="780" w:author="Clay Cressler" w:date="2016-06-20T12:21:00Z">
                          <m:r>
                            <w:rPr>
                              <w:rFonts w:ascii="Cambria Math" w:hAnsi="Cambria Math"/>
                              <w:sz w:val="20"/>
                            </w:rPr>
                            <m:t>1</m:t>
                          </m:r>
                        </w:ins>
                      </m:sub>
                    </m:sSub>
                    <w:ins w:id="781" w:author="Clay Cressler" w:date="2016-06-20T12:21:00Z">
                      <m:r>
                        <w:rPr>
                          <w:rFonts w:ascii="Cambria Math" w:hAnsi="Cambria Math"/>
                          <w:sz w:val="20"/>
                        </w:rPr>
                        <m:t>-</m:t>
                      </m:r>
                    </w:ins>
                    <m:sSub>
                      <m:sSubPr>
                        <m:ctrlPr>
                          <w:ins w:id="782" w:author="Clay Cressler" w:date="2016-06-20T12:21:00Z">
                            <w:rPr>
                              <w:rFonts w:ascii="Cambria Math" w:hAnsi="Cambria Math"/>
                              <w:i/>
                              <w:sz w:val="20"/>
                            </w:rPr>
                          </w:ins>
                        </m:ctrlPr>
                      </m:sSubPr>
                      <m:e>
                        <w:ins w:id="783" w:author="Clay Cressler" w:date="2016-06-20T12:21:00Z">
                          <m:r>
                            <w:rPr>
                              <w:rFonts w:ascii="Cambria Math" w:hAnsi="Cambria Math"/>
                              <w:sz w:val="20"/>
                            </w:rPr>
                            <m:t>μ</m:t>
                          </m:r>
                        </w:ins>
                      </m:e>
                      <m:sub>
                        <w:ins w:id="784" w:author="Clay Cressler" w:date="2016-06-20T12:21:00Z">
                          <m:r>
                            <w:rPr>
                              <w:rFonts w:ascii="Cambria Math" w:hAnsi="Cambria Math"/>
                              <w:sz w:val="20"/>
                            </w:rPr>
                            <m:t>1</m:t>
                          </m:r>
                        </w:ins>
                      </m:sub>
                    </m:sSub>
                  </m:den>
                </m:f>
                <w:ins w:id="785" w:author="Clay Cressler" w:date="2016-06-20T12:21:00Z">
                  <m:r>
                    <w:rPr>
                      <w:rFonts w:ascii="Cambria Math" w:hAnsi="Cambria Math"/>
                      <w:sz w:val="20"/>
                    </w:rPr>
                    <m:t>+</m:t>
                  </m:r>
                </w:ins>
                <m:f>
                  <m:fPr>
                    <m:ctrlPr>
                      <w:ins w:id="786" w:author="Clay Cressler" w:date="2016-06-20T12:21:00Z">
                        <w:rPr>
                          <w:rFonts w:ascii="Cambria Math" w:hAnsi="Cambria Math"/>
                          <w:i/>
                          <w:sz w:val="20"/>
                        </w:rPr>
                      </w:ins>
                    </m:ctrlPr>
                  </m:fPr>
                  <m:num>
                    <w:ins w:id="787" w:author="Clay Cressler" w:date="2016-06-20T12:21:00Z">
                      <m:r>
                        <w:rPr>
                          <w:rFonts w:ascii="Cambria Math" w:hAnsi="Cambria Math"/>
                          <w:sz w:val="20"/>
                        </w:rPr>
                        <m:t>a</m:t>
                      </m:r>
                    </w:ins>
                    <m:sSub>
                      <m:sSubPr>
                        <m:ctrlPr>
                          <w:ins w:id="788" w:author="Clay Cressler" w:date="2016-06-20T12:21:00Z">
                            <w:rPr>
                              <w:rFonts w:ascii="Cambria Math" w:hAnsi="Cambria Math"/>
                              <w:i/>
                              <w:sz w:val="20"/>
                            </w:rPr>
                          </w:ins>
                        </m:ctrlPr>
                      </m:sSubPr>
                      <m:e>
                        <w:ins w:id="789" w:author="Clay Cressler" w:date="2016-06-20T12:21:00Z">
                          <m:r>
                            <w:rPr>
                              <w:rFonts w:ascii="Cambria Math" w:hAnsi="Cambria Math"/>
                              <w:sz w:val="20"/>
                            </w:rPr>
                            <m:t>λ</m:t>
                          </m:r>
                        </w:ins>
                      </m:e>
                      <m:sub>
                        <w:ins w:id="790" w:author="Clay Cressler" w:date="2016-06-20T12:21:00Z">
                          <m:r>
                            <w:rPr>
                              <w:rFonts w:ascii="Cambria Math" w:hAnsi="Cambria Math"/>
                              <w:sz w:val="20"/>
                            </w:rPr>
                            <m:t>2</m:t>
                          </m:r>
                        </w:ins>
                      </m:sub>
                    </m:sSub>
                    <w:ins w:id="791" w:author="Clay Cressler" w:date="2016-06-20T12:21:00Z">
                      <m:r>
                        <w:rPr>
                          <w:rFonts w:ascii="Cambria Math" w:hAnsi="Cambria Math"/>
                          <w:sz w:val="20"/>
                        </w:rPr>
                        <m:t>-</m:t>
                      </m:r>
                    </w:ins>
                    <m:sSub>
                      <m:sSubPr>
                        <m:ctrlPr>
                          <w:ins w:id="792" w:author="Clay Cressler" w:date="2016-06-20T12:21:00Z">
                            <w:rPr>
                              <w:rFonts w:ascii="Cambria Math" w:hAnsi="Cambria Math"/>
                              <w:i/>
                              <w:sz w:val="20"/>
                            </w:rPr>
                          </w:ins>
                        </m:ctrlPr>
                      </m:sSubPr>
                      <m:e>
                        <w:ins w:id="793" w:author="Clay Cressler" w:date="2016-06-20T12:21:00Z">
                          <m:r>
                            <w:rPr>
                              <w:rFonts w:ascii="Cambria Math" w:hAnsi="Cambria Math"/>
                              <w:sz w:val="20"/>
                            </w:rPr>
                            <m:t>μ</m:t>
                          </m:r>
                        </w:ins>
                      </m:e>
                      <m:sub>
                        <w:ins w:id="794" w:author="Clay Cressler" w:date="2016-06-20T12:21:00Z">
                          <m:r>
                            <w:rPr>
                              <w:rFonts w:ascii="Cambria Math" w:hAnsi="Cambria Math"/>
                              <w:sz w:val="20"/>
                            </w:rPr>
                            <m:t>2</m:t>
                          </m:r>
                        </w:ins>
                      </m:sub>
                    </m:sSub>
                  </m:num>
                  <m:den>
                    <m:sSub>
                      <m:sSubPr>
                        <m:ctrlPr>
                          <w:ins w:id="795" w:author="Clay Cressler" w:date="2016-06-20T12:21:00Z">
                            <w:rPr>
                              <w:rFonts w:ascii="Cambria Math" w:hAnsi="Cambria Math"/>
                              <w:i/>
                              <w:sz w:val="20"/>
                            </w:rPr>
                          </w:ins>
                        </m:ctrlPr>
                      </m:sSubPr>
                      <m:e>
                        <w:ins w:id="796" w:author="Clay Cressler" w:date="2016-06-20T12:21:00Z">
                          <m:r>
                            <w:rPr>
                              <w:rFonts w:ascii="Cambria Math" w:hAnsi="Cambria Math"/>
                              <w:sz w:val="20"/>
                            </w:rPr>
                            <m:t>λ</m:t>
                          </m:r>
                        </w:ins>
                      </m:e>
                      <m:sub>
                        <w:ins w:id="797" w:author="Clay Cressler" w:date="2016-06-20T12:21:00Z">
                          <m:r>
                            <w:rPr>
                              <w:rFonts w:ascii="Cambria Math" w:hAnsi="Cambria Math"/>
                              <w:sz w:val="20"/>
                            </w:rPr>
                            <m:t>2</m:t>
                          </m:r>
                        </w:ins>
                      </m:sub>
                    </m:sSub>
                    <w:ins w:id="798" w:author="Clay Cressler" w:date="2016-06-20T12:21:00Z">
                      <m:r>
                        <w:rPr>
                          <w:rFonts w:ascii="Cambria Math" w:hAnsi="Cambria Math"/>
                          <w:sz w:val="20"/>
                        </w:rPr>
                        <m:t>-</m:t>
                      </m:r>
                    </w:ins>
                    <m:sSub>
                      <m:sSubPr>
                        <m:ctrlPr>
                          <w:ins w:id="799" w:author="Clay Cressler" w:date="2016-06-20T12:21:00Z">
                            <w:rPr>
                              <w:rFonts w:ascii="Cambria Math" w:hAnsi="Cambria Math"/>
                              <w:i/>
                              <w:sz w:val="20"/>
                            </w:rPr>
                          </w:ins>
                        </m:ctrlPr>
                      </m:sSubPr>
                      <m:e>
                        <w:ins w:id="800" w:author="Clay Cressler" w:date="2016-06-20T12:21:00Z">
                          <m:r>
                            <w:rPr>
                              <w:rFonts w:ascii="Cambria Math" w:hAnsi="Cambria Math"/>
                              <w:sz w:val="20"/>
                            </w:rPr>
                            <m:t>μ</m:t>
                          </m:r>
                        </w:ins>
                      </m:e>
                      <m:sub>
                        <w:ins w:id="801" w:author="Clay Cressler" w:date="2016-06-20T12:21:00Z">
                          <m:r>
                            <w:rPr>
                              <w:rFonts w:ascii="Cambria Math" w:hAnsi="Cambria Math"/>
                              <w:sz w:val="20"/>
                            </w:rPr>
                            <m:t>2</m:t>
                          </m:r>
                        </w:ins>
                      </m:sub>
                    </m:sSub>
                  </m:den>
                </m:f>
              </m:oMath>
            </m:oMathPara>
          </w:p>
        </w:tc>
        <w:tc>
          <w:tcPr>
            <w:tcW w:w="1136" w:type="dxa"/>
            <w:shd w:val="clear" w:color="auto" w:fill="auto"/>
          </w:tcPr>
          <w:p w14:paraId="2253FAEF" w14:textId="4ED82E7C" w:rsidR="000D7886" w:rsidRPr="00FC610B" w:rsidRDefault="000D7886" w:rsidP="006473CD">
            <w:pPr>
              <w:rPr>
                <w:ins w:id="802" w:author="Clay Cressler" w:date="2016-06-20T12:12:00Z"/>
                <w:sz w:val="20"/>
                <w:szCs w:val="24"/>
              </w:rPr>
            </w:pPr>
            <w:ins w:id="803" w:author="Clay Cressler" w:date="2016-06-20T12:20:00Z">
              <w:r w:rsidRPr="00FC610B">
                <w:rPr>
                  <w:sz w:val="20"/>
                  <w:szCs w:val="24"/>
                </w:rPr>
                <w:t>Increase</w:t>
              </w:r>
            </w:ins>
            <w:ins w:id="804" w:author="Clay Cressler" w:date="2016-07-18T11:49:00Z">
              <w:r w:rsidR="00DF4D57">
                <w:rPr>
                  <w:sz w:val="20"/>
                  <w:szCs w:val="24"/>
                </w:rPr>
                <w:t xml:space="preserve"> (both)</w:t>
              </w:r>
            </w:ins>
          </w:p>
        </w:tc>
        <w:tc>
          <w:tcPr>
            <w:tcW w:w="1171" w:type="dxa"/>
            <w:shd w:val="clear" w:color="auto" w:fill="auto"/>
          </w:tcPr>
          <w:p w14:paraId="0ACE7912" w14:textId="77777777" w:rsidR="000D7886" w:rsidRPr="00FC610B" w:rsidRDefault="000D7886" w:rsidP="006473CD">
            <w:pPr>
              <w:rPr>
                <w:ins w:id="805" w:author="Clay Cressler" w:date="2016-06-20T12:14:00Z"/>
                <w:sz w:val="20"/>
                <w:szCs w:val="24"/>
              </w:rPr>
            </w:pPr>
            <w:ins w:id="806" w:author="Clay Cressler" w:date="2016-06-20T12:21:00Z">
              <w:r w:rsidRPr="00FC610B">
                <w:rPr>
                  <w:sz w:val="20"/>
                  <w:szCs w:val="24"/>
                </w:rPr>
                <w:t>None</w:t>
              </w:r>
            </w:ins>
          </w:p>
        </w:tc>
      </w:tr>
      <w:tr w:rsidR="000D7886" w:rsidRPr="00FC610B" w14:paraId="455F5D2D" w14:textId="77777777" w:rsidTr="000D7886">
        <w:trPr>
          <w:ins w:id="807" w:author="Clay Cressler" w:date="2016-06-20T12:12:00Z"/>
        </w:trPr>
        <w:tc>
          <w:tcPr>
            <w:tcW w:w="1132" w:type="dxa"/>
            <w:shd w:val="clear" w:color="auto" w:fill="auto"/>
          </w:tcPr>
          <w:p w14:paraId="6BA01599" w14:textId="77777777" w:rsidR="000D7886" w:rsidRPr="00FC610B" w:rsidRDefault="000D7886" w:rsidP="006473CD">
            <w:pPr>
              <w:rPr>
                <w:ins w:id="808" w:author="Clay Cressler" w:date="2016-06-20T12:12:00Z"/>
                <w:sz w:val="20"/>
                <w:szCs w:val="24"/>
              </w:rPr>
            </w:pPr>
            <w:ins w:id="809" w:author="Clay Cressler" w:date="2016-06-20T12:21:00Z">
              <w:r w:rsidRPr="00FC610B">
                <w:rPr>
                  <w:sz w:val="20"/>
                  <w:szCs w:val="24"/>
                </w:rPr>
                <w:t>2</w:t>
              </w:r>
            </w:ins>
          </w:p>
        </w:tc>
        <w:tc>
          <w:tcPr>
            <w:tcW w:w="1195" w:type="dxa"/>
            <w:shd w:val="clear" w:color="auto" w:fill="auto"/>
          </w:tcPr>
          <w:p w14:paraId="7769712F" w14:textId="77777777" w:rsidR="000D7886" w:rsidRPr="00FC610B" w:rsidRDefault="000D7886" w:rsidP="006473CD">
            <w:pPr>
              <w:rPr>
                <w:ins w:id="810" w:author="Clay Cressler" w:date="2016-06-20T12:12:00Z"/>
                <w:sz w:val="20"/>
                <w:szCs w:val="24"/>
              </w:rPr>
            </w:pPr>
            <w:ins w:id="811" w:author="Clay Cressler" w:date="2016-06-20T12:21:00Z">
              <w:r w:rsidRPr="00FC610B">
                <w:rPr>
                  <w:sz w:val="20"/>
                  <w:szCs w:val="24"/>
                </w:rPr>
                <w:t>No</w:t>
              </w:r>
            </w:ins>
          </w:p>
        </w:tc>
        <w:tc>
          <w:tcPr>
            <w:tcW w:w="1079" w:type="dxa"/>
            <w:shd w:val="clear" w:color="auto" w:fill="auto"/>
          </w:tcPr>
          <w:p w14:paraId="232819C7" w14:textId="77777777" w:rsidR="000D7886" w:rsidRPr="00FC610B" w:rsidRDefault="000D7886" w:rsidP="006473CD">
            <w:pPr>
              <w:rPr>
                <w:ins w:id="812" w:author="Clay Cressler" w:date="2016-06-20T12:12:00Z"/>
                <w:sz w:val="20"/>
                <w:szCs w:val="24"/>
              </w:rPr>
            </w:pPr>
            <w:ins w:id="813" w:author="Clay Cressler" w:date="2016-06-20T12:21:00Z">
              <w:r w:rsidRPr="00FC610B">
                <w:rPr>
                  <w:sz w:val="20"/>
                  <w:szCs w:val="24"/>
                </w:rPr>
                <w:t>Active</w:t>
              </w:r>
            </w:ins>
          </w:p>
        </w:tc>
        <w:tc>
          <w:tcPr>
            <w:tcW w:w="1202" w:type="dxa"/>
            <w:shd w:val="clear" w:color="auto" w:fill="auto"/>
          </w:tcPr>
          <w:p w14:paraId="5471AAF4" w14:textId="77777777" w:rsidR="000D7886" w:rsidRPr="00FC610B" w:rsidRDefault="000D7886" w:rsidP="006473CD">
            <w:pPr>
              <w:rPr>
                <w:ins w:id="814" w:author="Clay Cressler" w:date="2016-06-20T12:12:00Z"/>
                <w:sz w:val="20"/>
                <w:szCs w:val="24"/>
              </w:rPr>
            </w:pPr>
            <w:ins w:id="815" w:author="Clay Cressler" w:date="2016-06-20T12:21:00Z">
              <w:r w:rsidRPr="00FC610B">
                <w:rPr>
                  <w:sz w:val="20"/>
                  <w:szCs w:val="24"/>
                </w:rPr>
                <w:t>Yes</w:t>
              </w:r>
            </w:ins>
          </w:p>
        </w:tc>
        <w:tc>
          <w:tcPr>
            <w:tcW w:w="1909" w:type="dxa"/>
            <w:shd w:val="clear" w:color="auto" w:fill="auto"/>
          </w:tcPr>
          <w:p w14:paraId="5FAEDAEE" w14:textId="77777777" w:rsidR="000D7886" w:rsidRPr="00437D42" w:rsidRDefault="00783720" w:rsidP="006473CD">
            <w:pPr>
              <w:rPr>
                <w:ins w:id="816" w:author="Clay Cressler" w:date="2016-06-20T12:12:00Z"/>
                <w:sz w:val="20"/>
              </w:rPr>
            </w:pPr>
            <m:oMathPara>
              <m:oMath>
                <m:f>
                  <m:fPr>
                    <m:ctrlPr>
                      <w:ins w:id="817" w:author="Clay Cressler" w:date="2016-06-20T12:21:00Z">
                        <w:rPr>
                          <w:rFonts w:ascii="Cambria Math" w:hAnsi="Cambria Math"/>
                          <w:i/>
                          <w:sz w:val="20"/>
                        </w:rPr>
                      </w:ins>
                    </m:ctrlPr>
                  </m:fPr>
                  <m:num>
                    <w:ins w:id="818" w:author="Clay Cressler" w:date="2016-06-20T12:21:00Z">
                      <m:r>
                        <w:rPr>
                          <w:rFonts w:ascii="Cambria Math" w:hAnsi="Cambria Math"/>
                          <w:sz w:val="20"/>
                        </w:rPr>
                        <m:t>a</m:t>
                      </m:r>
                    </w:ins>
                    <m:sSub>
                      <m:sSubPr>
                        <m:ctrlPr>
                          <w:ins w:id="819" w:author="Clay Cressler" w:date="2016-06-20T12:21:00Z">
                            <w:rPr>
                              <w:rFonts w:ascii="Cambria Math" w:hAnsi="Cambria Math"/>
                              <w:i/>
                              <w:sz w:val="20"/>
                            </w:rPr>
                          </w:ins>
                        </m:ctrlPr>
                      </m:sSubPr>
                      <m:e>
                        <w:ins w:id="820" w:author="Clay Cressler" w:date="2016-06-20T12:21:00Z">
                          <m:r>
                            <w:rPr>
                              <w:rFonts w:ascii="Cambria Math" w:hAnsi="Cambria Math"/>
                              <w:sz w:val="20"/>
                            </w:rPr>
                            <m:t>λ</m:t>
                          </m:r>
                        </w:ins>
                      </m:e>
                      <m:sub>
                        <w:ins w:id="821" w:author="Clay Cressler" w:date="2016-06-20T12:21:00Z">
                          <m:r>
                            <w:rPr>
                              <w:rFonts w:ascii="Cambria Math" w:hAnsi="Cambria Math"/>
                              <w:sz w:val="20"/>
                            </w:rPr>
                            <m:t>1</m:t>
                          </m:r>
                        </w:ins>
                      </m:sub>
                    </m:sSub>
                    <w:ins w:id="822" w:author="Clay Cressler" w:date="2016-06-20T12:21:00Z">
                      <m:r>
                        <w:rPr>
                          <w:rFonts w:ascii="Cambria Math" w:hAnsi="Cambria Math"/>
                          <w:sz w:val="20"/>
                        </w:rPr>
                        <m:t>-</m:t>
                      </m:r>
                    </w:ins>
                    <m:sSub>
                      <m:sSubPr>
                        <m:ctrlPr>
                          <w:ins w:id="823" w:author="Clay Cressler" w:date="2016-06-20T12:21:00Z">
                            <w:rPr>
                              <w:rFonts w:ascii="Cambria Math" w:hAnsi="Cambria Math"/>
                              <w:i/>
                              <w:sz w:val="20"/>
                            </w:rPr>
                          </w:ins>
                        </m:ctrlPr>
                      </m:sSubPr>
                      <m:e>
                        <w:ins w:id="824" w:author="Clay Cressler" w:date="2016-06-20T12:21:00Z">
                          <m:r>
                            <w:rPr>
                              <w:rFonts w:ascii="Cambria Math" w:hAnsi="Cambria Math"/>
                              <w:sz w:val="20"/>
                            </w:rPr>
                            <m:t>μ</m:t>
                          </m:r>
                        </w:ins>
                      </m:e>
                      <m:sub>
                        <w:ins w:id="825" w:author="Clay Cressler" w:date="2016-06-20T12:21:00Z">
                          <m:r>
                            <w:rPr>
                              <w:rFonts w:ascii="Cambria Math" w:hAnsi="Cambria Math"/>
                              <w:sz w:val="20"/>
                            </w:rPr>
                            <m:t>1</m:t>
                          </m:r>
                        </w:ins>
                      </m:sub>
                    </m:sSub>
                  </m:num>
                  <m:den>
                    <m:sSub>
                      <m:sSubPr>
                        <m:ctrlPr>
                          <w:ins w:id="826" w:author="Clay Cressler" w:date="2016-06-20T12:21:00Z">
                            <w:rPr>
                              <w:rFonts w:ascii="Cambria Math" w:hAnsi="Cambria Math"/>
                              <w:i/>
                              <w:sz w:val="20"/>
                            </w:rPr>
                          </w:ins>
                        </m:ctrlPr>
                      </m:sSubPr>
                      <m:e>
                        <w:ins w:id="827" w:author="Clay Cressler" w:date="2016-06-20T12:21:00Z">
                          <m:r>
                            <w:rPr>
                              <w:rFonts w:ascii="Cambria Math" w:hAnsi="Cambria Math"/>
                              <w:sz w:val="20"/>
                            </w:rPr>
                            <m:t>λ</m:t>
                          </m:r>
                        </w:ins>
                      </m:e>
                      <m:sub>
                        <w:ins w:id="828" w:author="Clay Cressler" w:date="2016-06-20T12:21:00Z">
                          <m:r>
                            <w:rPr>
                              <w:rFonts w:ascii="Cambria Math" w:hAnsi="Cambria Math"/>
                              <w:sz w:val="20"/>
                            </w:rPr>
                            <m:t>1</m:t>
                          </m:r>
                        </w:ins>
                      </m:sub>
                    </m:sSub>
                    <w:ins w:id="829" w:author="Clay Cressler" w:date="2016-06-20T12:21:00Z">
                      <m:r>
                        <w:rPr>
                          <w:rFonts w:ascii="Cambria Math" w:hAnsi="Cambria Math"/>
                          <w:sz w:val="20"/>
                        </w:rPr>
                        <m:t>-</m:t>
                      </m:r>
                    </w:ins>
                    <m:sSub>
                      <m:sSubPr>
                        <m:ctrlPr>
                          <w:ins w:id="830" w:author="Clay Cressler" w:date="2016-06-20T12:21:00Z">
                            <w:rPr>
                              <w:rFonts w:ascii="Cambria Math" w:hAnsi="Cambria Math"/>
                              <w:i/>
                              <w:sz w:val="20"/>
                            </w:rPr>
                          </w:ins>
                        </m:ctrlPr>
                      </m:sSubPr>
                      <m:e>
                        <w:ins w:id="831" w:author="Clay Cressler" w:date="2016-06-20T12:21:00Z">
                          <m:r>
                            <w:rPr>
                              <w:rFonts w:ascii="Cambria Math" w:hAnsi="Cambria Math"/>
                              <w:sz w:val="20"/>
                            </w:rPr>
                            <m:t>μ</m:t>
                          </m:r>
                        </w:ins>
                      </m:e>
                      <m:sub>
                        <w:ins w:id="832" w:author="Clay Cressler" w:date="2016-06-20T12:21:00Z">
                          <m:r>
                            <w:rPr>
                              <w:rFonts w:ascii="Cambria Math" w:hAnsi="Cambria Math"/>
                              <w:sz w:val="20"/>
                            </w:rPr>
                            <m:t>1</m:t>
                          </m:r>
                        </w:ins>
                      </m:sub>
                    </m:sSub>
                  </m:den>
                </m:f>
                <w:ins w:id="833" w:author="Clay Cressler" w:date="2016-06-20T12:21:00Z">
                  <m:r>
                    <w:rPr>
                      <w:rFonts w:ascii="Cambria Math" w:hAnsi="Cambria Math"/>
                      <w:sz w:val="20"/>
                    </w:rPr>
                    <m:t>+</m:t>
                  </m:r>
                </w:ins>
                <m:f>
                  <m:fPr>
                    <m:ctrlPr>
                      <w:ins w:id="834" w:author="Clay Cressler" w:date="2016-06-20T12:21:00Z">
                        <w:rPr>
                          <w:rFonts w:ascii="Cambria Math" w:hAnsi="Cambria Math"/>
                          <w:i/>
                          <w:sz w:val="20"/>
                        </w:rPr>
                      </w:ins>
                    </m:ctrlPr>
                  </m:fPr>
                  <m:num>
                    <w:ins w:id="835" w:author="Clay Cressler" w:date="2016-06-20T12:21:00Z">
                      <m:r>
                        <w:rPr>
                          <w:rFonts w:ascii="Cambria Math" w:hAnsi="Cambria Math"/>
                          <w:sz w:val="20"/>
                        </w:rPr>
                        <m:t>a</m:t>
                      </m:r>
                    </w:ins>
                    <m:sSub>
                      <m:sSubPr>
                        <m:ctrlPr>
                          <w:ins w:id="836" w:author="Clay Cressler" w:date="2016-06-20T12:21:00Z">
                            <w:rPr>
                              <w:rFonts w:ascii="Cambria Math" w:hAnsi="Cambria Math"/>
                              <w:i/>
                              <w:sz w:val="20"/>
                            </w:rPr>
                          </w:ins>
                        </m:ctrlPr>
                      </m:sSubPr>
                      <m:e>
                        <w:ins w:id="837" w:author="Clay Cressler" w:date="2016-06-20T12:21:00Z">
                          <m:r>
                            <w:rPr>
                              <w:rFonts w:ascii="Cambria Math" w:hAnsi="Cambria Math"/>
                              <w:sz w:val="20"/>
                            </w:rPr>
                            <m:t>λ</m:t>
                          </m:r>
                        </w:ins>
                      </m:e>
                      <m:sub>
                        <w:ins w:id="838" w:author="Clay Cressler" w:date="2016-06-20T12:21:00Z">
                          <m:r>
                            <w:rPr>
                              <w:rFonts w:ascii="Cambria Math" w:hAnsi="Cambria Math"/>
                              <w:sz w:val="20"/>
                            </w:rPr>
                            <m:t>2</m:t>
                          </m:r>
                        </w:ins>
                      </m:sub>
                    </m:sSub>
                    <w:ins w:id="839" w:author="Clay Cressler" w:date="2016-06-20T12:21:00Z">
                      <m:r>
                        <w:rPr>
                          <w:rFonts w:ascii="Cambria Math" w:hAnsi="Cambria Math"/>
                          <w:sz w:val="20"/>
                        </w:rPr>
                        <m:t>-</m:t>
                      </m:r>
                    </w:ins>
                    <m:sSub>
                      <m:sSubPr>
                        <m:ctrlPr>
                          <w:ins w:id="840" w:author="Clay Cressler" w:date="2016-06-20T12:21:00Z">
                            <w:rPr>
                              <w:rFonts w:ascii="Cambria Math" w:hAnsi="Cambria Math"/>
                              <w:i/>
                              <w:sz w:val="20"/>
                            </w:rPr>
                          </w:ins>
                        </m:ctrlPr>
                      </m:sSubPr>
                      <m:e>
                        <w:ins w:id="841" w:author="Clay Cressler" w:date="2016-06-20T12:21:00Z">
                          <m:r>
                            <w:rPr>
                              <w:rFonts w:ascii="Cambria Math" w:hAnsi="Cambria Math"/>
                              <w:sz w:val="20"/>
                            </w:rPr>
                            <m:t>μ</m:t>
                          </m:r>
                        </w:ins>
                      </m:e>
                      <m:sub>
                        <w:ins w:id="842" w:author="Clay Cressler" w:date="2016-06-20T12:21:00Z">
                          <m:r>
                            <w:rPr>
                              <w:rFonts w:ascii="Cambria Math" w:hAnsi="Cambria Math"/>
                              <w:sz w:val="20"/>
                            </w:rPr>
                            <m:t>2</m:t>
                          </m:r>
                        </w:ins>
                      </m:sub>
                    </m:sSub>
                  </m:num>
                  <m:den>
                    <m:sSub>
                      <m:sSubPr>
                        <m:ctrlPr>
                          <w:ins w:id="843" w:author="Clay Cressler" w:date="2016-06-20T12:21:00Z">
                            <w:rPr>
                              <w:rFonts w:ascii="Cambria Math" w:hAnsi="Cambria Math"/>
                              <w:i/>
                              <w:sz w:val="20"/>
                            </w:rPr>
                          </w:ins>
                        </m:ctrlPr>
                      </m:sSubPr>
                      <m:e>
                        <w:ins w:id="844" w:author="Clay Cressler" w:date="2016-06-20T12:21:00Z">
                          <m:r>
                            <w:rPr>
                              <w:rFonts w:ascii="Cambria Math" w:hAnsi="Cambria Math"/>
                              <w:sz w:val="20"/>
                            </w:rPr>
                            <m:t>λ</m:t>
                          </m:r>
                        </w:ins>
                      </m:e>
                      <m:sub>
                        <w:ins w:id="845" w:author="Clay Cressler" w:date="2016-06-20T12:21:00Z">
                          <m:r>
                            <w:rPr>
                              <w:rFonts w:ascii="Cambria Math" w:hAnsi="Cambria Math"/>
                              <w:sz w:val="20"/>
                            </w:rPr>
                            <m:t>2</m:t>
                          </m:r>
                        </w:ins>
                      </m:sub>
                    </m:sSub>
                    <w:ins w:id="846" w:author="Clay Cressler" w:date="2016-06-20T12:21:00Z">
                      <m:r>
                        <w:rPr>
                          <w:rFonts w:ascii="Cambria Math" w:hAnsi="Cambria Math"/>
                          <w:sz w:val="20"/>
                        </w:rPr>
                        <m:t>-</m:t>
                      </m:r>
                    </w:ins>
                    <m:sSub>
                      <m:sSubPr>
                        <m:ctrlPr>
                          <w:ins w:id="847" w:author="Clay Cressler" w:date="2016-06-20T12:21:00Z">
                            <w:rPr>
                              <w:rFonts w:ascii="Cambria Math" w:hAnsi="Cambria Math"/>
                              <w:i/>
                              <w:sz w:val="20"/>
                            </w:rPr>
                          </w:ins>
                        </m:ctrlPr>
                      </m:sSubPr>
                      <m:e>
                        <w:ins w:id="848" w:author="Clay Cressler" w:date="2016-06-20T12:21:00Z">
                          <m:r>
                            <w:rPr>
                              <w:rFonts w:ascii="Cambria Math" w:hAnsi="Cambria Math"/>
                              <w:sz w:val="20"/>
                            </w:rPr>
                            <m:t>μ</m:t>
                          </m:r>
                        </w:ins>
                      </m:e>
                      <m:sub>
                        <w:ins w:id="849" w:author="Clay Cressler" w:date="2016-06-20T12:21:00Z">
                          <m:r>
                            <w:rPr>
                              <w:rFonts w:ascii="Cambria Math" w:hAnsi="Cambria Math"/>
                              <w:sz w:val="20"/>
                            </w:rPr>
                            <m:t>2</m:t>
                          </m:r>
                        </w:ins>
                      </m:sub>
                    </m:sSub>
                  </m:den>
                </m:f>
              </m:oMath>
            </m:oMathPara>
          </w:p>
        </w:tc>
        <w:tc>
          <w:tcPr>
            <w:tcW w:w="1136" w:type="dxa"/>
            <w:shd w:val="clear" w:color="auto" w:fill="auto"/>
          </w:tcPr>
          <w:p w14:paraId="5211D53F" w14:textId="037A5643" w:rsidR="000D7886" w:rsidRPr="00FC610B" w:rsidRDefault="000D7886" w:rsidP="006473CD">
            <w:pPr>
              <w:rPr>
                <w:ins w:id="850" w:author="Clay Cressler" w:date="2016-06-20T12:12:00Z"/>
                <w:sz w:val="20"/>
                <w:szCs w:val="24"/>
              </w:rPr>
            </w:pPr>
            <w:ins w:id="851" w:author="Clay Cressler" w:date="2016-06-20T12:21:00Z">
              <w:r w:rsidRPr="00FC610B">
                <w:rPr>
                  <w:sz w:val="20"/>
                  <w:szCs w:val="24"/>
                </w:rPr>
                <w:t>Increase</w:t>
              </w:r>
            </w:ins>
            <w:ins w:id="852" w:author="Clay Cressler" w:date="2016-07-18T11:49:00Z">
              <w:r w:rsidR="00DF4D57">
                <w:rPr>
                  <w:sz w:val="20"/>
                  <w:szCs w:val="24"/>
                </w:rPr>
                <w:t xml:space="preserve"> (both)</w:t>
              </w:r>
            </w:ins>
          </w:p>
        </w:tc>
        <w:tc>
          <w:tcPr>
            <w:tcW w:w="1171" w:type="dxa"/>
            <w:shd w:val="clear" w:color="auto" w:fill="auto"/>
          </w:tcPr>
          <w:p w14:paraId="112EA43C" w14:textId="77777777" w:rsidR="000D7886" w:rsidRPr="00FC610B" w:rsidRDefault="000D7886" w:rsidP="006473CD">
            <w:pPr>
              <w:rPr>
                <w:ins w:id="853" w:author="Clay Cressler" w:date="2016-06-20T12:14:00Z"/>
                <w:sz w:val="20"/>
                <w:szCs w:val="24"/>
              </w:rPr>
            </w:pPr>
            <w:ins w:id="854" w:author="Clay Cressler" w:date="2016-06-20T12:21:00Z">
              <w:r w:rsidRPr="00FC610B">
                <w:rPr>
                  <w:sz w:val="20"/>
                  <w:szCs w:val="24"/>
                </w:rPr>
                <w:t>None</w:t>
              </w:r>
            </w:ins>
          </w:p>
        </w:tc>
      </w:tr>
      <w:tr w:rsidR="000D7886" w:rsidRPr="00FC610B" w14:paraId="522D6362" w14:textId="77777777" w:rsidTr="000D7886">
        <w:trPr>
          <w:ins w:id="855" w:author="Clay Cressler" w:date="2016-06-20T12:12:00Z"/>
        </w:trPr>
        <w:tc>
          <w:tcPr>
            <w:tcW w:w="1132" w:type="dxa"/>
            <w:shd w:val="clear" w:color="auto" w:fill="auto"/>
          </w:tcPr>
          <w:p w14:paraId="768656D8" w14:textId="77777777" w:rsidR="000D7886" w:rsidRPr="00FC610B" w:rsidRDefault="000D7886" w:rsidP="006473CD">
            <w:pPr>
              <w:rPr>
                <w:ins w:id="856" w:author="Clay Cressler" w:date="2016-06-20T12:12:00Z"/>
                <w:sz w:val="20"/>
                <w:szCs w:val="24"/>
              </w:rPr>
            </w:pPr>
            <w:ins w:id="857" w:author="Clay Cressler" w:date="2016-06-20T12:21:00Z">
              <w:r w:rsidRPr="00FC610B">
                <w:rPr>
                  <w:sz w:val="20"/>
                  <w:szCs w:val="24"/>
                </w:rPr>
                <w:t>2</w:t>
              </w:r>
            </w:ins>
          </w:p>
        </w:tc>
        <w:tc>
          <w:tcPr>
            <w:tcW w:w="1195" w:type="dxa"/>
            <w:shd w:val="clear" w:color="auto" w:fill="auto"/>
          </w:tcPr>
          <w:p w14:paraId="1ABE91F5" w14:textId="77777777" w:rsidR="000D7886" w:rsidRPr="00FC610B" w:rsidRDefault="000D7886" w:rsidP="006473CD">
            <w:pPr>
              <w:rPr>
                <w:ins w:id="858" w:author="Clay Cressler" w:date="2016-06-20T12:12:00Z"/>
                <w:sz w:val="20"/>
                <w:szCs w:val="24"/>
              </w:rPr>
            </w:pPr>
            <w:ins w:id="859" w:author="Clay Cressler" w:date="2016-06-20T12:21:00Z">
              <w:r w:rsidRPr="00FC610B">
                <w:rPr>
                  <w:sz w:val="20"/>
                  <w:szCs w:val="24"/>
                </w:rPr>
                <w:t>No</w:t>
              </w:r>
            </w:ins>
          </w:p>
        </w:tc>
        <w:tc>
          <w:tcPr>
            <w:tcW w:w="1079" w:type="dxa"/>
            <w:shd w:val="clear" w:color="auto" w:fill="auto"/>
          </w:tcPr>
          <w:p w14:paraId="1BF236A7" w14:textId="77777777" w:rsidR="000D7886" w:rsidRPr="00FC610B" w:rsidRDefault="000D7886" w:rsidP="006473CD">
            <w:pPr>
              <w:rPr>
                <w:ins w:id="860" w:author="Clay Cressler" w:date="2016-06-20T12:12:00Z"/>
                <w:sz w:val="20"/>
                <w:szCs w:val="24"/>
              </w:rPr>
            </w:pPr>
            <w:ins w:id="861" w:author="Clay Cressler" w:date="2016-06-20T12:21:00Z">
              <w:r w:rsidRPr="00FC610B">
                <w:rPr>
                  <w:sz w:val="20"/>
                  <w:szCs w:val="24"/>
                </w:rPr>
                <w:t>Active</w:t>
              </w:r>
            </w:ins>
          </w:p>
        </w:tc>
        <w:tc>
          <w:tcPr>
            <w:tcW w:w="1202" w:type="dxa"/>
            <w:shd w:val="clear" w:color="auto" w:fill="auto"/>
          </w:tcPr>
          <w:p w14:paraId="3627658F" w14:textId="77777777" w:rsidR="000D7886" w:rsidRPr="00FC610B" w:rsidRDefault="000D7886" w:rsidP="006473CD">
            <w:pPr>
              <w:rPr>
                <w:ins w:id="862" w:author="Clay Cressler" w:date="2016-06-20T12:12:00Z"/>
                <w:sz w:val="20"/>
                <w:szCs w:val="24"/>
              </w:rPr>
            </w:pPr>
            <w:ins w:id="863" w:author="Clay Cressler" w:date="2016-06-20T12:21:00Z">
              <w:r w:rsidRPr="00FC610B">
                <w:rPr>
                  <w:sz w:val="20"/>
                  <w:szCs w:val="24"/>
                </w:rPr>
                <w:t>No</w:t>
              </w:r>
            </w:ins>
          </w:p>
        </w:tc>
        <w:tc>
          <w:tcPr>
            <w:tcW w:w="1909" w:type="dxa"/>
            <w:shd w:val="clear" w:color="auto" w:fill="auto"/>
          </w:tcPr>
          <w:p w14:paraId="7EA31D5A" w14:textId="77777777" w:rsidR="000D7886" w:rsidRPr="00437D42" w:rsidRDefault="000D7886" w:rsidP="00400644">
            <w:pPr>
              <w:rPr>
                <w:ins w:id="864" w:author="Clay Cressler" w:date="2016-06-20T12:12:00Z"/>
                <w:sz w:val="20"/>
              </w:rPr>
            </w:pPr>
            <w:ins w:id="865"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2A9F09E" w14:textId="71E5EE1E" w:rsidR="000D7886" w:rsidRPr="00FC610B" w:rsidRDefault="000D7886" w:rsidP="006473CD">
            <w:pPr>
              <w:rPr>
                <w:ins w:id="866" w:author="Clay Cressler" w:date="2016-06-20T12:12:00Z"/>
                <w:sz w:val="20"/>
                <w:szCs w:val="24"/>
              </w:rPr>
            </w:pPr>
            <w:ins w:id="867" w:author="Clay Cressler" w:date="2016-06-20T12:22:00Z">
              <w:r w:rsidRPr="00FC610B">
                <w:rPr>
                  <w:sz w:val="20"/>
                  <w:szCs w:val="24"/>
                </w:rPr>
                <w:t>Increase</w:t>
              </w:r>
            </w:ins>
            <w:ins w:id="868" w:author="Clay Cressler" w:date="2016-07-18T11:49:00Z">
              <w:r w:rsidR="00DF4D57">
                <w:rPr>
                  <w:sz w:val="20"/>
                  <w:szCs w:val="24"/>
                </w:rPr>
                <w:t xml:space="preserve"> (both)</w:t>
              </w:r>
            </w:ins>
          </w:p>
        </w:tc>
        <w:tc>
          <w:tcPr>
            <w:tcW w:w="1171" w:type="dxa"/>
            <w:shd w:val="clear" w:color="auto" w:fill="auto"/>
          </w:tcPr>
          <w:p w14:paraId="5C80BF07" w14:textId="77777777" w:rsidR="000D7886" w:rsidRPr="00FC610B" w:rsidRDefault="000D7886" w:rsidP="006473CD">
            <w:pPr>
              <w:rPr>
                <w:ins w:id="869" w:author="Clay Cressler" w:date="2016-06-20T12:14:00Z"/>
                <w:sz w:val="20"/>
                <w:szCs w:val="24"/>
              </w:rPr>
            </w:pPr>
            <w:ins w:id="870" w:author="Clay Cressler" w:date="2016-06-20T12:22:00Z">
              <w:r w:rsidRPr="00FC610B">
                <w:rPr>
                  <w:sz w:val="20"/>
                  <w:szCs w:val="24"/>
                </w:rPr>
                <w:t>Increase</w:t>
              </w:r>
            </w:ins>
          </w:p>
        </w:tc>
      </w:tr>
      <w:tr w:rsidR="000D7886" w:rsidRPr="00FC610B" w14:paraId="1E76258D" w14:textId="77777777" w:rsidTr="000D7886">
        <w:trPr>
          <w:ins w:id="871" w:author="Clay Cressler" w:date="2016-06-20T12:12:00Z"/>
        </w:trPr>
        <w:tc>
          <w:tcPr>
            <w:tcW w:w="1132" w:type="dxa"/>
            <w:shd w:val="clear" w:color="auto" w:fill="auto"/>
          </w:tcPr>
          <w:p w14:paraId="324A7966" w14:textId="77777777" w:rsidR="000D7886" w:rsidRPr="00FC610B" w:rsidRDefault="000D7886" w:rsidP="006473CD">
            <w:pPr>
              <w:rPr>
                <w:ins w:id="872" w:author="Clay Cressler" w:date="2016-06-20T12:12:00Z"/>
                <w:sz w:val="20"/>
                <w:szCs w:val="24"/>
              </w:rPr>
            </w:pPr>
            <w:ins w:id="873" w:author="Clay Cressler" w:date="2016-06-20T12:23:00Z">
              <w:r w:rsidRPr="00FC610B">
                <w:rPr>
                  <w:sz w:val="20"/>
                  <w:szCs w:val="24"/>
                </w:rPr>
                <w:t>2</w:t>
              </w:r>
            </w:ins>
          </w:p>
        </w:tc>
        <w:tc>
          <w:tcPr>
            <w:tcW w:w="1195" w:type="dxa"/>
            <w:shd w:val="clear" w:color="auto" w:fill="auto"/>
          </w:tcPr>
          <w:p w14:paraId="6E200CE0" w14:textId="77777777" w:rsidR="000D7886" w:rsidRPr="00FC610B" w:rsidRDefault="000D7886" w:rsidP="006473CD">
            <w:pPr>
              <w:rPr>
                <w:ins w:id="874" w:author="Clay Cressler" w:date="2016-06-20T12:12:00Z"/>
                <w:sz w:val="20"/>
                <w:szCs w:val="24"/>
              </w:rPr>
            </w:pPr>
            <w:ins w:id="875" w:author="Clay Cressler" w:date="2016-06-20T12:23:00Z">
              <w:r w:rsidRPr="00FC610B">
                <w:rPr>
                  <w:sz w:val="20"/>
                  <w:szCs w:val="24"/>
                </w:rPr>
                <w:t>No</w:t>
              </w:r>
            </w:ins>
          </w:p>
        </w:tc>
        <w:tc>
          <w:tcPr>
            <w:tcW w:w="1079" w:type="dxa"/>
            <w:shd w:val="clear" w:color="auto" w:fill="auto"/>
          </w:tcPr>
          <w:p w14:paraId="5E9AF0DF" w14:textId="77777777" w:rsidR="000D7886" w:rsidRPr="00FC610B" w:rsidRDefault="000D7886" w:rsidP="006473CD">
            <w:pPr>
              <w:rPr>
                <w:ins w:id="876" w:author="Clay Cressler" w:date="2016-06-20T12:12:00Z"/>
                <w:sz w:val="20"/>
                <w:szCs w:val="24"/>
              </w:rPr>
            </w:pPr>
            <w:ins w:id="877" w:author="Clay Cressler" w:date="2016-06-20T12:23:00Z">
              <w:r w:rsidRPr="00FC610B">
                <w:rPr>
                  <w:sz w:val="20"/>
                  <w:szCs w:val="24"/>
                </w:rPr>
                <w:t>Passive</w:t>
              </w:r>
            </w:ins>
          </w:p>
        </w:tc>
        <w:tc>
          <w:tcPr>
            <w:tcW w:w="1202" w:type="dxa"/>
            <w:shd w:val="clear" w:color="auto" w:fill="auto"/>
          </w:tcPr>
          <w:p w14:paraId="791792D2" w14:textId="77777777" w:rsidR="000D7886" w:rsidRPr="00FC610B" w:rsidRDefault="000D7886" w:rsidP="006473CD">
            <w:pPr>
              <w:rPr>
                <w:ins w:id="878" w:author="Clay Cressler" w:date="2016-06-20T12:12:00Z"/>
                <w:sz w:val="20"/>
                <w:szCs w:val="24"/>
              </w:rPr>
            </w:pPr>
            <w:ins w:id="879" w:author="Clay Cressler" w:date="2016-06-20T12:23:00Z">
              <w:r w:rsidRPr="00FC610B">
                <w:rPr>
                  <w:sz w:val="20"/>
                  <w:szCs w:val="24"/>
                </w:rPr>
                <w:t>No</w:t>
              </w:r>
            </w:ins>
          </w:p>
        </w:tc>
        <w:tc>
          <w:tcPr>
            <w:tcW w:w="1909" w:type="dxa"/>
            <w:shd w:val="clear" w:color="auto" w:fill="auto"/>
          </w:tcPr>
          <w:p w14:paraId="792FB273" w14:textId="77777777" w:rsidR="000D7886" w:rsidRPr="00437D42" w:rsidRDefault="000D7886" w:rsidP="006473CD">
            <w:pPr>
              <w:rPr>
                <w:ins w:id="880" w:author="Clay Cressler" w:date="2016-06-20T12:12:00Z"/>
                <w:rFonts w:ascii="Cambria Math" w:hAnsi="Cambria Math"/>
                <w:sz w:val="20"/>
                <w:oMath/>
              </w:rPr>
            </w:pPr>
            <w:ins w:id="881" w:author="Clay Cressler" w:date="2016-06-20T12:23:00Z">
              <m:oMathPara>
                <m:oMath>
                  <m:r>
                    <w:rPr>
                      <w:rFonts w:ascii="Cambria Math" w:hAnsi="Cambria Math"/>
                      <w:sz w:val="20"/>
                    </w:rPr>
                    <m:t>2a</m:t>
                  </m:r>
                </m:oMath>
              </m:oMathPara>
            </w:ins>
          </w:p>
        </w:tc>
        <w:tc>
          <w:tcPr>
            <w:tcW w:w="1136" w:type="dxa"/>
            <w:shd w:val="clear" w:color="auto" w:fill="auto"/>
          </w:tcPr>
          <w:p w14:paraId="35DDE4B5" w14:textId="6A5E890D" w:rsidR="000D7886" w:rsidRPr="00FC610B" w:rsidRDefault="000D7886" w:rsidP="006473CD">
            <w:pPr>
              <w:rPr>
                <w:ins w:id="882" w:author="Clay Cressler" w:date="2016-06-20T12:12:00Z"/>
                <w:sz w:val="20"/>
                <w:szCs w:val="24"/>
              </w:rPr>
            </w:pPr>
            <w:ins w:id="883" w:author="Clay Cressler" w:date="2016-06-20T12:23:00Z">
              <w:r w:rsidRPr="00FC610B">
                <w:rPr>
                  <w:sz w:val="20"/>
                  <w:szCs w:val="24"/>
                </w:rPr>
                <w:t>None</w:t>
              </w:r>
            </w:ins>
            <w:ins w:id="884" w:author="Clay Cressler" w:date="2016-07-18T11:49:00Z">
              <w:r w:rsidR="00DF4D57">
                <w:rPr>
                  <w:sz w:val="20"/>
                  <w:szCs w:val="24"/>
                </w:rPr>
                <w:t xml:space="preserve"> (both)</w:t>
              </w:r>
            </w:ins>
          </w:p>
        </w:tc>
        <w:tc>
          <w:tcPr>
            <w:tcW w:w="1171" w:type="dxa"/>
            <w:shd w:val="clear" w:color="auto" w:fill="auto"/>
          </w:tcPr>
          <w:p w14:paraId="1C9BC235" w14:textId="77777777" w:rsidR="000D7886" w:rsidRPr="00FC610B" w:rsidRDefault="000D7886" w:rsidP="006473CD">
            <w:pPr>
              <w:rPr>
                <w:ins w:id="885" w:author="Clay Cressler" w:date="2016-06-20T12:14:00Z"/>
                <w:sz w:val="20"/>
                <w:szCs w:val="24"/>
              </w:rPr>
            </w:pPr>
            <w:ins w:id="886" w:author="Clay Cressler" w:date="2016-06-20T12:23:00Z">
              <w:r w:rsidRPr="00FC610B">
                <w:rPr>
                  <w:sz w:val="20"/>
                  <w:szCs w:val="24"/>
                </w:rPr>
                <w:t>None</w:t>
              </w:r>
            </w:ins>
          </w:p>
        </w:tc>
      </w:tr>
    </w:tbl>
    <w:p w14:paraId="23777628" w14:textId="77777777" w:rsidR="002247D6" w:rsidRDefault="002247D6" w:rsidP="006473CD">
      <w:pPr>
        <w:rPr>
          <w:ins w:id="887" w:author="Clay Cressler" w:date="2016-07-08T17:48:00Z"/>
          <w:szCs w:val="24"/>
        </w:rPr>
      </w:pPr>
    </w:p>
    <w:p w14:paraId="7C4EB0C0" w14:textId="5FF29420" w:rsidR="00BA6DD7" w:rsidRDefault="00DF4D57" w:rsidP="006473CD">
      <w:pPr>
        <w:rPr>
          <w:ins w:id="888" w:author="Clay Cressler" w:date="2016-07-08T17:46:00Z"/>
          <w:szCs w:val="24"/>
        </w:rPr>
      </w:pPr>
      <w:ins w:id="889" w:author="Clay Cressler" w:date="2016-07-18T11:50:00Z">
        <w:r>
          <w:rPr>
            <w:szCs w:val="24"/>
          </w:rPr>
          <w:t xml:space="preserve">Table 3. Effect of increasing body size and temperature on the evolution of </w:t>
        </w:r>
        <w:proofErr w:type="spellStart"/>
        <w:r>
          <w:rPr>
            <w:szCs w:val="24"/>
          </w:rPr>
          <w:t>generalism</w:t>
        </w:r>
        <w:proofErr w:type="spellEnd"/>
        <w:r>
          <w:rPr>
            <w:szCs w:val="24"/>
          </w:rPr>
          <w:t xml:space="preserve"> for </w:t>
        </w:r>
      </w:ins>
      <w:proofErr w:type="spellStart"/>
      <w:ins w:id="890" w:author="Clay Cressler" w:date="2016-07-18T11:51:00Z">
        <w:r>
          <w:rPr>
            <w:szCs w:val="24"/>
          </w:rPr>
          <w:t>trophically</w:t>
        </w:r>
        <w:proofErr w:type="spellEnd"/>
        <w:r>
          <w:rPr>
            <w:szCs w:val="24"/>
          </w:rPr>
          <w:t xml:space="preserve"> transmitted</w:t>
        </w:r>
      </w:ins>
      <w:ins w:id="891" w:author="Clay Cressler" w:date="2016-07-18T11:50:00Z">
        <w:r>
          <w:rPr>
            <w:szCs w:val="24"/>
          </w:rPr>
          <w:t xml:space="preserve"> parasites under a range of assumptions</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5157D955" w14:textId="77777777" w:rsidTr="00054085">
        <w:trPr>
          <w:ins w:id="892" w:author="Clay Cressler" w:date="2016-07-08T17:46:00Z"/>
        </w:trPr>
        <w:tc>
          <w:tcPr>
            <w:tcW w:w="1132" w:type="dxa"/>
            <w:shd w:val="clear" w:color="auto" w:fill="auto"/>
          </w:tcPr>
          <w:p w14:paraId="73EFAD88" w14:textId="77777777" w:rsidR="000D7886" w:rsidRPr="00FC610B" w:rsidRDefault="000D7886" w:rsidP="00054085">
            <w:pPr>
              <w:rPr>
                <w:ins w:id="893" w:author="Clay Cressler" w:date="2016-07-08T17:46:00Z"/>
                <w:sz w:val="20"/>
                <w:szCs w:val="24"/>
              </w:rPr>
            </w:pPr>
            <w:ins w:id="894" w:author="Clay Cressler" w:date="2016-07-08T17:46:00Z">
              <w:r w:rsidRPr="00FC610B">
                <w:rPr>
                  <w:sz w:val="20"/>
                  <w:szCs w:val="24"/>
                </w:rPr>
                <w:t>Number of specialist parasites</w:t>
              </w:r>
            </w:ins>
          </w:p>
        </w:tc>
        <w:tc>
          <w:tcPr>
            <w:tcW w:w="1195" w:type="dxa"/>
            <w:shd w:val="clear" w:color="auto" w:fill="auto"/>
          </w:tcPr>
          <w:p w14:paraId="4CE133A4" w14:textId="77777777" w:rsidR="000D7886" w:rsidRPr="00FC610B" w:rsidRDefault="000D7886" w:rsidP="00054085">
            <w:pPr>
              <w:rPr>
                <w:ins w:id="895" w:author="Clay Cressler" w:date="2016-07-08T17:46:00Z"/>
                <w:sz w:val="20"/>
                <w:szCs w:val="24"/>
              </w:rPr>
            </w:pPr>
            <w:ins w:id="896" w:author="Clay Cressler" w:date="2016-07-08T17:46:00Z">
              <w:r w:rsidRPr="00FC610B">
                <w:rPr>
                  <w:sz w:val="20"/>
                  <w:szCs w:val="24"/>
                </w:rPr>
                <w:t>Parasite regulates population growth?</w:t>
              </w:r>
            </w:ins>
          </w:p>
        </w:tc>
        <w:tc>
          <w:tcPr>
            <w:tcW w:w="1079" w:type="dxa"/>
            <w:shd w:val="clear" w:color="auto" w:fill="auto"/>
          </w:tcPr>
          <w:p w14:paraId="7686F085" w14:textId="77777777" w:rsidR="000D7886" w:rsidRPr="00FC610B" w:rsidRDefault="000D7886" w:rsidP="00054085">
            <w:pPr>
              <w:rPr>
                <w:ins w:id="897" w:author="Clay Cressler" w:date="2016-07-08T17:46:00Z"/>
                <w:sz w:val="20"/>
                <w:szCs w:val="24"/>
              </w:rPr>
            </w:pPr>
            <w:ins w:id="898" w:author="Clay Cressler" w:date="2016-07-08T17:46:00Z">
              <w:r w:rsidRPr="00FC610B">
                <w:rPr>
                  <w:sz w:val="20"/>
                  <w:szCs w:val="24"/>
                </w:rPr>
                <w:t>Active or passive host seeking?</w:t>
              </w:r>
            </w:ins>
          </w:p>
        </w:tc>
        <w:tc>
          <w:tcPr>
            <w:tcW w:w="1202" w:type="dxa"/>
            <w:shd w:val="clear" w:color="auto" w:fill="auto"/>
          </w:tcPr>
          <w:p w14:paraId="31C60545" w14:textId="77777777" w:rsidR="000D7886" w:rsidRPr="00FC610B" w:rsidRDefault="000D7886" w:rsidP="00054085">
            <w:pPr>
              <w:rPr>
                <w:ins w:id="899" w:author="Clay Cressler" w:date="2016-07-08T17:46:00Z"/>
                <w:sz w:val="20"/>
                <w:szCs w:val="24"/>
              </w:rPr>
            </w:pPr>
            <w:ins w:id="900" w:author="Clay Cressler" w:date="2016-07-08T17:46:00Z">
              <w:r w:rsidRPr="00FC610B">
                <w:rPr>
                  <w:sz w:val="20"/>
                  <w:szCs w:val="24"/>
                </w:rPr>
                <w:t>Avoidance of already infected hosts?</w:t>
              </w:r>
            </w:ins>
          </w:p>
        </w:tc>
        <w:tc>
          <w:tcPr>
            <w:tcW w:w="1909" w:type="dxa"/>
            <w:shd w:val="clear" w:color="auto" w:fill="auto"/>
          </w:tcPr>
          <w:p w14:paraId="14C4F1B9" w14:textId="20152055" w:rsidR="000D7886" w:rsidRPr="00FC610B" w:rsidRDefault="000D7886" w:rsidP="00B93726">
            <w:pPr>
              <w:rPr>
                <w:ins w:id="901" w:author="Clay Cressler" w:date="2016-07-08T17:46:00Z"/>
                <w:sz w:val="20"/>
                <w:szCs w:val="24"/>
              </w:rPr>
            </w:pPr>
            <w:ins w:id="902" w:author="Clay Cressler" w:date="2016-07-08T17:46:00Z">
              <w:r w:rsidRPr="00FC610B">
                <w:rPr>
                  <w:sz w:val="20"/>
                  <w:szCs w:val="24"/>
                </w:rPr>
                <w:t xml:space="preserve">Generalist </w:t>
              </w:r>
            </w:ins>
            <m:oMath>
              <m:sSub>
                <m:sSubPr>
                  <m:ctrlPr>
                    <w:ins w:id="903" w:author="Clay Cressler" w:date="2016-07-18T12:42:00Z">
                      <w:rPr>
                        <w:rFonts w:ascii="Cambria Math" w:hAnsi="Cambria Math"/>
                        <w:i/>
                        <w:sz w:val="20"/>
                        <w:szCs w:val="24"/>
                      </w:rPr>
                    </w:ins>
                  </m:ctrlPr>
                </m:sSubPr>
                <m:e>
                  <w:ins w:id="904" w:author="Clay Cressler" w:date="2016-07-18T12:42:00Z">
                    <m:r>
                      <w:rPr>
                        <w:rFonts w:ascii="Cambria Math" w:hAnsi="Cambria Math"/>
                        <w:sz w:val="20"/>
                        <w:szCs w:val="24"/>
                      </w:rPr>
                      <m:t>R</m:t>
                    </m:r>
                  </w:ins>
                </m:e>
                <m:sub>
                  <w:ins w:id="905" w:author="Clay Cressler" w:date="2016-07-18T12:42:00Z">
                    <m:r>
                      <w:rPr>
                        <w:rFonts w:ascii="Cambria Math" w:hAnsi="Cambria Math"/>
                        <w:sz w:val="20"/>
                        <w:szCs w:val="24"/>
                      </w:rPr>
                      <m:t>0</m:t>
                    </m:r>
                  </w:ins>
                </m:sub>
              </m:sSub>
            </m:oMath>
          </w:p>
        </w:tc>
        <w:tc>
          <w:tcPr>
            <w:tcW w:w="1136" w:type="dxa"/>
            <w:shd w:val="clear" w:color="auto" w:fill="auto"/>
          </w:tcPr>
          <w:p w14:paraId="627A0EE3" w14:textId="77777777" w:rsidR="000D7886" w:rsidRPr="00FC610B" w:rsidRDefault="000D7886" w:rsidP="00054085">
            <w:pPr>
              <w:rPr>
                <w:ins w:id="906" w:author="Clay Cressler" w:date="2016-07-08T17:46:00Z"/>
                <w:sz w:val="20"/>
                <w:szCs w:val="24"/>
              </w:rPr>
            </w:pPr>
            <w:ins w:id="907" w:author="Clay Cressler" w:date="2016-07-08T17:46:00Z">
              <w:r w:rsidRPr="00FC610B">
                <w:rPr>
                  <w:sz w:val="20"/>
                  <w:szCs w:val="24"/>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7F99FBA5" w14:textId="77777777" w:rsidR="000D7886" w:rsidRPr="00FC610B" w:rsidRDefault="000D7886" w:rsidP="00054085">
            <w:pPr>
              <w:rPr>
                <w:ins w:id="908" w:author="Clay Cressler" w:date="2016-07-08T17:46:00Z"/>
                <w:sz w:val="20"/>
                <w:szCs w:val="24"/>
              </w:rPr>
            </w:pPr>
            <w:ins w:id="909" w:author="Clay Cressler" w:date="2016-07-08T17:46:00Z">
              <w:r w:rsidRPr="00FC610B">
                <w:rPr>
                  <w:sz w:val="20"/>
                  <w:szCs w:val="24"/>
                </w:rPr>
                <w:t>Effect of increased temperature</w:t>
              </w:r>
            </w:ins>
          </w:p>
        </w:tc>
      </w:tr>
      <w:tr w:rsidR="000D7886" w:rsidRPr="00FC610B" w14:paraId="375CF518" w14:textId="77777777" w:rsidTr="00054085">
        <w:trPr>
          <w:ins w:id="910" w:author="Clay Cressler" w:date="2016-07-08T17:46:00Z"/>
        </w:trPr>
        <w:tc>
          <w:tcPr>
            <w:tcW w:w="1132" w:type="dxa"/>
            <w:shd w:val="clear" w:color="auto" w:fill="auto"/>
          </w:tcPr>
          <w:p w14:paraId="32397D67" w14:textId="7B973576" w:rsidR="000D7886" w:rsidRPr="00FC610B" w:rsidRDefault="000D7886" w:rsidP="00054085">
            <w:pPr>
              <w:rPr>
                <w:ins w:id="911" w:author="Clay Cressler" w:date="2016-07-08T17:46:00Z"/>
                <w:sz w:val="20"/>
                <w:szCs w:val="24"/>
              </w:rPr>
            </w:pPr>
            <w:ins w:id="912" w:author="Clay Cressler" w:date="2016-07-08T17:46:00Z">
              <w:r w:rsidRPr="00FC610B">
                <w:rPr>
                  <w:sz w:val="20"/>
                  <w:szCs w:val="24"/>
                </w:rPr>
                <w:t>1</w:t>
              </w:r>
            </w:ins>
          </w:p>
        </w:tc>
        <w:tc>
          <w:tcPr>
            <w:tcW w:w="1195" w:type="dxa"/>
            <w:shd w:val="clear" w:color="auto" w:fill="auto"/>
          </w:tcPr>
          <w:p w14:paraId="628CA4FE" w14:textId="3B28275B" w:rsidR="000D7886" w:rsidRPr="00FC610B" w:rsidRDefault="000D7886" w:rsidP="00054085">
            <w:pPr>
              <w:rPr>
                <w:ins w:id="913" w:author="Clay Cressler" w:date="2016-07-08T17:46:00Z"/>
                <w:sz w:val="20"/>
                <w:szCs w:val="24"/>
              </w:rPr>
            </w:pPr>
            <w:ins w:id="914" w:author="Clay Cressler" w:date="2016-07-08T17:46:00Z">
              <w:r w:rsidRPr="00FC610B">
                <w:rPr>
                  <w:sz w:val="20"/>
                  <w:szCs w:val="24"/>
                </w:rPr>
                <w:t>Yes</w:t>
              </w:r>
            </w:ins>
          </w:p>
        </w:tc>
        <w:tc>
          <w:tcPr>
            <w:tcW w:w="1079" w:type="dxa"/>
            <w:shd w:val="clear" w:color="auto" w:fill="auto"/>
          </w:tcPr>
          <w:p w14:paraId="48A2968A" w14:textId="0F4099FE" w:rsidR="000D7886" w:rsidRPr="00FC610B" w:rsidRDefault="000D7886" w:rsidP="00054085">
            <w:pPr>
              <w:rPr>
                <w:ins w:id="915" w:author="Clay Cressler" w:date="2016-07-08T17:46:00Z"/>
                <w:sz w:val="20"/>
                <w:szCs w:val="24"/>
              </w:rPr>
            </w:pPr>
            <w:ins w:id="916" w:author="Clay Cressler" w:date="2016-07-08T17:46:00Z">
              <w:r w:rsidRPr="00FC610B">
                <w:rPr>
                  <w:sz w:val="20"/>
                  <w:szCs w:val="24"/>
                </w:rPr>
                <w:t>Active</w:t>
              </w:r>
            </w:ins>
          </w:p>
        </w:tc>
        <w:tc>
          <w:tcPr>
            <w:tcW w:w="1202" w:type="dxa"/>
            <w:shd w:val="clear" w:color="auto" w:fill="auto"/>
          </w:tcPr>
          <w:p w14:paraId="2076060D" w14:textId="5944B7E2" w:rsidR="000D7886" w:rsidRPr="00FC610B" w:rsidRDefault="000D7886" w:rsidP="00054085">
            <w:pPr>
              <w:rPr>
                <w:ins w:id="917" w:author="Clay Cressler" w:date="2016-07-08T17:46:00Z"/>
                <w:sz w:val="20"/>
                <w:szCs w:val="24"/>
              </w:rPr>
            </w:pPr>
            <w:ins w:id="918" w:author="Clay Cressler" w:date="2016-07-08T17:46:00Z">
              <w:r w:rsidRPr="00FC610B">
                <w:rPr>
                  <w:sz w:val="20"/>
                  <w:szCs w:val="24"/>
                </w:rPr>
                <w:t>Yes</w:t>
              </w:r>
            </w:ins>
          </w:p>
        </w:tc>
        <w:tc>
          <w:tcPr>
            <w:tcW w:w="1909" w:type="dxa"/>
            <w:shd w:val="clear" w:color="auto" w:fill="auto"/>
          </w:tcPr>
          <w:p w14:paraId="6AD2D2FF" w14:textId="0EEEAFBB" w:rsidR="000D7886" w:rsidRPr="00437D42" w:rsidRDefault="000D7886" w:rsidP="00054085">
            <w:pPr>
              <w:rPr>
                <w:ins w:id="919" w:author="Clay Cressler" w:date="2016-07-08T17:46:00Z"/>
                <w:sz w:val="20"/>
              </w:rPr>
            </w:pPr>
            <w:ins w:id="920" w:author="Clay Cressler" w:date="2016-07-08T17:46:00Z">
              <w:r w:rsidRPr="00437D42">
                <w:rPr>
                  <w:sz w:val="20"/>
                </w:rPr>
                <w:t>No simple expression</w:t>
              </w:r>
            </w:ins>
          </w:p>
        </w:tc>
        <w:tc>
          <w:tcPr>
            <w:tcW w:w="1136" w:type="dxa"/>
            <w:shd w:val="clear" w:color="auto" w:fill="auto"/>
          </w:tcPr>
          <w:p w14:paraId="34F57C45" w14:textId="065FA52A" w:rsidR="000D7886" w:rsidRPr="00FC610B" w:rsidRDefault="000D7886" w:rsidP="00054085">
            <w:pPr>
              <w:rPr>
                <w:ins w:id="921" w:author="Clay Cressler" w:date="2016-07-08T17:46:00Z"/>
                <w:sz w:val="20"/>
                <w:szCs w:val="24"/>
              </w:rPr>
            </w:pPr>
            <w:ins w:id="922" w:author="Clay Cressler" w:date="2016-07-08T17:46:00Z">
              <w:r w:rsidRPr="00FC610B">
                <w:rPr>
                  <w:sz w:val="20"/>
                  <w:szCs w:val="24"/>
                </w:rPr>
                <w:t>Increase</w:t>
              </w:r>
            </w:ins>
          </w:p>
        </w:tc>
        <w:tc>
          <w:tcPr>
            <w:tcW w:w="1171" w:type="dxa"/>
            <w:shd w:val="clear" w:color="auto" w:fill="auto"/>
          </w:tcPr>
          <w:p w14:paraId="48AD31D1" w14:textId="7C64C8B0" w:rsidR="000D7886" w:rsidRPr="00FC610B" w:rsidRDefault="000D7886" w:rsidP="00054085">
            <w:pPr>
              <w:rPr>
                <w:ins w:id="923" w:author="Clay Cressler" w:date="2016-07-08T17:46:00Z"/>
                <w:sz w:val="20"/>
                <w:szCs w:val="24"/>
              </w:rPr>
            </w:pPr>
            <w:ins w:id="924" w:author="Clay Cressler" w:date="2016-07-08T17:46:00Z">
              <w:r w:rsidRPr="00FC610B">
                <w:rPr>
                  <w:sz w:val="20"/>
                  <w:szCs w:val="24"/>
                </w:rPr>
                <w:t>Decrease</w:t>
              </w:r>
            </w:ins>
          </w:p>
        </w:tc>
      </w:tr>
      <w:tr w:rsidR="000D7886" w:rsidRPr="00FC610B" w14:paraId="3FC49BAC" w14:textId="77777777" w:rsidTr="00054085">
        <w:trPr>
          <w:ins w:id="925" w:author="Clay Cressler" w:date="2016-07-08T17:46:00Z"/>
        </w:trPr>
        <w:tc>
          <w:tcPr>
            <w:tcW w:w="1132" w:type="dxa"/>
            <w:shd w:val="clear" w:color="auto" w:fill="auto"/>
          </w:tcPr>
          <w:p w14:paraId="04336F37" w14:textId="1C0FD754" w:rsidR="000D7886" w:rsidRPr="00FC610B" w:rsidRDefault="000D7886" w:rsidP="00054085">
            <w:pPr>
              <w:rPr>
                <w:ins w:id="926" w:author="Clay Cressler" w:date="2016-07-08T17:46:00Z"/>
                <w:sz w:val="20"/>
                <w:szCs w:val="24"/>
              </w:rPr>
            </w:pPr>
            <w:ins w:id="927" w:author="Clay Cressler" w:date="2016-07-08T17:46:00Z">
              <w:r>
                <w:rPr>
                  <w:sz w:val="20"/>
                  <w:szCs w:val="24"/>
                </w:rPr>
                <w:t>2</w:t>
              </w:r>
            </w:ins>
          </w:p>
        </w:tc>
        <w:tc>
          <w:tcPr>
            <w:tcW w:w="1195" w:type="dxa"/>
            <w:shd w:val="clear" w:color="auto" w:fill="auto"/>
          </w:tcPr>
          <w:p w14:paraId="443E4E1F" w14:textId="570A19F4" w:rsidR="000D7886" w:rsidRPr="00FC610B" w:rsidRDefault="000D7886" w:rsidP="00054085">
            <w:pPr>
              <w:rPr>
                <w:ins w:id="928" w:author="Clay Cressler" w:date="2016-07-08T17:46:00Z"/>
                <w:sz w:val="20"/>
                <w:szCs w:val="24"/>
              </w:rPr>
            </w:pPr>
            <w:ins w:id="929" w:author="Clay Cressler" w:date="2016-07-08T17:46:00Z">
              <w:r>
                <w:rPr>
                  <w:sz w:val="20"/>
                  <w:szCs w:val="24"/>
                </w:rPr>
                <w:t>Yes</w:t>
              </w:r>
            </w:ins>
          </w:p>
        </w:tc>
        <w:tc>
          <w:tcPr>
            <w:tcW w:w="1079" w:type="dxa"/>
            <w:shd w:val="clear" w:color="auto" w:fill="auto"/>
          </w:tcPr>
          <w:p w14:paraId="2547DD7F" w14:textId="4605EE46" w:rsidR="000D7886" w:rsidRPr="00FC610B" w:rsidRDefault="000D7886" w:rsidP="00054085">
            <w:pPr>
              <w:rPr>
                <w:ins w:id="930" w:author="Clay Cressler" w:date="2016-07-08T17:46:00Z"/>
                <w:sz w:val="20"/>
                <w:szCs w:val="24"/>
              </w:rPr>
            </w:pPr>
            <w:ins w:id="931" w:author="Clay Cressler" w:date="2016-07-08T17:46:00Z">
              <w:r>
                <w:rPr>
                  <w:sz w:val="20"/>
                  <w:szCs w:val="24"/>
                </w:rPr>
                <w:t>Active</w:t>
              </w:r>
            </w:ins>
          </w:p>
        </w:tc>
        <w:tc>
          <w:tcPr>
            <w:tcW w:w="1202" w:type="dxa"/>
            <w:shd w:val="clear" w:color="auto" w:fill="auto"/>
          </w:tcPr>
          <w:p w14:paraId="510909A2" w14:textId="5999E20D" w:rsidR="000D7886" w:rsidRPr="00FC610B" w:rsidRDefault="000D7886" w:rsidP="00054085">
            <w:pPr>
              <w:rPr>
                <w:ins w:id="932" w:author="Clay Cressler" w:date="2016-07-08T17:46:00Z"/>
                <w:sz w:val="20"/>
                <w:szCs w:val="24"/>
              </w:rPr>
            </w:pPr>
            <w:ins w:id="933" w:author="Clay Cressler" w:date="2016-07-08T17:46:00Z">
              <w:r>
                <w:rPr>
                  <w:sz w:val="20"/>
                  <w:szCs w:val="24"/>
                </w:rPr>
                <w:t>Yes</w:t>
              </w:r>
            </w:ins>
          </w:p>
        </w:tc>
        <w:tc>
          <w:tcPr>
            <w:tcW w:w="1909" w:type="dxa"/>
            <w:shd w:val="clear" w:color="auto" w:fill="auto"/>
          </w:tcPr>
          <w:p w14:paraId="62C3640A" w14:textId="0718C1E9" w:rsidR="000D7886" w:rsidRPr="00437D42" w:rsidRDefault="000D7886" w:rsidP="00054085">
            <w:pPr>
              <w:rPr>
                <w:ins w:id="934" w:author="Clay Cressler" w:date="2016-07-08T17:46:00Z"/>
                <w:sz w:val="20"/>
              </w:rPr>
            </w:pPr>
            <w:ins w:id="935" w:author="Clay Cressler" w:date="2016-07-08T17:46:00Z">
              <w:r w:rsidRPr="00437D42">
                <w:rPr>
                  <w:sz w:val="20"/>
                </w:rPr>
                <w:t>No simple expression</w:t>
              </w:r>
            </w:ins>
          </w:p>
        </w:tc>
        <w:tc>
          <w:tcPr>
            <w:tcW w:w="1136" w:type="dxa"/>
            <w:shd w:val="clear" w:color="auto" w:fill="auto"/>
          </w:tcPr>
          <w:p w14:paraId="7CE1CBD0" w14:textId="63D2B089" w:rsidR="000D7886" w:rsidRPr="00FC610B" w:rsidRDefault="000D7886" w:rsidP="00054085">
            <w:pPr>
              <w:rPr>
                <w:ins w:id="936" w:author="Clay Cressler" w:date="2016-07-08T17:46:00Z"/>
                <w:sz w:val="20"/>
                <w:szCs w:val="24"/>
              </w:rPr>
            </w:pPr>
            <w:ins w:id="937" w:author="Clay Cressler" w:date="2016-07-08T17:46:00Z">
              <w:r>
                <w:rPr>
                  <w:sz w:val="20"/>
                  <w:szCs w:val="24"/>
                </w:rPr>
                <w:t>Variable</w:t>
              </w:r>
            </w:ins>
          </w:p>
        </w:tc>
        <w:tc>
          <w:tcPr>
            <w:tcW w:w="1171" w:type="dxa"/>
            <w:shd w:val="clear" w:color="auto" w:fill="auto"/>
          </w:tcPr>
          <w:p w14:paraId="7D54F840" w14:textId="2B9B6A95" w:rsidR="000D7886" w:rsidRPr="00FC610B" w:rsidRDefault="000D7886" w:rsidP="00054085">
            <w:pPr>
              <w:rPr>
                <w:ins w:id="938" w:author="Clay Cressler" w:date="2016-07-08T17:46:00Z"/>
                <w:sz w:val="20"/>
                <w:szCs w:val="24"/>
              </w:rPr>
            </w:pPr>
            <w:ins w:id="939" w:author="Clay Cressler" w:date="2016-07-08T17:46:00Z">
              <w:r>
                <w:rPr>
                  <w:sz w:val="20"/>
                  <w:szCs w:val="24"/>
                </w:rPr>
                <w:t>Variable</w:t>
              </w:r>
            </w:ins>
          </w:p>
        </w:tc>
      </w:tr>
      <w:tr w:rsidR="000D7886" w:rsidRPr="00FC610B" w14:paraId="442A347D" w14:textId="77777777" w:rsidTr="00054085">
        <w:trPr>
          <w:ins w:id="940" w:author="Clay Cressler" w:date="2016-07-08T17:46:00Z"/>
        </w:trPr>
        <w:tc>
          <w:tcPr>
            <w:tcW w:w="1132" w:type="dxa"/>
            <w:shd w:val="clear" w:color="auto" w:fill="auto"/>
          </w:tcPr>
          <w:p w14:paraId="7494E907" w14:textId="3B1B8660" w:rsidR="000D7886" w:rsidRPr="00FC610B" w:rsidRDefault="000D7886" w:rsidP="00054085">
            <w:pPr>
              <w:rPr>
                <w:ins w:id="941" w:author="Clay Cressler" w:date="2016-07-08T17:46:00Z"/>
                <w:sz w:val="20"/>
                <w:szCs w:val="24"/>
              </w:rPr>
            </w:pPr>
            <w:ins w:id="942" w:author="Clay Cressler" w:date="2016-07-08T17:46:00Z">
              <w:r>
                <w:rPr>
                  <w:sz w:val="20"/>
                  <w:szCs w:val="24"/>
                </w:rPr>
                <w:t>2</w:t>
              </w:r>
            </w:ins>
          </w:p>
        </w:tc>
        <w:tc>
          <w:tcPr>
            <w:tcW w:w="1195" w:type="dxa"/>
            <w:shd w:val="clear" w:color="auto" w:fill="auto"/>
          </w:tcPr>
          <w:p w14:paraId="0FBC9FB1" w14:textId="3487B441" w:rsidR="000D7886" w:rsidRPr="00FC610B" w:rsidRDefault="000D7886" w:rsidP="00054085">
            <w:pPr>
              <w:rPr>
                <w:ins w:id="943" w:author="Clay Cressler" w:date="2016-07-08T17:46:00Z"/>
                <w:sz w:val="20"/>
                <w:szCs w:val="24"/>
              </w:rPr>
            </w:pPr>
            <w:ins w:id="944" w:author="Clay Cressler" w:date="2016-07-08T17:46:00Z">
              <w:r>
                <w:rPr>
                  <w:sz w:val="20"/>
                  <w:szCs w:val="24"/>
                </w:rPr>
                <w:t>No</w:t>
              </w:r>
            </w:ins>
          </w:p>
        </w:tc>
        <w:tc>
          <w:tcPr>
            <w:tcW w:w="1079" w:type="dxa"/>
            <w:shd w:val="clear" w:color="auto" w:fill="auto"/>
          </w:tcPr>
          <w:p w14:paraId="5246FD60" w14:textId="07C89BD5" w:rsidR="000D7886" w:rsidRPr="00FC610B" w:rsidRDefault="000D7886" w:rsidP="00054085">
            <w:pPr>
              <w:rPr>
                <w:ins w:id="945" w:author="Clay Cressler" w:date="2016-07-08T17:46:00Z"/>
                <w:sz w:val="20"/>
                <w:szCs w:val="24"/>
              </w:rPr>
            </w:pPr>
            <w:ins w:id="946" w:author="Clay Cressler" w:date="2016-07-08T17:46:00Z">
              <w:r>
                <w:rPr>
                  <w:sz w:val="20"/>
                  <w:szCs w:val="24"/>
                </w:rPr>
                <w:t>Active</w:t>
              </w:r>
            </w:ins>
          </w:p>
        </w:tc>
        <w:tc>
          <w:tcPr>
            <w:tcW w:w="1202" w:type="dxa"/>
            <w:shd w:val="clear" w:color="auto" w:fill="auto"/>
          </w:tcPr>
          <w:p w14:paraId="08732EEF" w14:textId="76DBAFD0" w:rsidR="000D7886" w:rsidRPr="00FC610B" w:rsidRDefault="000D7886" w:rsidP="00054085">
            <w:pPr>
              <w:rPr>
                <w:ins w:id="947" w:author="Clay Cressler" w:date="2016-07-08T17:46:00Z"/>
                <w:sz w:val="20"/>
                <w:szCs w:val="24"/>
              </w:rPr>
            </w:pPr>
            <w:ins w:id="948" w:author="Clay Cressler" w:date="2016-07-08T17:46:00Z">
              <w:r>
                <w:rPr>
                  <w:sz w:val="20"/>
                  <w:szCs w:val="24"/>
                </w:rPr>
                <w:t>Yes</w:t>
              </w:r>
            </w:ins>
          </w:p>
        </w:tc>
        <w:tc>
          <w:tcPr>
            <w:tcW w:w="1909" w:type="dxa"/>
            <w:shd w:val="clear" w:color="auto" w:fill="auto"/>
          </w:tcPr>
          <w:p w14:paraId="45DC3F3F" w14:textId="3A547DA9" w:rsidR="000D7886" w:rsidRPr="00437D42" w:rsidRDefault="000D7886" w:rsidP="00054085">
            <w:pPr>
              <w:rPr>
                <w:ins w:id="949" w:author="Clay Cressler" w:date="2016-07-08T17:46:00Z"/>
                <w:sz w:val="20"/>
              </w:rPr>
            </w:pPr>
            <w:ins w:id="950" w:author="Clay Cressler" w:date="2016-07-08T17:46:00Z">
              <w:r>
                <w:rPr>
                  <w:sz w:val="20"/>
                </w:rPr>
                <w:t>No simple expression</w:t>
              </w:r>
            </w:ins>
          </w:p>
        </w:tc>
        <w:tc>
          <w:tcPr>
            <w:tcW w:w="1136" w:type="dxa"/>
            <w:shd w:val="clear" w:color="auto" w:fill="auto"/>
          </w:tcPr>
          <w:p w14:paraId="2D73251C" w14:textId="1194D53B" w:rsidR="000D7886" w:rsidRPr="00FC610B" w:rsidRDefault="000D7886" w:rsidP="00054085">
            <w:pPr>
              <w:rPr>
                <w:ins w:id="951" w:author="Clay Cressler" w:date="2016-07-08T17:46:00Z"/>
                <w:sz w:val="20"/>
                <w:szCs w:val="24"/>
              </w:rPr>
            </w:pPr>
            <w:ins w:id="952" w:author="Clay Cressler" w:date="2016-07-08T17:46:00Z">
              <w:r>
                <w:rPr>
                  <w:sz w:val="20"/>
                  <w:szCs w:val="24"/>
                </w:rPr>
                <w:t>Variable</w:t>
              </w:r>
            </w:ins>
          </w:p>
        </w:tc>
        <w:tc>
          <w:tcPr>
            <w:tcW w:w="1171" w:type="dxa"/>
            <w:shd w:val="clear" w:color="auto" w:fill="auto"/>
          </w:tcPr>
          <w:p w14:paraId="3563791E" w14:textId="41193E9B" w:rsidR="000D7886" w:rsidRPr="00FC610B" w:rsidRDefault="000D7886" w:rsidP="00054085">
            <w:pPr>
              <w:rPr>
                <w:ins w:id="953" w:author="Clay Cressler" w:date="2016-07-08T17:46:00Z"/>
                <w:sz w:val="20"/>
                <w:szCs w:val="24"/>
              </w:rPr>
            </w:pPr>
            <w:ins w:id="954" w:author="Clay Cressler" w:date="2016-07-08T17:46:00Z">
              <w:r>
                <w:rPr>
                  <w:sz w:val="20"/>
                  <w:szCs w:val="24"/>
                </w:rPr>
                <w:t>Variable</w:t>
              </w:r>
            </w:ins>
          </w:p>
        </w:tc>
      </w:tr>
      <w:tr w:rsidR="000D7886" w:rsidRPr="00FC610B" w14:paraId="55A79E6B" w14:textId="77777777" w:rsidTr="00054085">
        <w:trPr>
          <w:ins w:id="955" w:author="Clay Cressler" w:date="2016-07-08T17:46:00Z"/>
        </w:trPr>
        <w:tc>
          <w:tcPr>
            <w:tcW w:w="1132" w:type="dxa"/>
            <w:shd w:val="clear" w:color="auto" w:fill="auto"/>
          </w:tcPr>
          <w:p w14:paraId="222C68EB" w14:textId="548C6C2A" w:rsidR="000D7886" w:rsidRPr="00FC610B" w:rsidRDefault="000D7886" w:rsidP="00054085">
            <w:pPr>
              <w:rPr>
                <w:ins w:id="956" w:author="Clay Cressler" w:date="2016-07-08T17:46:00Z"/>
                <w:sz w:val="20"/>
                <w:szCs w:val="24"/>
              </w:rPr>
            </w:pPr>
            <w:ins w:id="957" w:author="Clay Cressler" w:date="2016-07-08T17:46:00Z">
              <w:r>
                <w:rPr>
                  <w:sz w:val="20"/>
                  <w:szCs w:val="24"/>
                </w:rPr>
                <w:t>2</w:t>
              </w:r>
            </w:ins>
          </w:p>
        </w:tc>
        <w:tc>
          <w:tcPr>
            <w:tcW w:w="1195" w:type="dxa"/>
            <w:shd w:val="clear" w:color="auto" w:fill="auto"/>
          </w:tcPr>
          <w:p w14:paraId="1CC1BA1E" w14:textId="6BF58867" w:rsidR="000D7886" w:rsidRPr="00FC610B" w:rsidRDefault="000D7886" w:rsidP="00054085">
            <w:pPr>
              <w:rPr>
                <w:ins w:id="958" w:author="Clay Cressler" w:date="2016-07-08T17:46:00Z"/>
                <w:sz w:val="20"/>
                <w:szCs w:val="24"/>
              </w:rPr>
            </w:pPr>
            <w:ins w:id="959" w:author="Clay Cressler" w:date="2016-07-08T17:46:00Z">
              <w:r>
                <w:rPr>
                  <w:sz w:val="20"/>
                  <w:szCs w:val="24"/>
                </w:rPr>
                <w:t>No</w:t>
              </w:r>
            </w:ins>
          </w:p>
        </w:tc>
        <w:tc>
          <w:tcPr>
            <w:tcW w:w="1079" w:type="dxa"/>
            <w:shd w:val="clear" w:color="auto" w:fill="auto"/>
          </w:tcPr>
          <w:p w14:paraId="4F0DD3F5" w14:textId="2D11ACB9" w:rsidR="000D7886" w:rsidRPr="00FC610B" w:rsidRDefault="000D7886" w:rsidP="00054085">
            <w:pPr>
              <w:rPr>
                <w:ins w:id="960" w:author="Clay Cressler" w:date="2016-07-08T17:46:00Z"/>
                <w:sz w:val="20"/>
                <w:szCs w:val="24"/>
              </w:rPr>
            </w:pPr>
            <w:ins w:id="961" w:author="Clay Cressler" w:date="2016-07-08T17:46:00Z">
              <w:r>
                <w:rPr>
                  <w:sz w:val="20"/>
                  <w:szCs w:val="24"/>
                </w:rPr>
                <w:t xml:space="preserve">Active </w:t>
              </w:r>
            </w:ins>
          </w:p>
        </w:tc>
        <w:tc>
          <w:tcPr>
            <w:tcW w:w="1202" w:type="dxa"/>
            <w:shd w:val="clear" w:color="auto" w:fill="auto"/>
          </w:tcPr>
          <w:p w14:paraId="60894DA5" w14:textId="3CD6E671" w:rsidR="000D7886" w:rsidRPr="00FC610B" w:rsidRDefault="000D7886" w:rsidP="00054085">
            <w:pPr>
              <w:rPr>
                <w:ins w:id="962" w:author="Clay Cressler" w:date="2016-07-08T17:46:00Z"/>
                <w:sz w:val="20"/>
                <w:szCs w:val="24"/>
              </w:rPr>
            </w:pPr>
            <w:ins w:id="963" w:author="Clay Cressler" w:date="2016-07-08T17:46:00Z">
              <w:r>
                <w:rPr>
                  <w:sz w:val="20"/>
                  <w:szCs w:val="24"/>
                </w:rPr>
                <w:t>No</w:t>
              </w:r>
            </w:ins>
          </w:p>
        </w:tc>
        <w:tc>
          <w:tcPr>
            <w:tcW w:w="1909" w:type="dxa"/>
            <w:shd w:val="clear" w:color="auto" w:fill="auto"/>
          </w:tcPr>
          <w:p w14:paraId="0E74A583" w14:textId="1D90C2C2" w:rsidR="000D7886" w:rsidRPr="00437D42" w:rsidRDefault="000D7886" w:rsidP="00054085">
            <w:pPr>
              <w:rPr>
                <w:ins w:id="964" w:author="Clay Cressler" w:date="2016-07-08T17:46:00Z"/>
                <w:sz w:val="20"/>
              </w:rPr>
            </w:pPr>
            <w:ins w:id="965" w:author="Clay Cressler" w:date="2016-07-08T17:46:00Z">
              <m:oMathPara>
                <m:oMath>
                  <m:r>
                    <w:rPr>
                      <w:rFonts w:ascii="Cambria Math" w:hAnsi="Cambria Math"/>
                      <w:sz w:val="20"/>
                    </w:rPr>
                    <m:t>2a</m:t>
                  </m:r>
                </m:oMath>
              </m:oMathPara>
            </w:ins>
          </w:p>
        </w:tc>
        <w:tc>
          <w:tcPr>
            <w:tcW w:w="1136" w:type="dxa"/>
            <w:shd w:val="clear" w:color="auto" w:fill="auto"/>
          </w:tcPr>
          <w:p w14:paraId="2BFE3BA7" w14:textId="00982427" w:rsidR="000D7886" w:rsidRPr="00FC610B" w:rsidRDefault="000D7886" w:rsidP="00054085">
            <w:pPr>
              <w:rPr>
                <w:ins w:id="966" w:author="Clay Cressler" w:date="2016-07-08T17:46:00Z"/>
                <w:sz w:val="20"/>
                <w:szCs w:val="24"/>
              </w:rPr>
            </w:pPr>
            <w:ins w:id="967" w:author="Clay Cressler" w:date="2016-07-08T17:46:00Z">
              <w:r>
                <w:rPr>
                  <w:sz w:val="20"/>
                  <w:szCs w:val="24"/>
                </w:rPr>
                <w:t>None</w:t>
              </w:r>
            </w:ins>
          </w:p>
        </w:tc>
        <w:tc>
          <w:tcPr>
            <w:tcW w:w="1171" w:type="dxa"/>
            <w:shd w:val="clear" w:color="auto" w:fill="auto"/>
          </w:tcPr>
          <w:p w14:paraId="53433DD3" w14:textId="57ABED31" w:rsidR="000D7886" w:rsidRPr="00FC610B" w:rsidRDefault="000D7886" w:rsidP="00054085">
            <w:pPr>
              <w:rPr>
                <w:ins w:id="968" w:author="Clay Cressler" w:date="2016-07-08T17:46:00Z"/>
                <w:sz w:val="20"/>
                <w:szCs w:val="24"/>
              </w:rPr>
            </w:pPr>
            <w:ins w:id="969" w:author="Clay Cressler" w:date="2016-07-08T17:46:00Z">
              <w:r>
                <w:rPr>
                  <w:sz w:val="20"/>
                  <w:szCs w:val="24"/>
                </w:rPr>
                <w:t>None</w:t>
              </w:r>
            </w:ins>
          </w:p>
        </w:tc>
      </w:tr>
      <w:tr w:rsidR="000D7886" w:rsidRPr="00FC610B" w14:paraId="4345371A" w14:textId="77777777" w:rsidTr="00054085">
        <w:trPr>
          <w:ins w:id="970" w:author="Clay Cressler" w:date="2016-07-08T17:46:00Z"/>
        </w:trPr>
        <w:tc>
          <w:tcPr>
            <w:tcW w:w="1132" w:type="dxa"/>
            <w:shd w:val="clear" w:color="auto" w:fill="auto"/>
          </w:tcPr>
          <w:p w14:paraId="1A7555C0" w14:textId="08528045" w:rsidR="000D7886" w:rsidRPr="00FC610B" w:rsidRDefault="000D7886" w:rsidP="00054085">
            <w:pPr>
              <w:rPr>
                <w:ins w:id="971" w:author="Clay Cressler" w:date="2016-07-08T17:46:00Z"/>
                <w:sz w:val="20"/>
                <w:szCs w:val="24"/>
              </w:rPr>
            </w:pPr>
            <w:ins w:id="972" w:author="Clay Cressler" w:date="2016-07-08T17:46:00Z">
              <w:r w:rsidRPr="00FC610B">
                <w:rPr>
                  <w:sz w:val="20"/>
                  <w:szCs w:val="24"/>
                </w:rPr>
                <w:t>2</w:t>
              </w:r>
            </w:ins>
          </w:p>
        </w:tc>
        <w:tc>
          <w:tcPr>
            <w:tcW w:w="1195" w:type="dxa"/>
            <w:shd w:val="clear" w:color="auto" w:fill="auto"/>
          </w:tcPr>
          <w:p w14:paraId="2267694A" w14:textId="5056BBC1" w:rsidR="000D7886" w:rsidRPr="00FC610B" w:rsidRDefault="000D7886" w:rsidP="00054085">
            <w:pPr>
              <w:rPr>
                <w:ins w:id="973" w:author="Clay Cressler" w:date="2016-07-08T17:46:00Z"/>
                <w:sz w:val="20"/>
                <w:szCs w:val="24"/>
              </w:rPr>
            </w:pPr>
            <w:ins w:id="974" w:author="Clay Cressler" w:date="2016-07-08T17:46:00Z">
              <w:r w:rsidRPr="00FC610B">
                <w:rPr>
                  <w:sz w:val="20"/>
                  <w:szCs w:val="24"/>
                </w:rPr>
                <w:t>No</w:t>
              </w:r>
            </w:ins>
          </w:p>
        </w:tc>
        <w:tc>
          <w:tcPr>
            <w:tcW w:w="1079" w:type="dxa"/>
            <w:shd w:val="clear" w:color="auto" w:fill="auto"/>
          </w:tcPr>
          <w:p w14:paraId="743EFABF" w14:textId="4BE69BC8" w:rsidR="000D7886" w:rsidRPr="00FC610B" w:rsidRDefault="000D7886" w:rsidP="00054085">
            <w:pPr>
              <w:rPr>
                <w:ins w:id="975" w:author="Clay Cressler" w:date="2016-07-08T17:46:00Z"/>
                <w:sz w:val="20"/>
                <w:szCs w:val="24"/>
              </w:rPr>
            </w:pPr>
            <w:ins w:id="976" w:author="Clay Cressler" w:date="2016-07-08T17:46:00Z">
              <w:r w:rsidRPr="00FC610B">
                <w:rPr>
                  <w:sz w:val="20"/>
                  <w:szCs w:val="24"/>
                </w:rPr>
                <w:t>Passive</w:t>
              </w:r>
            </w:ins>
          </w:p>
        </w:tc>
        <w:tc>
          <w:tcPr>
            <w:tcW w:w="1202" w:type="dxa"/>
            <w:shd w:val="clear" w:color="auto" w:fill="auto"/>
          </w:tcPr>
          <w:p w14:paraId="2F265A70" w14:textId="515062B5" w:rsidR="000D7886" w:rsidRPr="00FC610B" w:rsidRDefault="000D7886" w:rsidP="00054085">
            <w:pPr>
              <w:rPr>
                <w:ins w:id="977" w:author="Clay Cressler" w:date="2016-07-08T17:46:00Z"/>
                <w:sz w:val="20"/>
                <w:szCs w:val="24"/>
              </w:rPr>
            </w:pPr>
            <w:ins w:id="978" w:author="Clay Cressler" w:date="2016-07-08T17:46:00Z">
              <w:r w:rsidRPr="00FC610B">
                <w:rPr>
                  <w:sz w:val="20"/>
                  <w:szCs w:val="24"/>
                </w:rPr>
                <w:t>No</w:t>
              </w:r>
            </w:ins>
          </w:p>
        </w:tc>
        <w:tc>
          <w:tcPr>
            <w:tcW w:w="1909" w:type="dxa"/>
            <w:shd w:val="clear" w:color="auto" w:fill="auto"/>
          </w:tcPr>
          <w:p w14:paraId="6D6847A3" w14:textId="16DF5A70" w:rsidR="000D7886" w:rsidRPr="00437D42" w:rsidRDefault="000D7886" w:rsidP="00054085">
            <w:pPr>
              <w:rPr>
                <w:ins w:id="979" w:author="Clay Cressler" w:date="2016-07-08T17:46:00Z"/>
                <w:rFonts w:ascii="Cambria Math" w:hAnsi="Cambria Math"/>
                <w:sz w:val="20"/>
                <w:oMath/>
              </w:rPr>
            </w:pPr>
            <w:ins w:id="980" w:author="Clay Cressler" w:date="2016-07-08T17:46:00Z">
              <m:oMathPara>
                <m:oMath>
                  <m:r>
                    <w:rPr>
                      <w:rFonts w:ascii="Cambria Math" w:hAnsi="Cambria Math"/>
                      <w:sz w:val="20"/>
                    </w:rPr>
                    <m:t>2a</m:t>
                  </m:r>
                </m:oMath>
              </m:oMathPara>
            </w:ins>
          </w:p>
        </w:tc>
        <w:tc>
          <w:tcPr>
            <w:tcW w:w="1136" w:type="dxa"/>
            <w:shd w:val="clear" w:color="auto" w:fill="auto"/>
          </w:tcPr>
          <w:p w14:paraId="549126F5" w14:textId="564E6F70" w:rsidR="000D7886" w:rsidRPr="00FC610B" w:rsidRDefault="000D7886" w:rsidP="00054085">
            <w:pPr>
              <w:rPr>
                <w:ins w:id="981" w:author="Clay Cressler" w:date="2016-07-08T17:46:00Z"/>
                <w:sz w:val="20"/>
                <w:szCs w:val="24"/>
              </w:rPr>
            </w:pPr>
            <w:ins w:id="982" w:author="Clay Cressler" w:date="2016-07-08T17:46:00Z">
              <w:r w:rsidRPr="00FC610B">
                <w:rPr>
                  <w:sz w:val="20"/>
                  <w:szCs w:val="24"/>
                </w:rPr>
                <w:t>None</w:t>
              </w:r>
            </w:ins>
          </w:p>
        </w:tc>
        <w:tc>
          <w:tcPr>
            <w:tcW w:w="1171" w:type="dxa"/>
            <w:shd w:val="clear" w:color="auto" w:fill="auto"/>
          </w:tcPr>
          <w:p w14:paraId="5F9070D3" w14:textId="57FA67E5" w:rsidR="000D7886" w:rsidRPr="00FC610B" w:rsidRDefault="000D7886" w:rsidP="00054085">
            <w:pPr>
              <w:rPr>
                <w:ins w:id="983" w:author="Clay Cressler" w:date="2016-07-08T17:46:00Z"/>
                <w:sz w:val="20"/>
                <w:szCs w:val="24"/>
              </w:rPr>
            </w:pPr>
            <w:ins w:id="984" w:author="Clay Cressler" w:date="2016-07-08T17:46:00Z">
              <w:r w:rsidRPr="00FC610B">
                <w:rPr>
                  <w:sz w:val="20"/>
                  <w:szCs w:val="24"/>
                </w:rPr>
                <w:t>None</w:t>
              </w:r>
            </w:ins>
          </w:p>
        </w:tc>
      </w:tr>
    </w:tbl>
    <w:p w14:paraId="137B3A69" w14:textId="77777777" w:rsidR="000D7886" w:rsidRDefault="000D7886" w:rsidP="006473CD">
      <w:pPr>
        <w:rPr>
          <w:ins w:id="985" w:author="Clay Cressler" w:date="2016-07-08T17:46:00Z"/>
          <w:szCs w:val="24"/>
        </w:rPr>
      </w:pPr>
    </w:p>
    <w:p w14:paraId="38FC9926" w14:textId="61316F33" w:rsidR="00A65885" w:rsidRDefault="00A67299" w:rsidP="007D1289">
      <w:pPr>
        <w:rPr>
          <w:ins w:id="986" w:author="Clay Cressler" w:date="2016-07-18T11:53:00Z"/>
          <w:szCs w:val="24"/>
        </w:rPr>
      </w:pPr>
      <w:ins w:id="987" w:author="Clay Cressler" w:date="2016-06-20T12:27:00Z">
        <w:r>
          <w:rPr>
            <w:szCs w:val="24"/>
          </w:rPr>
          <w:t>What these analyses reveal is that</w:t>
        </w:r>
      </w:ins>
      <w:ins w:id="988" w:author="Clay Cressler" w:date="2016-07-18T11:51:00Z">
        <w:r w:rsidR="007D1289">
          <w:rPr>
            <w:szCs w:val="24"/>
          </w:rPr>
          <w:t>, for direct life cycle parasites,</w:t>
        </w:r>
      </w:ins>
      <w:ins w:id="989" w:author="Clay Cressler" w:date="2016-06-20T12:27:00Z">
        <w:r>
          <w:rPr>
            <w:szCs w:val="24"/>
          </w:rPr>
          <w:t xml:space="preserve"> the effect of host body size </w:t>
        </w:r>
      </w:ins>
      <w:ins w:id="990" w:author="Clay Cressler" w:date="2016-07-18T11:51:00Z">
        <w:r w:rsidR="007D1289">
          <w:rPr>
            <w:szCs w:val="24"/>
          </w:rPr>
          <w:t xml:space="preserve">is almost always to increase the value of </w:t>
        </w:r>
      </w:ins>
      <m:oMath>
        <m:sSub>
          <m:sSubPr>
            <m:ctrlPr>
              <w:ins w:id="991" w:author="Clay Cressler" w:date="2016-07-18T11:52:00Z">
                <w:rPr>
                  <w:rFonts w:ascii="Cambria Math" w:hAnsi="Cambria Math"/>
                  <w:i/>
                  <w:szCs w:val="24"/>
                </w:rPr>
              </w:ins>
            </m:ctrlPr>
          </m:sSubPr>
          <m:e>
            <w:ins w:id="992" w:author="Clay Cressler" w:date="2016-07-18T11:52:00Z">
              <m:r>
                <w:rPr>
                  <w:rFonts w:ascii="Cambria Math" w:hAnsi="Cambria Math"/>
                  <w:szCs w:val="24"/>
                </w:rPr>
                <m:t>R</m:t>
              </m:r>
            </w:ins>
          </m:e>
          <m:sub>
            <w:ins w:id="993" w:author="Clay Cressler" w:date="2016-07-18T11:52:00Z">
              <m:r>
                <w:rPr>
                  <w:rFonts w:ascii="Cambria Math" w:hAnsi="Cambria Math"/>
                  <w:szCs w:val="24"/>
                </w:rPr>
                <m:t>0</m:t>
              </m:r>
            </w:ins>
          </m:sub>
        </m:sSub>
      </m:oMath>
      <w:ins w:id="994" w:author="Clay Cressler" w:date="2016-07-18T11:52:00Z">
        <w:r w:rsidR="007D1289">
          <w:rPr>
            <w:szCs w:val="24"/>
          </w:rPr>
          <w:t xml:space="preserve">, thereby making it easier for generalists to invade. This is </w:t>
        </w:r>
      </w:ins>
      <w:ins w:id="995" w:author="Clay Cressler" w:date="2016-06-20T12:28:00Z">
        <w:r>
          <w:rPr>
            <w:szCs w:val="24"/>
          </w:rPr>
          <w:t xml:space="preserve">because larger hosts support </w:t>
        </w:r>
      </w:ins>
      <w:ins w:id="996" w:author="Clay Cressler" w:date="2016-07-18T12:42:00Z">
        <w:r w:rsidR="00B93726">
          <w:rPr>
            <w:szCs w:val="24"/>
          </w:rPr>
          <w:t xml:space="preserve">a </w:t>
        </w:r>
      </w:ins>
      <w:ins w:id="997" w:author="Clay Cressler" w:date="2016-06-20T12:28:00Z">
        <w:r w:rsidR="00B93726">
          <w:rPr>
            <w:szCs w:val="24"/>
          </w:rPr>
          <w:t xml:space="preserve">larger parasite population </w:t>
        </w:r>
        <w:proofErr w:type="gramStart"/>
        <w:r w:rsidR="00B93726">
          <w:rPr>
            <w:szCs w:val="24"/>
          </w:rPr>
          <w:t>size</w:t>
        </w:r>
      </w:ins>
      <w:ins w:id="998" w:author="Clay Cressler" w:date="2016-06-20T12:29:00Z">
        <w:r>
          <w:rPr>
            <w:szCs w:val="24"/>
          </w:rPr>
          <w:t>,</w:t>
        </w:r>
        <w:proofErr w:type="gramEnd"/>
        <w:r>
          <w:rPr>
            <w:szCs w:val="24"/>
          </w:rPr>
          <w:t xml:space="preserve"> thereby increasing shedding, and larger hosts have lower mortality rates, reducing parasite virulence. The effect of temperature</w:t>
        </w:r>
      </w:ins>
      <w:ins w:id="999" w:author="Clay Cressler" w:date="2016-07-18T11:53:00Z">
        <w:r w:rsidR="007D1289">
          <w:rPr>
            <w:szCs w:val="24"/>
          </w:rPr>
          <w:t xml:space="preserve"> on direct life cycle parasites </w:t>
        </w:r>
      </w:ins>
      <w:ins w:id="1000" w:author="Clay Cressler" w:date="2016-06-20T12:29:00Z">
        <w:r>
          <w:rPr>
            <w:szCs w:val="24"/>
          </w:rPr>
          <w:t xml:space="preserve">is more complicated, and depends on the </w:t>
        </w:r>
      </w:ins>
      <w:ins w:id="1001" w:author="Clay Cressler" w:date="2016-06-20T12:30:00Z">
        <w:r>
          <w:rPr>
            <w:szCs w:val="24"/>
          </w:rPr>
          <w:t>modelling</w:t>
        </w:r>
      </w:ins>
      <w:ins w:id="1002" w:author="Clay Cressler" w:date="2016-06-20T12:29:00Z">
        <w:r>
          <w:rPr>
            <w:szCs w:val="24"/>
          </w:rPr>
          <w:t xml:space="preserve"> </w:t>
        </w:r>
      </w:ins>
      <w:ins w:id="1003" w:author="Clay Cressler" w:date="2016-06-20T12:30:00Z">
        <w:r>
          <w:rPr>
            <w:szCs w:val="24"/>
          </w:rPr>
          <w:t xml:space="preserve">assumptions. </w:t>
        </w:r>
      </w:ins>
      <w:ins w:id="1004" w:author="Clay Cressler" w:date="2016-06-20T12:28:00Z">
        <w:r>
          <w:rPr>
            <w:szCs w:val="24"/>
          </w:rPr>
          <w:t xml:space="preserve"> </w:t>
        </w:r>
      </w:ins>
    </w:p>
    <w:p w14:paraId="1A759C6B" w14:textId="77777777" w:rsidR="007D1289" w:rsidRDefault="007D1289" w:rsidP="007D1289">
      <w:pPr>
        <w:rPr>
          <w:ins w:id="1005" w:author="Clay Cressler" w:date="2016-07-18T11:53:00Z"/>
          <w:szCs w:val="24"/>
        </w:rPr>
      </w:pPr>
    </w:p>
    <w:p w14:paraId="0528706B" w14:textId="0051A0D5" w:rsidR="007D1289" w:rsidRPr="00A65885" w:rsidRDefault="007D1289" w:rsidP="007D1289">
      <w:pPr>
        <w:rPr>
          <w:szCs w:val="24"/>
        </w:rPr>
      </w:pPr>
      <w:ins w:id="1006" w:author="Clay Cressler" w:date="2016-07-18T11:53:00Z">
        <w:r>
          <w:rPr>
            <w:szCs w:val="24"/>
          </w:rPr>
          <w:t xml:space="preserve">For </w:t>
        </w:r>
        <w:proofErr w:type="spellStart"/>
        <w:r>
          <w:rPr>
            <w:szCs w:val="24"/>
          </w:rPr>
          <w:t>trophically</w:t>
        </w:r>
        <w:proofErr w:type="spellEnd"/>
        <w:r>
          <w:rPr>
            <w:szCs w:val="24"/>
          </w:rPr>
          <w:t xml:space="preserve"> transmitted parasites, on the other hand, the </w:t>
        </w:r>
      </w:ins>
      <w:ins w:id="1007" w:author="Clay Cressler" w:date="2016-07-18T12:42:00Z">
        <w:r w:rsidR="00B93726">
          <w:rPr>
            <w:szCs w:val="24"/>
          </w:rPr>
          <w:t>results are much more variable</w:t>
        </w:r>
        <w:r w:rsidR="008C199F">
          <w:rPr>
            <w:szCs w:val="24"/>
          </w:rPr>
          <w:t>. This suggests that general</w:t>
        </w:r>
        <w:r w:rsidR="00E032C6">
          <w:rPr>
            <w:szCs w:val="24"/>
          </w:rPr>
          <w:t xml:space="preserve"> patterns may be difficult to ascertain for </w:t>
        </w:r>
        <w:proofErr w:type="spellStart"/>
        <w:r w:rsidR="00E032C6">
          <w:rPr>
            <w:szCs w:val="24"/>
          </w:rPr>
          <w:t>trophically</w:t>
        </w:r>
        <w:proofErr w:type="spellEnd"/>
        <w:r w:rsidR="00E032C6">
          <w:rPr>
            <w:szCs w:val="24"/>
          </w:rPr>
          <w:t xml:space="preserve"> transmitted parasites.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5182540F"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w:t>
      </w:r>
      <w:ins w:id="1008" w:author="Clay Cressler" w:date="2016-07-18T13:21:00Z">
        <w:r w:rsidR="00937EEF">
          <w:rPr>
            <w:noProof/>
            <w:szCs w:val="24"/>
            <w:lang w:val="en-US"/>
          </w:rPr>
          <w:t>32</w:t>
        </w:r>
      </w:ins>
      <w:r w:rsidR="00C61DD8" w:rsidRPr="00C61DD8">
        <w:rPr>
          <w:noProof/>
          <w:szCs w:val="24"/>
          <w:lang w:val="en-US"/>
        </w:rPr>
        <w:t>]</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1009"/>
      <w:r w:rsidRPr="006473CD">
        <w:rPr>
          <w:szCs w:val="24"/>
          <w:lang w:val="en-US"/>
        </w:rPr>
        <w:t>parasite</w:t>
      </w:r>
      <w:commentRangeEnd w:id="1009"/>
      <w:r w:rsidR="000C2410">
        <w:rPr>
          <w:rStyle w:val="CommentReference"/>
        </w:rPr>
        <w:commentReference w:id="1009"/>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0</w:t>
      </w:r>
      <w:r w:rsidR="00C61DD8" w:rsidRPr="00C61DD8">
        <w:rPr>
          <w:noProof/>
          <w:szCs w:val="24"/>
          <w:lang w:val="en-US"/>
        </w:rPr>
        <w:t>]</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1010"/>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1010"/>
      <w:r w:rsidR="00337C99">
        <w:rPr>
          <w:rStyle w:val="CommentReference"/>
        </w:rPr>
        <w:commentReference w:id="1010"/>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669AD00A"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1011" w:name="OLE_LINK2"/>
      <w:bookmarkStart w:id="1012" w:name="OLE_LINK3"/>
      <w:r w:rsidRPr="006473CD">
        <w:rPr>
          <w:szCs w:val="24"/>
          <w:lang w:val="en-US"/>
        </w:rPr>
        <w:t xml:space="preserve">BLASTN </w:t>
      </w:r>
      <w:bookmarkEnd w:id="1011"/>
      <w:bookmarkEnd w:id="1012"/>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1</w:t>
      </w:r>
      <w:r w:rsidR="00C61DD8" w:rsidRPr="00C61DD8">
        <w:rPr>
          <w:noProof/>
          <w:szCs w:val="24"/>
          <w:lang w:val="en-US"/>
        </w:rPr>
        <w:t>]</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2</w:t>
      </w:r>
      <w:r w:rsidR="00C61DD8" w:rsidRPr="00C61DD8">
        <w:rPr>
          <w:noProof/>
          <w:szCs w:val="24"/>
          <w:lang w:val="en-US"/>
        </w:rPr>
        <w:t>]</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1</w:t>
      </w:r>
      <w:r w:rsidR="00C61DD8" w:rsidRPr="00C61DD8">
        <w:rPr>
          <w:noProof/>
          <w:szCs w:val="24"/>
          <w:lang w:val="en-US"/>
        </w:rPr>
        <w:t>]</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3</w:t>
      </w:r>
      <w:r w:rsidR="00C61DD8" w:rsidRPr="00C61DD8">
        <w:rPr>
          <w:noProof/>
          <w:szCs w:val="24"/>
          <w:lang w:val="en-US"/>
        </w:rPr>
        <w:t>]</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1013"/>
      <w:r w:rsidRPr="006473CD">
        <w:rPr>
          <w:szCs w:val="24"/>
          <w:lang w:val="en-US"/>
        </w:rPr>
        <w:t>g</w:t>
      </w:r>
      <w:commentRangeEnd w:id="1013"/>
      <w:r w:rsidR="00337C99">
        <w:rPr>
          <w:rStyle w:val="CommentReference"/>
        </w:rPr>
        <w:commentReference w:id="1013"/>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34E9657E"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4</w:t>
      </w:r>
      <w:r w:rsidR="00C61DD8" w:rsidRPr="00C61DD8">
        <w:rPr>
          <w:noProof/>
          <w:szCs w:val="24"/>
          <w:lang w:val="en-US"/>
        </w:rPr>
        <w:t>]</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w:t>
      </w:r>
      <w:r w:rsidR="00937EEF">
        <w:rPr>
          <w:noProof/>
          <w:szCs w:val="24"/>
          <w:lang w:val="en-US"/>
        </w:rPr>
        <w:t>45</w:t>
      </w:r>
      <w:r w:rsidR="00C61DD8" w:rsidRPr="00C61DD8">
        <w:rPr>
          <w:noProof/>
          <w:szCs w:val="24"/>
          <w:lang w:val="en-US"/>
        </w:rPr>
        <w:t>]</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The point patterns were compared to t</w:t>
      </w:r>
      <w:r w:rsidR="00937EEF">
        <w:rPr>
          <w:szCs w:val="24"/>
          <w:lang w:val="en-US"/>
        </w:rPr>
        <w:t>he one-to-</w:t>
      </w:r>
      <w:r w:rsidRPr="006473CD">
        <w:rPr>
          <w:szCs w:val="24"/>
          <w:lang w:val="en-US"/>
        </w:rPr>
        <w:t>one line</w:t>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1014" w:name="OLE_LINK1"/>
      <w:r w:rsidRPr="006473CD">
        <w:rPr>
          <w:szCs w:val="24"/>
          <w:lang w:val="en-US"/>
        </w:rPr>
        <w:t xml:space="preserve">Pairwise genetic distances </w:t>
      </w:r>
      <w:bookmarkEnd w:id="1014"/>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1015"/>
      <w:r w:rsidRPr="006473CD">
        <w:rPr>
          <w:szCs w:val="24"/>
          <w:lang w:val="en-US"/>
        </w:rPr>
        <w:t>comparisons</w:t>
      </w:r>
      <w:commentRangeEnd w:id="1015"/>
      <w:r w:rsidR="00337C99">
        <w:rPr>
          <w:rStyle w:val="CommentReference"/>
        </w:rPr>
        <w:commentReference w:id="1015"/>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671069FA"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w:t>
      </w:r>
      <w:ins w:id="1016" w:author="Clay Cressler" w:date="2016-07-18T13:20:00Z">
        <w:r w:rsidR="00937EEF">
          <w:rPr>
            <w:szCs w:val="24"/>
            <w:lang w:val="en-US"/>
          </w:rPr>
          <w:t>4</w:t>
        </w:r>
      </w:ins>
      <w:r w:rsidR="00AE2C42">
        <w:rPr>
          <w:szCs w:val="24"/>
          <w:lang w:val="en-US"/>
        </w:rPr>
        <w:t xml:space="preserve">). </w:t>
      </w:r>
    </w:p>
    <w:p w14:paraId="1E58AC87" w14:textId="77777777" w:rsidR="001C3027" w:rsidRDefault="001C3027" w:rsidP="006473CD">
      <w:pPr>
        <w:spacing w:line="276" w:lineRule="auto"/>
        <w:jc w:val="both"/>
        <w:rPr>
          <w:szCs w:val="24"/>
          <w:lang w:val="en-US"/>
        </w:rPr>
      </w:pPr>
    </w:p>
    <w:p w14:paraId="4ADF7588" w14:textId="5E95EE12" w:rsidR="0059086F" w:rsidRDefault="0059086F" w:rsidP="00EE0AED">
      <w:pPr>
        <w:pStyle w:val="Caption"/>
        <w:keepNext/>
      </w:pPr>
      <w:r>
        <w:t>Tabl</w:t>
      </w:r>
      <w:ins w:id="1017" w:author="Clay Cressler" w:date="2016-07-18T13:20:00Z">
        <w:r w:rsidR="00937EEF">
          <w:t>e 4</w:t>
        </w:r>
      </w:ins>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w:t>
      </w:r>
      <w:ins w:id="1018" w:author="Clay Cressler" w:date="2016-07-18T13:20:00Z">
        <w:r w:rsidR="00937EEF">
          <w:rPr>
            <w:b w:val="0"/>
            <w:noProof/>
          </w:rPr>
          <w:t>32</w:t>
        </w:r>
      </w:ins>
      <w:r w:rsidR="00C61DD8" w:rsidRPr="00C61DD8">
        <w:rPr>
          <w:b w:val="0"/>
          <w:noProof/>
        </w:rPr>
        <w:t>]</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3050B04" w:rsidR="0059086F" w:rsidRPr="0059086F" w:rsidRDefault="00337C99" w:rsidP="00937EE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w:t>
            </w:r>
            <w:r w:rsidR="00937EEF">
              <w:rPr>
                <w:noProof/>
                <w:szCs w:val="24"/>
                <w:lang w:val="en-US"/>
              </w:rPr>
              <w:t>46</w:t>
            </w:r>
            <w:r w:rsidR="00C61DD8" w:rsidRPr="00C61DD8">
              <w:rPr>
                <w:noProof/>
                <w:szCs w:val="24"/>
                <w:lang w:val="en-US"/>
              </w:rPr>
              <w:t>]</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1019"/>
            <w:r w:rsidRPr="0059086F">
              <w:rPr>
                <w:szCs w:val="24"/>
                <w:lang w:val="en-US"/>
              </w:rPr>
              <w:t>PD</w:t>
            </w:r>
            <w:r w:rsidR="003542CA">
              <w:rPr>
                <w:szCs w:val="24"/>
                <w:lang w:val="en-US"/>
              </w:rPr>
              <w:t xml:space="preserve"> </w:t>
            </w:r>
            <w:commentRangeEnd w:id="1019"/>
            <w:r w:rsidR="00B34BF1">
              <w:rPr>
                <w:rStyle w:val="CommentReference"/>
              </w:rPr>
              <w:commentReference w:id="1019"/>
            </w:r>
          </w:p>
        </w:tc>
        <w:tc>
          <w:tcPr>
            <w:tcW w:w="5670" w:type="dxa"/>
          </w:tcPr>
          <w:p w14:paraId="2DCE735B" w14:textId="72C020AA" w:rsidR="0059086F" w:rsidRPr="0059086F" w:rsidRDefault="003542CA" w:rsidP="00937EE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w:t>
            </w:r>
            <w:r w:rsidR="00937EEF">
              <w:rPr>
                <w:noProof/>
                <w:szCs w:val="24"/>
                <w:lang w:val="en-US"/>
              </w:rPr>
              <w:t>47</w:t>
            </w:r>
            <w:r w:rsidR="00C61DD8" w:rsidRPr="00C61DD8">
              <w:rPr>
                <w:noProof/>
                <w:szCs w:val="24"/>
                <w:lang w:val="en-US"/>
              </w:rPr>
              <w:t>]</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1020"/>
            <w:r>
              <w:rPr>
                <w:szCs w:val="24"/>
                <w:lang w:val="en-US"/>
              </w:rPr>
              <w:t>SES</w:t>
            </w:r>
            <w:commentRangeEnd w:id="1020"/>
            <w:r w:rsidR="00D70908">
              <w:rPr>
                <w:rStyle w:val="CommentReference"/>
              </w:rPr>
              <w:commentReference w:id="1020"/>
            </w:r>
            <w:r>
              <w:rPr>
                <w:szCs w:val="24"/>
                <w:lang w:val="en-US"/>
              </w:rPr>
              <w:t>-</w:t>
            </w:r>
            <w:commentRangeStart w:id="1021"/>
            <w:r>
              <w:rPr>
                <w:szCs w:val="24"/>
                <w:lang w:val="en-US"/>
              </w:rPr>
              <w:t>PD</w:t>
            </w:r>
            <w:commentRangeEnd w:id="1021"/>
            <w:r w:rsidR="00D77BE6">
              <w:rPr>
                <w:rStyle w:val="CommentReference"/>
              </w:rPr>
              <w:commentReference w:id="1021"/>
            </w:r>
          </w:p>
        </w:tc>
        <w:tc>
          <w:tcPr>
            <w:tcW w:w="5670" w:type="dxa"/>
          </w:tcPr>
          <w:p w14:paraId="53BBEE5B" w14:textId="77777777" w:rsidR="003542CA" w:rsidRPr="00937EEF" w:rsidRDefault="00337C99" w:rsidP="007573BC">
            <w:pPr>
              <w:spacing w:line="276" w:lineRule="auto"/>
              <w:jc w:val="both"/>
              <w:rPr>
                <w:szCs w:val="24"/>
                <w:lang w:val="en-US"/>
              </w:rPr>
            </w:pPr>
            <w:r w:rsidRPr="00937EEF">
              <w:rPr>
                <w:szCs w:val="24"/>
                <w:lang w:val="en-US"/>
              </w:rPr>
              <w:t>S</w:t>
            </w:r>
            <w:r w:rsidR="003542CA" w:rsidRPr="00937EEF">
              <w:rPr>
                <w:szCs w:val="24"/>
                <w:lang w:val="en-US"/>
              </w:rPr>
              <w:t xml:space="preserve">tandardized </w:t>
            </w:r>
            <w:r w:rsidRPr="00937EEF">
              <w:rPr>
                <w:szCs w:val="24"/>
                <w:lang w:val="en-US"/>
              </w:rPr>
              <w:t>E</w:t>
            </w:r>
            <w:r w:rsidR="003542CA" w:rsidRPr="00937EEF">
              <w:rPr>
                <w:szCs w:val="24"/>
                <w:lang w:val="en-US"/>
              </w:rPr>
              <w:t>ffect</w:t>
            </w:r>
            <w:r w:rsidRPr="00937EEF">
              <w:rPr>
                <w:szCs w:val="24"/>
                <w:lang w:val="en-US"/>
              </w:rPr>
              <w:t xml:space="preserve"> S</w:t>
            </w:r>
            <w:r w:rsidR="003542CA" w:rsidRPr="00937EEF">
              <w:rPr>
                <w:szCs w:val="24"/>
                <w:lang w:val="en-US"/>
              </w:rPr>
              <w:t>ize of PD based on 1000 runs</w:t>
            </w:r>
            <w:r w:rsidR="007573BC" w:rsidRPr="00937EEF">
              <w:rPr>
                <w:szCs w:val="24"/>
                <w:lang w:val="en-US"/>
              </w:rPr>
              <w:t xml:space="preserve">, </w:t>
            </w:r>
            <w:r w:rsidR="007573BC" w:rsidRPr="00937EEF">
              <w:rPr>
                <w:rFonts w:eastAsia="ＭＳ 明朝"/>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6E2878C3"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w:t>
      </w:r>
      <w:r w:rsidR="00937EEF">
        <w:rPr>
          <w:noProof/>
          <w:szCs w:val="24"/>
          <w:lang w:val="en-US"/>
        </w:rPr>
        <w:t>48</w:t>
      </w:r>
      <w:r w:rsidR="00C61DD8" w:rsidRPr="00C61DD8">
        <w:rPr>
          <w:noProof/>
          <w:szCs w:val="24"/>
          <w:lang w:val="en-US"/>
        </w:rPr>
        <w:t>]</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397219B9"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w:t>
      </w:r>
      <w:r w:rsidR="00937EEF">
        <w:rPr>
          <w:noProof/>
          <w:szCs w:val="24"/>
          <w:lang w:val="en-US"/>
        </w:rPr>
        <w:t>31</w:t>
      </w:r>
      <w:r w:rsidR="00C61DD8" w:rsidRPr="00C61DD8">
        <w:rPr>
          <w:noProof/>
          <w:szCs w:val="24"/>
          <w:lang w:val="en-US"/>
        </w:rPr>
        <w:t>,</w:t>
      </w:r>
      <w:r w:rsidR="00937EEF">
        <w:rPr>
          <w:noProof/>
          <w:szCs w:val="24"/>
          <w:lang w:val="en-US"/>
        </w:rPr>
        <w:t>47</w:t>
      </w:r>
      <w:r w:rsidR="00C61DD8" w:rsidRPr="00C61DD8">
        <w:rPr>
          <w:noProof/>
          <w:szCs w:val="24"/>
          <w:lang w:val="en-US"/>
        </w:rPr>
        <w:t>]</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D3004C3"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e</w:t>
      </w:r>
      <w:r w:rsidR="00937EEF">
        <w:rPr>
          <w:szCs w:val="24"/>
          <w:lang w:val="en-US"/>
        </w:rPr>
        <w:t>st the model predictions</w:t>
      </w:r>
      <w:r w:rsidR="006B1194">
        <w:rPr>
          <w:szCs w:val="24"/>
          <w:lang w:val="en-US"/>
        </w:rPr>
        <w:t>.</w:t>
      </w:r>
      <w:r w:rsidRPr="006473CD">
        <w:rPr>
          <w:szCs w:val="24"/>
          <w:lang w:val="en-US"/>
        </w:rPr>
        <w:t xml:space="preserve"> </w:t>
      </w:r>
    </w:p>
    <w:p w14:paraId="04745222" w14:textId="77777777" w:rsidR="00AE2C42" w:rsidRDefault="00AE2C42" w:rsidP="006473CD">
      <w:pPr>
        <w:spacing w:line="276" w:lineRule="auto"/>
        <w:jc w:val="both"/>
        <w:rPr>
          <w:szCs w:val="24"/>
          <w:lang w:val="en-US"/>
        </w:rPr>
      </w:pPr>
    </w:p>
    <w:p w14:paraId="7D7F84D1" w14:textId="4D82D2CF"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1022"/>
      <w:r w:rsidRPr="006473CD">
        <w:rPr>
          <w:szCs w:val="24"/>
          <w:lang w:val="en-US"/>
        </w:rPr>
        <w:t>length</w:t>
      </w:r>
      <w:r w:rsidR="00937EEF">
        <w:rPr>
          <w:szCs w:val="24"/>
          <w:lang w:val="en-US"/>
        </w:rPr>
        <w:t>s</w:t>
      </w:r>
      <w:r w:rsidRPr="006473CD">
        <w:rPr>
          <w:szCs w:val="24"/>
          <w:lang w:val="en-US"/>
        </w:rPr>
        <w:t xml:space="preserve"> </w:t>
      </w:r>
      <w:commentRangeEnd w:id="1022"/>
      <w:r w:rsidR="00076CEE">
        <w:rPr>
          <w:rStyle w:val="CommentReference"/>
        </w:rPr>
        <w:commentReference w:id="1022"/>
      </w:r>
      <w:r w:rsidRPr="006473CD">
        <w:rPr>
          <w:szCs w:val="24"/>
          <w:lang w:val="en-US"/>
        </w:rPr>
        <w:t xml:space="preserve">reported for each of their hosts. Note that CV of the host length is only calculated for parasites with more than one host. </w:t>
      </w:r>
      <w:proofErr w:type="spellStart"/>
      <w:r w:rsidR="00937EEF">
        <w:rPr>
          <w:szCs w:val="24"/>
          <w:lang w:val="en-US"/>
        </w:rPr>
        <w:t>Endo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t>
      </w:r>
      <w:commentRangeStart w:id="1023"/>
      <w:r w:rsidRPr="006473CD">
        <w:rPr>
          <w:szCs w:val="24"/>
          <w:lang w:val="en-US"/>
        </w:rPr>
        <w:t xml:space="preserve">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commentRangeEnd w:id="1023"/>
      <w:r w:rsidR="00514D86">
        <w:rPr>
          <w:rStyle w:val="CommentReference"/>
        </w:rPr>
        <w:commentReference w:id="1023"/>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1024"/>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1024"/>
      <w:r w:rsidR="00076CEE">
        <w:rPr>
          <w:rStyle w:val="CommentReference"/>
        </w:rPr>
        <w:commentReference w:id="1024"/>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493DA0D6" w:rsidR="006473CD" w:rsidRPr="001473DB" w:rsidRDefault="006473CD" w:rsidP="006473CD">
      <w:pPr>
        <w:pStyle w:val="titlersos"/>
        <w:numPr>
          <w:ilvl w:val="0"/>
          <w:numId w:val="0"/>
        </w:numPr>
        <w:rPr>
          <w:rFonts w:ascii="Times New Roman" w:hAnsi="Times New Roman"/>
          <w:sz w:val="24"/>
          <w:szCs w:val="24"/>
        </w:rPr>
      </w:pPr>
      <w:commentRangeStart w:id="1025"/>
      <w:del w:id="1026" w:author="Clay Cressler" w:date="2016-07-18T13:27:00Z">
        <w:r w:rsidRPr="001473DB" w:rsidDel="00937EEF">
          <w:rPr>
            <w:rFonts w:ascii="Times New Roman" w:hAnsi="Times New Roman"/>
            <w:sz w:val="24"/>
            <w:szCs w:val="24"/>
          </w:rPr>
          <w:lastRenderedPageBreak/>
          <w:delText>Results</w:delText>
        </w:r>
        <w:commentRangeEnd w:id="1025"/>
        <w:r w:rsidR="00076CEE" w:rsidDel="00937EEF">
          <w:rPr>
            <w:rStyle w:val="CommentReference"/>
            <w:rFonts w:ascii="Times New Roman" w:hAnsi="Times New Roman"/>
            <w:b w:val="0"/>
          </w:rPr>
          <w:commentReference w:id="1025"/>
        </w:r>
      </w:del>
      <w:ins w:id="1027" w:author="Clay Cressler" w:date="2016-07-18T13:27:00Z">
        <w:r w:rsidR="00937EEF">
          <w:rPr>
            <w:rFonts w:ascii="Times New Roman" w:hAnsi="Times New Roman"/>
            <w:sz w:val="24"/>
            <w:szCs w:val="24"/>
          </w:rPr>
          <w:t>Comparing Model Predictions to Empirical Data</w:t>
        </w:r>
      </w:ins>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4D5119A6"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w:t>
      </w:r>
      <w:ins w:id="1028" w:author="Clay Cressler" w:date="2016-07-18T13:27:00Z">
        <w:r w:rsidR="00937EEF">
          <w:rPr>
            <w:szCs w:val="24"/>
            <w:lang w:val="en-US"/>
          </w:rPr>
          <w:t>F</w:t>
        </w:r>
      </w:ins>
      <w:del w:id="1029" w:author="Clay Cressler" w:date="2016-07-18T13:27:00Z">
        <w:r w:rsidR="006627E7" w:rsidDel="00937EEF">
          <w:rPr>
            <w:szCs w:val="24"/>
            <w:lang w:val="en-US"/>
          </w:rPr>
          <w:delText>f</w:delText>
        </w:r>
      </w:del>
      <w:r w:rsidR="006627E7">
        <w:rPr>
          <w:szCs w:val="24"/>
          <w:lang w:val="en-US"/>
        </w:rPr>
        <w:t>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w:t>
      </w:r>
      <w:commentRangeStart w:id="1030"/>
      <w:r w:rsidR="00A8396A">
        <w:rPr>
          <w:szCs w:val="24"/>
          <w:lang w:val="en-US"/>
        </w:rPr>
        <w:t xml:space="preserve">Due to the small sample </w:t>
      </w:r>
      <w:commentRangeStart w:id="1031"/>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1031"/>
      <w:r w:rsidR="00076CEE">
        <w:rPr>
          <w:rStyle w:val="CommentReference"/>
        </w:rPr>
        <w:commentReference w:id="1031"/>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commentRangeEnd w:id="1030"/>
      <w:r w:rsidR="00514D86">
        <w:rPr>
          <w:rStyle w:val="CommentReference"/>
        </w:rPr>
        <w:commentReference w:id="1030"/>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1032"/>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1032"/>
      <w:r w:rsidR="003B121B" w:rsidRPr="006473CD">
        <w:rPr>
          <w:rStyle w:val="CommentReference"/>
          <w:rFonts w:ascii="Times New Roman" w:eastAsia="Times New Roman" w:hAnsi="Times New Roman"/>
          <w:sz w:val="24"/>
          <w:szCs w:val="24"/>
          <w:lang w:val="en-GB" w:eastAsia="en-GB"/>
        </w:rPr>
        <w:commentReference w:id="1032"/>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1033"/>
      <w:r w:rsidR="003B121B" w:rsidRPr="006473CD">
        <w:rPr>
          <w:rFonts w:ascii="Times New Roman" w:hAnsi="Times New Roman"/>
        </w:rPr>
        <w:t>the distribution of metric values is skewed with a long tail</w:t>
      </w:r>
      <w:commentRangeEnd w:id="1033"/>
      <w:r w:rsidR="003B121B" w:rsidRPr="006473CD">
        <w:rPr>
          <w:rStyle w:val="CommentReference"/>
          <w:rFonts w:ascii="Times New Roman" w:eastAsia="Times New Roman" w:hAnsi="Times New Roman"/>
          <w:sz w:val="24"/>
          <w:szCs w:val="24"/>
          <w:lang w:val="en-GB" w:eastAsia="en-GB"/>
        </w:rPr>
        <w:commentReference w:id="1033"/>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1034"/>
      <w:r w:rsidR="004525E0" w:rsidRPr="004525E0">
        <w:rPr>
          <w:lang w:val="en-US"/>
        </w:rPr>
        <w:t>regions</w:t>
      </w:r>
      <w:commentRangeEnd w:id="1034"/>
      <w:r w:rsidR="009A7FDD">
        <w:rPr>
          <w:rStyle w:val="CommentReference"/>
        </w:rPr>
        <w:commentReference w:id="1034"/>
      </w:r>
      <w:r w:rsidR="004525E0" w:rsidRPr="004525E0">
        <w:rPr>
          <w:lang w:val="en-US"/>
        </w:rPr>
        <w:t xml:space="preserve">. </w:t>
      </w:r>
      <w:r w:rsidR="00192BA9">
        <w:rPr>
          <w:rStyle w:val="CommentReference"/>
        </w:rPr>
        <w:commentReference w:id="1035"/>
      </w:r>
    </w:p>
    <w:p w14:paraId="756D1F4D" w14:textId="77777777" w:rsidR="003B121B" w:rsidRDefault="003B121B" w:rsidP="0087542F"/>
    <w:p w14:paraId="5E078093" w14:textId="3E8E4732" w:rsidR="00514D86" w:rsidDel="00EC27D6" w:rsidRDefault="00514D86">
      <w:pPr>
        <w:rPr>
          <w:del w:id="1036" w:author="Clay Cressler" w:date="2016-07-18T16:48:00Z"/>
        </w:rPr>
        <w:pPrChange w:id="1037" w:author="Clay Cressler" w:date="2016-07-18T13:30:00Z">
          <w:pPr>
            <w:pStyle w:val="ListParagraph"/>
          </w:pPr>
        </w:pPrChange>
      </w:pPr>
    </w:p>
    <w:p w14:paraId="78D0F9A0" w14:textId="77777777" w:rsidR="00420C16" w:rsidRDefault="00420C16">
      <w:pPr>
        <w:rPr>
          <w:b/>
          <w:bCs/>
          <w:color w:val="4F81BD"/>
          <w:sz w:val="18"/>
          <w:szCs w:val="18"/>
        </w:rPr>
      </w:pPr>
      <w:del w:id="1038" w:author="Clay Cressler" w:date="2016-07-18T13:30:00Z">
        <w:r w:rsidDel="00514D86">
          <w:br w:type="page"/>
        </w:r>
      </w:del>
    </w:p>
    <w:p w14:paraId="0405703B" w14:textId="77777777" w:rsidR="00263FED" w:rsidRDefault="00263FED" w:rsidP="000D3361">
      <w:pPr>
        <w:pStyle w:val="Caption"/>
        <w:keepNext/>
        <w:spacing w:after="0"/>
      </w:pPr>
      <w:bookmarkStart w:id="1039" w:name="_Ref327455858"/>
      <w:commentRangeStart w:id="1040"/>
      <w:commentRangeStart w:id="1041"/>
      <w:r>
        <w:t xml:space="preserve">Table </w:t>
      </w:r>
      <w:r>
        <w:fldChar w:fldCharType="begin"/>
      </w:r>
      <w:r>
        <w:instrText xml:space="preserve"> SEQ Table \* ARABIC </w:instrText>
      </w:r>
      <w:r>
        <w:fldChar w:fldCharType="separate"/>
      </w:r>
      <w:r w:rsidR="004D246A">
        <w:rPr>
          <w:noProof/>
        </w:rPr>
        <w:t>3</w:t>
      </w:r>
      <w:r>
        <w:fldChar w:fldCharType="end"/>
      </w:r>
      <w:bookmarkEnd w:id="1039"/>
      <w:r>
        <w:t xml:space="preserve">: Model coefficients and 95% confidence intervals from generalised linear models </w:t>
      </w:r>
      <w:r w:rsidR="005A498E">
        <w:t>of metrics by traits</w:t>
      </w:r>
      <w:commentRangeEnd w:id="1040"/>
      <w:r w:rsidR="00AB2838">
        <w:rPr>
          <w:rStyle w:val="CommentReference"/>
          <w:b w:val="0"/>
          <w:bCs w:val="0"/>
          <w:color w:val="auto"/>
        </w:rPr>
        <w:commentReference w:id="1040"/>
      </w:r>
      <w:commentRangeEnd w:id="1041"/>
      <w:r w:rsidR="00D77BE6">
        <w:rPr>
          <w:rStyle w:val="CommentReference"/>
          <w:b w:val="0"/>
          <w:bCs w:val="0"/>
          <w:color w:val="auto"/>
        </w:rPr>
        <w:commentReference w:id="1041"/>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lastRenderedPageBreak/>
              <w:t xml:space="preserve">Mean host body </w:t>
            </w:r>
            <w:r w:rsidRPr="00FC610B">
              <w:rPr>
                <w:color w:val="000000"/>
                <w:sz w:val="18"/>
              </w:rPr>
              <w:lastRenderedPageBreak/>
              <w:t>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lastRenderedPageBreak/>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w:t>
            </w:r>
            <w:r w:rsidRPr="00FC610B">
              <w:rPr>
                <w:color w:val="000000"/>
                <w:sz w:val="18"/>
              </w:rPr>
              <w:lastRenderedPageBreak/>
              <w:t>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Default="006473CD" w:rsidP="006473CD">
      <w:pPr>
        <w:pStyle w:val="titlersos"/>
        <w:numPr>
          <w:ilvl w:val="0"/>
          <w:numId w:val="0"/>
        </w:numPr>
        <w:rPr>
          <w:ins w:id="1042" w:author="Clay Cressler" w:date="2016-07-18T16:48:00Z"/>
          <w:rFonts w:ascii="Times New Roman" w:hAnsi="Times New Roman"/>
          <w:sz w:val="24"/>
          <w:szCs w:val="24"/>
        </w:rPr>
      </w:pPr>
      <w:r w:rsidRPr="003542CA">
        <w:rPr>
          <w:rFonts w:ascii="Times New Roman" w:hAnsi="Times New Roman"/>
          <w:sz w:val="24"/>
          <w:szCs w:val="24"/>
        </w:rPr>
        <w:lastRenderedPageBreak/>
        <w:t>Discussion</w:t>
      </w:r>
    </w:p>
    <w:p w14:paraId="2F9427A7" w14:textId="77777777" w:rsidR="00EC27D6" w:rsidRPr="003542CA" w:rsidRDefault="00EC27D6" w:rsidP="006473CD">
      <w:pPr>
        <w:pStyle w:val="titlersos"/>
        <w:numPr>
          <w:ilvl w:val="0"/>
          <w:numId w:val="0"/>
        </w:numPr>
        <w:rPr>
          <w:rFonts w:ascii="Times New Roman" w:hAnsi="Times New Roman"/>
          <w:sz w:val="24"/>
          <w:szCs w:val="24"/>
        </w:rPr>
      </w:pPr>
    </w:p>
    <w:p w14:paraId="6E2120CE" w14:textId="49B10A94" w:rsidR="008F64BF"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w:t>
      </w:r>
      <w:r w:rsidR="008F64BF">
        <w:rPr>
          <w:rFonts w:ascii="Times New Roman" w:hAnsi="Times New Roman"/>
          <w:b w:val="0"/>
          <w:sz w:val="24"/>
          <w:szCs w:val="24"/>
        </w:rPr>
        <w:t>factors</w:t>
      </w:r>
      <w:r w:rsidRPr="006473CD">
        <w:rPr>
          <w:rFonts w:ascii="Times New Roman" w:hAnsi="Times New Roman"/>
          <w:b w:val="0"/>
          <w:sz w:val="24"/>
          <w:szCs w:val="24"/>
        </w:rPr>
        <w:t xml:space="preserve">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8F64BF">
        <w:rPr>
          <w:rFonts w:ascii="Times New Roman" w:hAnsi="Times New Roman"/>
          <w:b w:val="0"/>
          <w:noProof/>
          <w:sz w:val="24"/>
          <w:szCs w:val="24"/>
        </w:rPr>
        <w:t>[</w:t>
      </w:r>
      <w:r w:rsidR="0025264C" w:rsidRPr="0025264C">
        <w:rPr>
          <w:rFonts w:ascii="Times New Roman" w:hAnsi="Times New Roman"/>
          <w:b w:val="0"/>
          <w:noProof/>
          <w:sz w:val="24"/>
          <w:szCs w:val="24"/>
        </w:rPr>
        <w:t>18</w:t>
      </w:r>
      <w:r w:rsidR="008F64BF">
        <w:rPr>
          <w:rFonts w:ascii="Times New Roman" w:hAnsi="Times New Roman"/>
          <w:b w:val="0"/>
          <w:noProof/>
          <w:sz w:val="24"/>
          <w:szCs w:val="24"/>
        </w:rPr>
        <w:t>-22</w:t>
      </w:r>
      <w:r w:rsidR="0025264C" w:rsidRPr="0025264C">
        <w:rPr>
          <w:rFonts w:ascii="Times New Roman" w:hAnsi="Times New Roman"/>
          <w:b w:val="0"/>
          <w:noProof/>
          <w:sz w:val="24"/>
          <w:szCs w:val="24"/>
        </w:rPr>
        <w:t>]</w:t>
      </w:r>
      <w:r w:rsidR="0025264C">
        <w:rPr>
          <w:rFonts w:ascii="Times New Roman" w:hAnsi="Times New Roman"/>
          <w:b w:val="0"/>
          <w:sz w:val="24"/>
          <w:szCs w:val="24"/>
        </w:rPr>
        <w:fldChar w:fldCharType="end"/>
      </w:r>
      <w:r w:rsidR="0025264C">
        <w:rPr>
          <w:rFonts w:ascii="Times New Roman" w:hAnsi="Times New Roman"/>
          <w:b w:val="0"/>
          <w:sz w:val="24"/>
          <w:szCs w:val="24"/>
        </w:rPr>
        <w:t>.</w:t>
      </w:r>
      <w:r w:rsidR="008F64BF">
        <w:rPr>
          <w:rFonts w:ascii="Times New Roman" w:hAnsi="Times New Roman"/>
          <w:b w:val="0"/>
          <w:sz w:val="24"/>
          <w:szCs w:val="24"/>
        </w:rPr>
        <w:t xml:space="preserve"> These </w:t>
      </w:r>
      <w:r w:rsidRPr="006473CD">
        <w:rPr>
          <w:rFonts w:ascii="Times New Roman" w:hAnsi="Times New Roman"/>
          <w:b w:val="0"/>
          <w:sz w:val="24"/>
          <w:szCs w:val="24"/>
        </w:rPr>
        <w:t xml:space="preserve">studies have </w:t>
      </w:r>
      <w:r w:rsidR="008F64BF">
        <w:rPr>
          <w:rFonts w:ascii="Times New Roman" w:hAnsi="Times New Roman"/>
          <w:b w:val="0"/>
          <w:sz w:val="24"/>
          <w:szCs w:val="24"/>
        </w:rPr>
        <w:t xml:space="preserve">led to a number of verbal models that generalize the results from specific systems into general predictions about how host, parasite, and environmental factors influence the evolution of host range (Table 1). </w:t>
      </w:r>
      <w:r w:rsidR="00CD3A0E">
        <w:rPr>
          <w:rFonts w:ascii="Times New Roman" w:hAnsi="Times New Roman"/>
          <w:b w:val="0"/>
          <w:sz w:val="24"/>
          <w:szCs w:val="24"/>
        </w:rPr>
        <w:t xml:space="preserve">For example, </w:t>
      </w:r>
      <w:r w:rsidR="00CD3A0E" w:rsidRPr="00CD3A0E">
        <w:rPr>
          <w:rFonts w:ascii="Times New Roman" w:hAnsi="Times New Roman"/>
          <w:b w:val="0"/>
          <w:sz w:val="24"/>
          <w:szCs w:val="24"/>
        </w:rPr>
        <w:t>host range might be influenced by phylogeny if there the fitness cost of infecting multiple hosts is lower when the hosts are closely related (</w:t>
      </w:r>
      <w:commentRangeStart w:id="1043"/>
      <w:proofErr w:type="spellStart"/>
      <w:r w:rsidR="00CD3A0E" w:rsidRPr="00CD3A0E">
        <w:rPr>
          <w:rFonts w:ascii="Times New Roman" w:hAnsi="Times New Roman"/>
          <w:b w:val="0"/>
          <w:sz w:val="24"/>
          <w:szCs w:val="24"/>
        </w:rPr>
        <w:t>Poulin</w:t>
      </w:r>
      <w:proofErr w:type="spellEnd"/>
      <w:r w:rsidR="00CD3A0E" w:rsidRPr="00CD3A0E">
        <w:rPr>
          <w:rFonts w:ascii="Times New Roman" w:hAnsi="Times New Roman"/>
          <w:b w:val="0"/>
          <w:sz w:val="24"/>
          <w:szCs w:val="24"/>
        </w:rPr>
        <w:t xml:space="preserve"> 1992</w:t>
      </w:r>
      <w:commentRangeEnd w:id="1043"/>
      <w:r w:rsidR="00CD3A0E" w:rsidRPr="00CD3A0E">
        <w:rPr>
          <w:rFonts w:ascii="Times New Roman" w:hAnsi="Times New Roman"/>
          <w:b w:val="0"/>
          <w:sz w:val="24"/>
          <w:szCs w:val="24"/>
        </w:rPr>
        <w:commentReference w:id="1043"/>
      </w:r>
      <w:r w:rsidR="00CD3A0E" w:rsidRPr="00CD3A0E">
        <w:rPr>
          <w:rFonts w:ascii="Times New Roman" w:hAnsi="Times New Roman"/>
          <w:b w:val="0"/>
          <w:sz w:val="24"/>
          <w:szCs w:val="24"/>
        </w:rPr>
        <w:t xml:space="preserve">). </w:t>
      </w:r>
      <w:bookmarkStart w:id="1044" w:name="_GoBack"/>
      <w:bookmarkEnd w:id="1044"/>
      <w:proofErr w:type="gramStart"/>
      <w:r w:rsidR="008F64BF">
        <w:rPr>
          <w:rFonts w:ascii="Times New Roman" w:hAnsi="Times New Roman"/>
          <w:b w:val="0"/>
          <w:sz w:val="24"/>
          <w:szCs w:val="24"/>
        </w:rPr>
        <w:t>While</w:t>
      </w:r>
      <w:proofErr w:type="gramEnd"/>
      <w:r w:rsidR="008F64BF">
        <w:rPr>
          <w:rFonts w:ascii="Times New Roman" w:hAnsi="Times New Roman"/>
          <w:b w:val="0"/>
          <w:sz w:val="24"/>
          <w:szCs w:val="24"/>
        </w:rPr>
        <w:t xml:space="preserve"> these verbal models are often intuitively appealing, empirical tests of their predictions are equivocal [10, 29].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578F17C2" w14:textId="62229E45" w:rsidR="008F64BF" w:rsidRDefault="008F64BF" w:rsidP="00B96125">
      <w:pPr>
        <w:pStyle w:val="titlersos"/>
        <w:numPr>
          <w:ilvl w:val="0"/>
          <w:numId w:val="0"/>
        </w:numPr>
        <w:rPr>
          <w:rFonts w:ascii="Times New Roman" w:hAnsi="Times New Roman"/>
          <w:b w:val="0"/>
          <w:sz w:val="24"/>
          <w:szCs w:val="24"/>
        </w:rPr>
      </w:pPr>
      <w:r>
        <w:rPr>
          <w:rFonts w:ascii="Times New Roman" w:hAnsi="Times New Roman"/>
          <w:b w:val="0"/>
          <w:sz w:val="24"/>
          <w:szCs w:val="24"/>
        </w:rPr>
        <w:t>Here</w:t>
      </w:r>
      <w:r w:rsidR="00B96125" w:rsidRPr="006473CD">
        <w:rPr>
          <w:rFonts w:ascii="Times New Roman" w:hAnsi="Times New Roman"/>
          <w:b w:val="0"/>
          <w:sz w:val="24"/>
          <w:szCs w:val="24"/>
        </w:rPr>
        <w:t xml:space="preserve"> we take a different approach, deriving simple mathematical models </w:t>
      </w:r>
      <w:r w:rsidR="00CD3A0E">
        <w:rPr>
          <w:rFonts w:ascii="Times New Roman" w:hAnsi="Times New Roman"/>
          <w:b w:val="0"/>
          <w:sz w:val="24"/>
          <w:szCs w:val="24"/>
        </w:rPr>
        <w:t>of</w:t>
      </w:r>
      <w:r w:rsidR="00783720">
        <w:rPr>
          <w:rFonts w:ascii="Times New Roman" w:hAnsi="Times New Roman"/>
          <w:b w:val="0"/>
          <w:sz w:val="24"/>
          <w:szCs w:val="24"/>
        </w:rPr>
        <w:t xml:space="preserve"> host-parasite interactions </w:t>
      </w:r>
      <w:r w:rsidR="00B96125" w:rsidRPr="006473CD">
        <w:rPr>
          <w:rFonts w:ascii="Times New Roman" w:hAnsi="Times New Roman"/>
          <w:b w:val="0"/>
          <w:sz w:val="24"/>
          <w:szCs w:val="24"/>
        </w:rPr>
        <w:t xml:space="preserve">that </w:t>
      </w:r>
      <w:r w:rsidR="00783720">
        <w:rPr>
          <w:rFonts w:ascii="Times New Roman" w:hAnsi="Times New Roman"/>
          <w:b w:val="0"/>
          <w:sz w:val="24"/>
          <w:szCs w:val="24"/>
        </w:rPr>
        <w:t xml:space="preserve">incorporate </w:t>
      </w:r>
      <w:r w:rsidR="00CD3A0E">
        <w:rPr>
          <w:rFonts w:ascii="Times New Roman" w:hAnsi="Times New Roman"/>
          <w:b w:val="0"/>
          <w:sz w:val="24"/>
          <w:szCs w:val="24"/>
        </w:rPr>
        <w:t xml:space="preserve">biologically feasible constraints on epidemiological parameters through the use of metabolic scaling theory [23,25]. We use evolutionary invasion analysis [29] to study how character </w:t>
      </w:r>
      <w:r w:rsidR="00783720">
        <w:rPr>
          <w:rFonts w:ascii="Times New Roman" w:hAnsi="Times New Roman"/>
          <w:b w:val="0"/>
          <w:sz w:val="24"/>
          <w:szCs w:val="24"/>
        </w:rPr>
        <w:t xml:space="preserve"> </w:t>
      </w:r>
    </w:p>
    <w:p w14:paraId="26554309" w14:textId="77777777" w:rsidR="008F64BF" w:rsidRDefault="008F64BF" w:rsidP="00B96125">
      <w:pPr>
        <w:pStyle w:val="titlersos"/>
        <w:numPr>
          <w:ilvl w:val="0"/>
          <w:numId w:val="0"/>
        </w:numPr>
        <w:rPr>
          <w:rFonts w:ascii="Times New Roman" w:hAnsi="Times New Roman"/>
          <w:b w:val="0"/>
          <w:sz w:val="24"/>
          <w:szCs w:val="24"/>
        </w:rPr>
      </w:pPr>
    </w:p>
    <w:p w14:paraId="3E692F3B" w14:textId="278F4033" w:rsidR="00B96125" w:rsidRDefault="00B96125" w:rsidP="00B96125">
      <w:pPr>
        <w:pStyle w:val="titlersos"/>
        <w:numPr>
          <w:ilvl w:val="0"/>
          <w:numId w:val="0"/>
        </w:numPr>
        <w:rPr>
          <w:rFonts w:ascii="Times New Roman" w:hAnsi="Times New Roman"/>
          <w:b w:val="0"/>
          <w:sz w:val="24"/>
          <w:szCs w:val="24"/>
        </w:rPr>
      </w:pPr>
      <w:proofErr w:type="gramStart"/>
      <w:r w:rsidRPr="006473CD">
        <w:rPr>
          <w:rFonts w:ascii="Times New Roman" w:hAnsi="Times New Roman"/>
          <w:b w:val="0"/>
          <w:sz w:val="24"/>
          <w:szCs w:val="24"/>
        </w:rPr>
        <w:t>incorporate</w:t>
      </w:r>
      <w:proofErr w:type="gramEnd"/>
      <w:r w:rsidRPr="006473CD">
        <w:rPr>
          <w:rFonts w:ascii="Times New Roman" w:hAnsi="Times New Roman"/>
          <w:b w:val="0"/>
          <w:sz w:val="24"/>
          <w:szCs w:val="24"/>
        </w:rPr>
        <w:t xml:space="preserv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1045"/>
      <w:r w:rsidR="00D84FD8">
        <w:rPr>
          <w:rFonts w:ascii="Times New Roman" w:hAnsi="Times New Roman"/>
          <w:b w:val="0"/>
          <w:sz w:val="24"/>
          <w:szCs w:val="24"/>
        </w:rPr>
        <w:t xml:space="preserve">in itself </w:t>
      </w:r>
      <w:commentRangeEnd w:id="1045"/>
      <w:r w:rsidR="00D84FD8">
        <w:rPr>
          <w:rStyle w:val="CommentReference"/>
          <w:rFonts w:ascii="Times New Roman" w:hAnsi="Times New Roman"/>
          <w:b w:val="0"/>
        </w:rPr>
        <w:commentReference w:id="1045"/>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 xml:space="preserve">f so, increased </w:t>
      </w:r>
      <w:r>
        <w:lastRenderedPageBreak/>
        <w:t>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w:t>
      </w:r>
      <w:r>
        <w:rPr>
          <w:szCs w:val="24"/>
        </w:rPr>
        <w:lastRenderedPageBreak/>
        <w:t xml:space="preserve">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56FC61B5" w:rsidR="00FE471D" w:rsidRPr="005801E3" w:rsidRDefault="00F35980" w:rsidP="00FE471D">
      <w:pPr>
        <w:rPr>
          <w:szCs w:val="24"/>
        </w:rPr>
      </w:pPr>
      <w:r>
        <w:rPr>
          <w:szCs w:val="24"/>
        </w:rPr>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sidR="000E617C">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1046" w:author="Clay Cressler" w:date="2016-06-13T15:51:00Z"/>
          <w:szCs w:val="24"/>
        </w:rPr>
      </w:pPr>
    </w:p>
    <w:p w14:paraId="7E6AC7B0" w14:textId="576D3EE4" w:rsidR="006473CD" w:rsidRDefault="009872BF" w:rsidP="006473CD">
      <w:pPr>
        <w:rPr>
          <w:szCs w:val="24"/>
        </w:rPr>
      </w:pPr>
      <w:ins w:id="1047" w:author="Clay Cressler" w:date="2016-06-20T19:46:00Z">
        <w:r>
          <w:rPr>
            <w:szCs w:val="24"/>
          </w:rPr>
          <w:t>CEC: DISCUSSION</w:t>
        </w:r>
      </w:ins>
    </w:p>
    <w:p w14:paraId="617B940F" w14:textId="77777777" w:rsidR="00E10E83" w:rsidRDefault="00E10E83" w:rsidP="006473CD">
      <w:pPr>
        <w:rPr>
          <w:szCs w:val="24"/>
        </w:rPr>
      </w:pPr>
    </w:p>
    <w:p w14:paraId="71FB2010" w14:textId="45801A1A"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ins w:id="1048" w:author="JG Walker" w:date="2016-07-01T13:58:00Z">
        <w:r w:rsidR="000E617C">
          <w:rPr>
            <w:szCs w:val="24"/>
          </w:rPr>
          <w:fldChar w:fldCharType="begin" w:fldLock="1"/>
        </w:r>
      </w:ins>
      <w:r w:rsidR="000E617C">
        <w:rPr>
          <w:szCs w:val="24"/>
        </w:rPr>
        <w:instrText>ADDIN CSL_CITATION { "citationItems" : [ { "id" : "ITEM-1", "itemData" : { "DOI" : "10.1098/rspb.2004.2837", "ISSN" : "0962-8452", "PMID" : "15475340", "abstract" : "Diversification in agricultural cropping patterns is widely practised to delay the build-up of virulent races that can overcome host resistance in pathogen populations. This can lead to balanced polymorphism, but the long-term consequences of this strategy for the evolution of crop pathogen populations are still unclear. The widespread occurrence of sibling species and reproductively isolated sub-species among fungal and oomycete plant pathogens suggests that evolutionary divergence is common. This paper develops a mathematical model of host-pathogen interactions using a simple framework of two hosts to analyse the influences of sympatric host heterogeneity on the long-term evolutionary behaviour of plant pathogens. Using adaptive dynamics, which assumes that sequential mutations induce small changes in pathogen fitness, we show that evolutionary outcomes strongly depend on the shape of the trade-off curve between pathogen transmission on sympatric hosts. In particular, we determine the conditions under which the evolutionary branching of a monomorphic into a dimorphic population occurs, as well as the conditions that lead to the evolution of specialist (single host range) or generalist (multiple host range) pathogen populations.", "author" : [ { "dropping-particle" : "", "family" : "Gudelj", "given" : "I", "non-dropping-particle" : "", "parse-names" : false, "suffix" : "" }, { "dropping-particle" : "", "family" : "Bosch", "given" : "Frank", "non-dropping-particle" : "Van den", "parse-names" : false, "suffix" : "" }, { "dropping-particle" : "", "family" : "Gilligan", "given" : "Christopher A", "non-dropping-particle" : "", "parse-names" : false, "suffix" : "" } ], "container-title" : "Proceedings of the Royal Society of London B: Biological Sciences", "id" : "ITEM-1", "issue" : "1553", "issued" : { "date-parts" : [ [ "2004" ] ] }, "page" : "2187-2194", "title" : "Transmission rates and adaptive evolution of pathogens in sympatric heterogeneous plant populations", "type" : "article-journal", "volume" : "271" }, "uris" : [ "http://www.mendeley.com/documents/?uuid=340f282e-5508-4c24-8c17-e4a66e7d81ce" ] } ], "mendeley" : { "formattedCitation" : "[40]", "plainTextFormattedCitation" : "[40]" }, "properties" : { "noteIndex" : 0 }, "schema" : "https://github.com/citation-style-language/schema/raw/master/csl-citation.json" }</w:instrText>
      </w:r>
      <w:r w:rsidR="000E617C">
        <w:rPr>
          <w:szCs w:val="24"/>
        </w:rPr>
        <w:fldChar w:fldCharType="separate"/>
      </w:r>
      <w:r w:rsidR="000E617C" w:rsidRPr="000E617C">
        <w:rPr>
          <w:noProof/>
          <w:szCs w:val="24"/>
        </w:rPr>
        <w:t>[40]</w:t>
      </w:r>
      <w:ins w:id="1049" w:author="JG Walker" w:date="2016-07-01T13:58:00Z">
        <w:r w:rsidR="000E617C">
          <w:rPr>
            <w:szCs w:val="24"/>
          </w:rPr>
          <w:fldChar w:fldCharType="end"/>
        </w:r>
      </w:ins>
      <w:r w:rsidR="006C3F5A">
        <w:rPr>
          <w:szCs w:val="24"/>
        </w:rPr>
        <w:t>(</w:t>
      </w:r>
      <w:commentRangeStart w:id="1050"/>
      <w:proofErr w:type="spellStart"/>
      <w:r>
        <w:rPr>
          <w:szCs w:val="24"/>
        </w:rPr>
        <w:t>Gudelj</w:t>
      </w:r>
      <w:proofErr w:type="spellEnd"/>
      <w:r>
        <w:rPr>
          <w:szCs w:val="24"/>
        </w:rPr>
        <w:t xml:space="preserve"> et al. 2004</w:t>
      </w:r>
      <w:commentRangeEnd w:id="1050"/>
      <w:r>
        <w:rPr>
          <w:rStyle w:val="CommentReference"/>
        </w:rPr>
        <w:commentReference w:id="1050"/>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1051"/>
      <w:proofErr w:type="spellStart"/>
      <w:r w:rsidR="00A51431">
        <w:rPr>
          <w:szCs w:val="24"/>
        </w:rPr>
        <w:t>Poulin</w:t>
      </w:r>
      <w:proofErr w:type="spellEnd"/>
      <w:r w:rsidR="00A51431">
        <w:rPr>
          <w:szCs w:val="24"/>
        </w:rPr>
        <w:t xml:space="preserve"> 1998</w:t>
      </w:r>
      <w:commentRangeEnd w:id="1051"/>
      <w:r w:rsidR="00A51431">
        <w:rPr>
          <w:rStyle w:val="CommentReference"/>
        </w:rPr>
        <w:commentReference w:id="1051"/>
      </w:r>
      <w:r w:rsidR="00A51431">
        <w:rPr>
          <w:szCs w:val="24"/>
        </w:rPr>
        <w:t xml:space="preserve">, </w:t>
      </w:r>
      <w:commentRangeStart w:id="1052"/>
      <w:proofErr w:type="spellStart"/>
      <w:r w:rsidR="00A51431">
        <w:rPr>
          <w:szCs w:val="24"/>
        </w:rPr>
        <w:t>Garamszegi</w:t>
      </w:r>
      <w:proofErr w:type="spellEnd"/>
      <w:r w:rsidR="00A51431">
        <w:rPr>
          <w:szCs w:val="24"/>
        </w:rPr>
        <w:t xml:space="preserve"> 2006</w:t>
      </w:r>
      <w:commentRangeEnd w:id="1052"/>
      <w:r w:rsidR="00A51431">
        <w:rPr>
          <w:rStyle w:val="CommentReference"/>
        </w:rPr>
        <w:commentReference w:id="1052"/>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1053"/>
      <w:r w:rsidR="00F7469B">
        <w:rPr>
          <w:szCs w:val="24"/>
        </w:rPr>
        <w:t>Ebert 1998</w:t>
      </w:r>
      <w:commentRangeEnd w:id="1053"/>
      <w:r w:rsidR="006C3F5A">
        <w:rPr>
          <w:rStyle w:val="CommentReference"/>
        </w:rPr>
        <w:commentReference w:id="1053"/>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6E289A79"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1054"/>
      <w:proofErr w:type="spellStart"/>
      <w:r>
        <w:rPr>
          <w:szCs w:val="24"/>
        </w:rPr>
        <w:t>Poulin</w:t>
      </w:r>
      <w:proofErr w:type="spellEnd"/>
      <w:r>
        <w:rPr>
          <w:szCs w:val="24"/>
        </w:rPr>
        <w:t xml:space="preserve"> 2011</w:t>
      </w:r>
      <w:commentRangeEnd w:id="1054"/>
      <w:r>
        <w:rPr>
          <w:rStyle w:val="CommentReference"/>
        </w:rPr>
        <w:commentReference w:id="1054"/>
      </w:r>
      <w:r>
        <w:rPr>
          <w:szCs w:val="24"/>
        </w:rPr>
        <w:t xml:space="preserve">, </w:t>
      </w:r>
      <w:commentRangeStart w:id="1055"/>
      <w:proofErr w:type="spellStart"/>
      <w:r>
        <w:rPr>
          <w:szCs w:val="24"/>
        </w:rPr>
        <w:t>Schmid-Hempel</w:t>
      </w:r>
      <w:proofErr w:type="spellEnd"/>
      <w:r>
        <w:rPr>
          <w:szCs w:val="24"/>
        </w:rPr>
        <w:t xml:space="preserve"> 201</w:t>
      </w:r>
      <w:del w:id="1056" w:author="Clay Cressler" w:date="2016-07-14T12:55:00Z">
        <w:r w:rsidDel="005A2329">
          <w:rPr>
            <w:szCs w:val="24"/>
          </w:rPr>
          <w:delText>3</w:delText>
        </w:r>
        <w:commentRangeEnd w:id="1055"/>
        <w:r w:rsidDel="005A2329">
          <w:rPr>
            <w:rStyle w:val="CommentReference"/>
          </w:rPr>
          <w:commentReference w:id="1055"/>
        </w:r>
        <w:r w:rsidR="00AD4348" w:rsidDel="005A2329">
          <w:rPr>
            <w:szCs w:val="24"/>
          </w:rPr>
          <w:delText>)</w:delText>
        </w:r>
      </w:del>
      <w:ins w:id="1057" w:author="Clay Cressler" w:date="2016-07-14T12:55:00Z">
        <w:r w:rsidR="005A2329">
          <w:rPr>
            <w:szCs w:val="24"/>
          </w:rPr>
          <w:t>1</w:t>
        </w:r>
      </w:ins>
      <w:r w:rsidR="00AD4348">
        <w:rPr>
          <w:szCs w:val="24"/>
        </w:rPr>
        <w:t xml:space="preserve">, such as phylogenetic constraint, transmission mode, virulence, host availability, and host immunity. Each of these factors likely influences the trade-off between host range and fitness in each host. For example, </w:t>
      </w:r>
      <w:proofErr w:type="gramStart"/>
      <w:r w:rsidR="00AD4348">
        <w:rPr>
          <w:szCs w:val="24"/>
        </w:rPr>
        <w:t>And</w:t>
      </w:r>
      <w:proofErr w:type="gramEnd"/>
      <w:r w:rsidR="00AD4348">
        <w:rPr>
          <w:szCs w:val="24"/>
        </w:rPr>
        <w:t xml:space="preserve">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1058"/>
      <w:proofErr w:type="spellStart"/>
      <w:r w:rsidR="005B51B0">
        <w:rPr>
          <w:szCs w:val="24"/>
        </w:rPr>
        <w:t>Combes</w:t>
      </w:r>
      <w:proofErr w:type="spellEnd"/>
      <w:r w:rsidR="005B51B0">
        <w:rPr>
          <w:szCs w:val="24"/>
        </w:rPr>
        <w:t xml:space="preserve"> 2001</w:t>
      </w:r>
      <w:commentRangeEnd w:id="1058"/>
      <w:r w:rsidR="005B51B0">
        <w:rPr>
          <w:rStyle w:val="CommentReference"/>
        </w:rPr>
        <w:commentReference w:id="1058"/>
      </w:r>
      <w:r w:rsidR="005B51B0">
        <w:rPr>
          <w:szCs w:val="24"/>
        </w:rPr>
        <w:t>,</w:t>
      </w:r>
      <w:commentRangeStart w:id="1059"/>
      <w:r w:rsidR="006D21D6">
        <w:rPr>
          <w:szCs w:val="24"/>
        </w:rPr>
        <w:t>Ward 1992</w:t>
      </w:r>
      <w:commentRangeEnd w:id="1059"/>
      <w:r w:rsidR="006D21D6">
        <w:rPr>
          <w:rStyle w:val="CommentReference"/>
        </w:rPr>
        <w:commentReference w:id="1059"/>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w:t>
      </w:r>
      <w:r w:rsidR="00396C20">
        <w:rPr>
          <w:szCs w:val="24"/>
        </w:rPr>
        <w:lastRenderedPageBreak/>
        <w:t xml:space="preserve">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1060"/>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1060"/>
      <w:r>
        <w:rPr>
          <w:rStyle w:val="CommentReference"/>
        </w:rPr>
        <w:commentReference w:id="1060"/>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3ABAD0E7"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w:t>
      </w:r>
      <w:ins w:id="1061" w:author="JG Walker" w:date="2016-07-01T13:55: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1062" w:author="JG Walker" w:date="2016-07-01T13:55:00Z">
        <w:r w:rsidR="000E617C">
          <w:rPr>
            <w:szCs w:val="24"/>
          </w:rPr>
          <w:fldChar w:fldCharType="end"/>
        </w:r>
      </w:ins>
      <w:del w:id="1063" w:author="JG Walker" w:date="2016-07-01T13:55:00Z">
        <w:r w:rsidR="00D335E5" w:rsidDel="000E617C">
          <w:rPr>
            <w:szCs w:val="24"/>
          </w:rPr>
          <w:delText>28</w:delText>
        </w:r>
      </w:del>
      <w:r w:rsidR="00D335E5">
        <w:rPr>
          <w:szCs w:val="24"/>
        </w:rPr>
        <w:t>].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3BF61911"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1064"/>
      <w:proofErr w:type="spellStart"/>
      <w:r w:rsidR="00161F5E">
        <w:rPr>
          <w:szCs w:val="24"/>
        </w:rPr>
        <w:t>Krasnov</w:t>
      </w:r>
      <w:proofErr w:type="spellEnd"/>
      <w:r w:rsidR="00161F5E">
        <w:rPr>
          <w:szCs w:val="24"/>
        </w:rPr>
        <w:t xml:space="preserve"> et al. 2006</w:t>
      </w:r>
      <w:commentRangeEnd w:id="1064"/>
      <w:r w:rsidR="00161F5E">
        <w:rPr>
          <w:rStyle w:val="CommentReference"/>
        </w:rPr>
        <w:commentReference w:id="1064"/>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ins w:id="1065" w:author="Clay Cressler" w:date="2016-07-15T15:55:00Z">
        <w:r w:rsidR="00E77400">
          <w:rPr>
            <w:szCs w:val="24"/>
          </w:rPr>
          <w:t xml:space="preserve">not really what these show: they show that specialist parasites tend to be found infecting large-bodied hosts. </w:t>
        </w:r>
      </w:ins>
      <w:ins w:id="1066" w:author="Clay Cressler" w:date="2016-07-15T15:56:00Z">
        <w:r w:rsidR="00E77400">
          <w:rPr>
            <w:szCs w:val="24"/>
          </w:rPr>
          <w:t xml:space="preserve">One </w:t>
        </w:r>
      </w:ins>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1067"/>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1067"/>
      <w:r w:rsidR="00C6115E">
        <w:rPr>
          <w:rStyle w:val="CommentReference"/>
        </w:rPr>
        <w:commentReference w:id="1067"/>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w:t>
      </w:r>
      <w:r w:rsidR="00BB40DA">
        <w:rPr>
          <w:szCs w:val="24"/>
        </w:rPr>
        <w:lastRenderedPageBreak/>
        <w:t>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Virulence is another factor that is thought to affect the evolution of host range. Simple verbal models would suggest that more virulent parasites are more likely to be specialists, as the fitness trade-off for 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However, models for the evolution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1068"/>
      <w:r w:rsidR="007E1C3B">
        <w:rPr>
          <w:szCs w:val="24"/>
        </w:rPr>
        <w:t>Kirchner and Roy 2002</w:t>
      </w:r>
      <w:commentRangeEnd w:id="1068"/>
      <w:r w:rsidR="007E1C3B">
        <w:rPr>
          <w:rStyle w:val="CommentReference"/>
        </w:rPr>
        <w:commentReference w:id="1068"/>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783720"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06948987" w14:textId="54A0364D" w:rsidR="0015787C" w:rsidRDefault="0015787C">
      <w:pPr>
        <w:rPr>
          <w:ins w:id="1069" w:author="JG Walker" w:date="2016-07-01T13:48:00Z"/>
          <w:color w:val="323031"/>
          <w:szCs w:val="24"/>
        </w:rPr>
      </w:pPr>
      <w:ins w:id="1070" w:author="JG Walker" w:date="2016-07-01T13:48:00Z">
        <w:r>
          <w:rPr>
            <w:color w:val="323031"/>
            <w:szCs w:val="24"/>
          </w:rPr>
          <w:br w:type="page"/>
        </w:r>
      </w:ins>
      <w:ins w:id="1071" w:author="Clay Cressler" w:date="2016-07-15T15:56:00Z">
        <w:r w:rsidR="00E77400">
          <w:rPr>
            <w:color w:val="323031"/>
            <w:szCs w:val="24"/>
          </w:rPr>
          <w:lastRenderedPageBreak/>
          <w:t>One thing we have ignored here is the body size dependence for the parasite. Several studies have shown that large-bodied parasites tend to be found on large-bodied hosts</w:t>
        </w:r>
      </w:ins>
      <w:ins w:id="1072" w:author="Clay Cressler" w:date="2016-07-15T15:57:00Z">
        <w:r w:rsidR="00E77400">
          <w:rPr>
            <w:color w:val="323031"/>
            <w:szCs w:val="24"/>
          </w:rPr>
          <w:t xml:space="preserve"> [20,21,38]</w:t>
        </w:r>
      </w:ins>
      <w:ins w:id="1073" w:author="Clay Cressler" w:date="2016-07-15T15:56:00Z">
        <w:r w:rsidR="00E77400">
          <w:rPr>
            <w:color w:val="323031"/>
            <w:szCs w:val="24"/>
          </w:rPr>
          <w:t xml:space="preserve">, and parasite body size may also have a large effect on the evolution of host range. </w:t>
        </w:r>
      </w:ins>
    </w:p>
    <w:p w14:paraId="6C2BC6AA" w14:textId="310E2454" w:rsidR="006473CD" w:rsidRPr="006473CD" w:rsidRDefault="006473CD" w:rsidP="006473CD">
      <w:pPr>
        <w:shd w:val="clear" w:color="auto" w:fill="FFFFFF"/>
        <w:spacing w:after="240"/>
        <w:textAlignment w:val="baseline"/>
        <w:rPr>
          <w:color w:val="323031"/>
          <w:szCs w:val="24"/>
        </w:rPr>
      </w:pPr>
      <w:r w:rsidRPr="006473CD">
        <w:rPr>
          <w:color w:val="323031"/>
          <w:szCs w:val="24"/>
        </w:rPr>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1074"/>
      <w:r w:rsidRPr="006473CD">
        <w:rPr>
          <w:color w:val="333333"/>
          <w:szCs w:val="24"/>
          <w:shd w:val="clear" w:color="auto" w:fill="FFFFFF"/>
        </w:rPr>
        <w:t>criteria</w:t>
      </w:r>
      <w:commentRangeEnd w:id="1074"/>
      <w:r w:rsidR="00194D56">
        <w:rPr>
          <w:rStyle w:val="CommentReference"/>
        </w:rPr>
        <w:commentReference w:id="1074"/>
      </w:r>
      <w:r w:rsidRPr="006473CD">
        <w:rPr>
          <w:color w:val="333333"/>
          <w:szCs w:val="24"/>
          <w:shd w:val="clear" w:color="auto" w:fill="FFFFFF"/>
        </w:rPr>
        <w:t>.</w:t>
      </w:r>
      <w:r w:rsidR="00B34BF1">
        <w:rPr>
          <w:color w:val="333333"/>
          <w:szCs w:val="24"/>
          <w:shd w:val="clear" w:color="auto" w:fill="FFFFFF"/>
        </w:rPr>
        <w:t xml:space="preserve"> </w:t>
      </w:r>
      <w:commentRangeStart w:id="1075"/>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1075"/>
      <w:r w:rsidR="00B34BF1">
        <w:rPr>
          <w:rStyle w:val="CommentReference"/>
        </w:rPr>
        <w:commentReference w:id="1075"/>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1076"/>
      <w:r w:rsidRPr="006473CD">
        <w:rPr>
          <w:iCs/>
          <w:color w:val="333333"/>
          <w:szCs w:val="24"/>
        </w:rPr>
        <w:t>Material</w:t>
      </w:r>
      <w:commentRangeEnd w:id="1076"/>
      <w:r w:rsidR="00194D56">
        <w:rPr>
          <w:rStyle w:val="CommentReference"/>
        </w:rPr>
        <w:commentReference w:id="1076"/>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1077"/>
      <w:r w:rsidRPr="006473CD">
        <w:rPr>
          <w:b/>
          <w:bCs/>
          <w:color w:val="333333"/>
          <w:szCs w:val="24"/>
        </w:rPr>
        <w:t>Contributions</w:t>
      </w:r>
      <w:commentRangeEnd w:id="1077"/>
      <w:r w:rsidR="00194D56">
        <w:rPr>
          <w:rStyle w:val="CommentReference"/>
        </w:rPr>
        <w:commentReference w:id="1077"/>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1078"/>
      <w:r w:rsidRPr="00284EB9">
        <w:rPr>
          <w:b/>
          <w:szCs w:val="24"/>
          <w:highlight w:val="yellow"/>
        </w:rPr>
        <w:t>Funding</w:t>
      </w:r>
      <w:commentRangeEnd w:id="1078"/>
      <w:r w:rsidR="00194D56" w:rsidRPr="00284EB9">
        <w:rPr>
          <w:rStyle w:val="CommentReference"/>
          <w:highlight w:val="yellow"/>
        </w:rPr>
        <w:commentReference w:id="1078"/>
      </w:r>
    </w:p>
    <w:p w14:paraId="08BAE546" w14:textId="77777777" w:rsidR="00B34BF1" w:rsidRPr="00BB3236" w:rsidRDefault="00194D56" w:rsidP="00EE44FD">
      <w:pPr>
        <w:rPr>
          <w:b/>
          <w:szCs w:val="24"/>
          <w:lang w:val="en-US"/>
        </w:rPr>
      </w:pPr>
      <w:proofErr w:type="gramStart"/>
      <w:r>
        <w:rPr>
          <w:color w:val="333333"/>
          <w:szCs w:val="24"/>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1079"/>
      <w:r w:rsidRPr="006473CD">
        <w:rPr>
          <w:color w:val="323031"/>
          <w:szCs w:val="24"/>
        </w:rPr>
        <w:lastRenderedPageBreak/>
        <w:t>References</w:t>
      </w:r>
      <w:commentRangeEnd w:id="1079"/>
      <w:r w:rsidRPr="006473CD">
        <w:rPr>
          <w:rStyle w:val="CommentReference"/>
          <w:sz w:val="24"/>
          <w:szCs w:val="24"/>
        </w:rPr>
        <w:commentReference w:id="1079"/>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7A33270C" w14:textId="025D6E25" w:rsidR="000E617C" w:rsidRPr="00B4275C" w:rsidRDefault="00C5308B" w:rsidP="000E617C">
      <w:pPr>
        <w:widowControl w:val="0"/>
        <w:autoSpaceDE w:val="0"/>
        <w:autoSpaceDN w:val="0"/>
        <w:adjustRightInd w:val="0"/>
        <w:ind w:left="640" w:hanging="640"/>
        <w:rPr>
          <w:noProof/>
          <w:szCs w:val="24"/>
          <w:lang w:val="en-US"/>
        </w:rPr>
      </w:pPr>
      <w:r w:rsidRPr="00B4275C">
        <w:rPr>
          <w:b/>
          <w:szCs w:val="24"/>
        </w:rPr>
        <w:lastRenderedPageBreak/>
        <w:fldChar w:fldCharType="begin" w:fldLock="1"/>
      </w:r>
      <w:r w:rsidRPr="00B4275C">
        <w:rPr>
          <w:b/>
          <w:szCs w:val="24"/>
        </w:rPr>
        <w:instrText xml:space="preserve">ADDIN Mendeley Bibliography CSL_BIBLIOGRAPHY </w:instrText>
      </w:r>
      <w:r w:rsidRPr="00B4275C">
        <w:rPr>
          <w:b/>
          <w:szCs w:val="24"/>
        </w:rPr>
        <w:fldChar w:fldCharType="separate"/>
      </w:r>
      <w:r w:rsidR="000E617C" w:rsidRPr="00B4275C">
        <w:rPr>
          <w:noProof/>
          <w:szCs w:val="24"/>
          <w:lang w:val="en-US"/>
        </w:rPr>
        <w:t>1.</w:t>
      </w:r>
      <w:r w:rsidR="000E617C" w:rsidRPr="00B4275C">
        <w:rPr>
          <w:noProof/>
          <w:szCs w:val="24"/>
          <w:lang w:val="en-US"/>
        </w:rPr>
        <w:tab/>
        <w:t xml:space="preserve">Streicker, D. G., Fenton, A. &amp; Pedersen, A. B. 2013 Differential sources of host species heterogeneity influence the transmission and control of multihost parasites. </w:t>
      </w:r>
      <w:r w:rsidR="000E617C" w:rsidRPr="00B4275C">
        <w:rPr>
          <w:i/>
          <w:iCs/>
          <w:noProof/>
          <w:szCs w:val="24"/>
          <w:lang w:val="en-US"/>
        </w:rPr>
        <w:t>Ecol. Lett.</w:t>
      </w:r>
      <w:r w:rsidR="000E617C" w:rsidRPr="00B4275C">
        <w:rPr>
          <w:noProof/>
          <w:szCs w:val="24"/>
          <w:lang w:val="en-US"/>
        </w:rPr>
        <w:t xml:space="preserve"> </w:t>
      </w:r>
      <w:r w:rsidR="000E617C" w:rsidRPr="00B4275C">
        <w:rPr>
          <w:b/>
          <w:bCs/>
          <w:noProof/>
          <w:szCs w:val="24"/>
          <w:lang w:val="en-US"/>
        </w:rPr>
        <w:t>16</w:t>
      </w:r>
      <w:r w:rsidR="000E617C" w:rsidRPr="00B4275C">
        <w:rPr>
          <w:noProof/>
          <w:szCs w:val="24"/>
          <w:lang w:val="en-US"/>
        </w:rPr>
        <w:t>, 975–984. (doi:10.1111/ele.12122)</w:t>
      </w:r>
    </w:p>
    <w:p w14:paraId="176DEA9A"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w:t>
      </w:r>
      <w:r w:rsidRPr="00B4275C">
        <w:rPr>
          <w:noProof/>
          <w:szCs w:val="24"/>
          <w:lang w:val="en-US"/>
        </w:rPr>
        <w:tab/>
        <w:t xml:space="preserve">Viana, M., Mancy, R., Biek, R., Cleaveland, S., Cross, P. C., Lloyd-Smith, J. O. &amp; Haydon, D. T. 2014 Assembling evidence for identifying reservoirs of infection. </w:t>
      </w:r>
      <w:r w:rsidRPr="00B4275C">
        <w:rPr>
          <w:i/>
          <w:iCs/>
          <w:noProof/>
          <w:szCs w:val="24"/>
          <w:lang w:val="en-US"/>
        </w:rPr>
        <w:t>Trends Ecol. Evol.</w:t>
      </w:r>
      <w:r w:rsidRPr="00B4275C">
        <w:rPr>
          <w:noProof/>
          <w:szCs w:val="24"/>
          <w:lang w:val="en-US"/>
        </w:rPr>
        <w:t xml:space="preserve"> </w:t>
      </w:r>
      <w:r w:rsidRPr="00B4275C">
        <w:rPr>
          <w:b/>
          <w:bCs/>
          <w:noProof/>
          <w:szCs w:val="24"/>
          <w:lang w:val="en-US"/>
        </w:rPr>
        <w:t>29</w:t>
      </w:r>
      <w:r w:rsidRPr="00B4275C">
        <w:rPr>
          <w:noProof/>
          <w:szCs w:val="24"/>
          <w:lang w:val="en-US"/>
        </w:rPr>
        <w:t>, 270–279. (doi:10.1016/j.tree.2014.03.002)</w:t>
      </w:r>
    </w:p>
    <w:p w14:paraId="6ECDD78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w:t>
      </w:r>
      <w:r w:rsidRPr="00B4275C">
        <w:rPr>
          <w:noProof/>
          <w:szCs w:val="24"/>
          <w:lang w:val="en-US"/>
        </w:rPr>
        <w:tab/>
        <w:t xml:space="preserve">Leggett, H. C., Buckling, A., Long, G. H. &amp; Boots, M. 2013 Generalism and the evolution of parasite virulence. </w:t>
      </w:r>
      <w:r w:rsidRPr="00B4275C">
        <w:rPr>
          <w:i/>
          <w:iCs/>
          <w:noProof/>
          <w:szCs w:val="24"/>
          <w:lang w:val="en-US"/>
        </w:rPr>
        <w:t>Trends Ecol. Evol.</w:t>
      </w:r>
      <w:r w:rsidRPr="00B4275C">
        <w:rPr>
          <w:noProof/>
          <w:szCs w:val="24"/>
          <w:lang w:val="en-US"/>
        </w:rPr>
        <w:t xml:space="preserve"> </w:t>
      </w:r>
      <w:r w:rsidRPr="00B4275C">
        <w:rPr>
          <w:b/>
          <w:bCs/>
          <w:noProof/>
          <w:szCs w:val="24"/>
          <w:lang w:val="en-US"/>
        </w:rPr>
        <w:t>28</w:t>
      </w:r>
      <w:r w:rsidRPr="00B4275C">
        <w:rPr>
          <w:noProof/>
          <w:szCs w:val="24"/>
          <w:lang w:val="en-US"/>
        </w:rPr>
        <w:t>, 592–596. (doi:10.1016/j.tree.2013.07.002)</w:t>
      </w:r>
    </w:p>
    <w:p w14:paraId="69D16D97"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4.</w:t>
      </w:r>
      <w:r w:rsidRPr="00B4275C">
        <w:rPr>
          <w:noProof/>
          <w:szCs w:val="24"/>
          <w:lang w:val="en-US"/>
        </w:rPr>
        <w:tab/>
        <w:t xml:space="preserve">Cleaveland, S., Laurenson, M. K. &amp; Taylor, L. H. 2001 Diseases of humans and their domestic mammals: pathogen characteristics, host range and the risk of emergence. </w:t>
      </w:r>
      <w:r w:rsidRPr="00B4275C">
        <w:rPr>
          <w:i/>
          <w:iCs/>
          <w:noProof/>
          <w:szCs w:val="24"/>
          <w:lang w:val="en-US"/>
        </w:rPr>
        <w:t>Philos. Trans. R. Soc. B Biol. Sci.</w:t>
      </w:r>
      <w:r w:rsidRPr="00B4275C">
        <w:rPr>
          <w:noProof/>
          <w:szCs w:val="24"/>
          <w:lang w:val="en-US"/>
        </w:rPr>
        <w:t xml:space="preserve"> </w:t>
      </w:r>
      <w:r w:rsidRPr="00B4275C">
        <w:rPr>
          <w:b/>
          <w:bCs/>
          <w:noProof/>
          <w:szCs w:val="24"/>
          <w:lang w:val="en-US"/>
        </w:rPr>
        <w:t>356</w:t>
      </w:r>
      <w:r w:rsidRPr="00B4275C">
        <w:rPr>
          <w:noProof/>
          <w:szCs w:val="24"/>
          <w:lang w:val="en-US"/>
        </w:rPr>
        <w:t>, 991–999. (doi:10.1098/rstb.2001.0889)</w:t>
      </w:r>
    </w:p>
    <w:p w14:paraId="2266324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5.</w:t>
      </w:r>
      <w:r w:rsidRPr="00B4275C">
        <w:rPr>
          <w:noProof/>
          <w:szCs w:val="24"/>
          <w:lang w:val="en-US"/>
        </w:rPr>
        <w:tab/>
        <w:t xml:space="preserve">Woolhouse, M. E. J., Taylor, L. H. &amp; Haydon, D. T. 2001 Population Biology of Multihost Pathogens. </w:t>
      </w:r>
      <w:r w:rsidRPr="00B4275C">
        <w:rPr>
          <w:i/>
          <w:iCs/>
          <w:noProof/>
          <w:szCs w:val="24"/>
          <w:lang w:val="en-US"/>
        </w:rPr>
        <w:t>Science (80-. ).</w:t>
      </w:r>
      <w:r w:rsidRPr="00B4275C">
        <w:rPr>
          <w:noProof/>
          <w:szCs w:val="24"/>
          <w:lang w:val="en-US"/>
        </w:rPr>
        <w:t xml:space="preserve"> </w:t>
      </w:r>
      <w:r w:rsidRPr="00B4275C">
        <w:rPr>
          <w:b/>
          <w:bCs/>
          <w:noProof/>
          <w:szCs w:val="24"/>
          <w:lang w:val="en-US"/>
        </w:rPr>
        <w:t>292</w:t>
      </w:r>
      <w:r w:rsidRPr="00B4275C">
        <w:rPr>
          <w:noProof/>
          <w:szCs w:val="24"/>
          <w:lang w:val="en-US"/>
        </w:rPr>
        <w:t>, 1109–1112. (doi:10.1126/science.1059026)</w:t>
      </w:r>
    </w:p>
    <w:p w14:paraId="45A33092"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6.</w:t>
      </w:r>
      <w:r w:rsidRPr="00B4275C">
        <w:rPr>
          <w:noProof/>
          <w:szCs w:val="24"/>
          <w:lang w:val="en-US"/>
        </w:rPr>
        <w:tab/>
        <w:t xml:space="preserve">Taylor, L. H., Latham, S. M. &amp; Woolhouse, M. E. J. 2001 Risk factors for human disease emergence. </w:t>
      </w:r>
      <w:r w:rsidRPr="00B4275C">
        <w:rPr>
          <w:i/>
          <w:iCs/>
          <w:noProof/>
          <w:szCs w:val="24"/>
          <w:lang w:val="en-US"/>
        </w:rPr>
        <w:t>Philos. Trans. R. Soc. B Biol. Sci.</w:t>
      </w:r>
      <w:r w:rsidRPr="00B4275C">
        <w:rPr>
          <w:noProof/>
          <w:szCs w:val="24"/>
          <w:lang w:val="en-US"/>
        </w:rPr>
        <w:t xml:space="preserve"> </w:t>
      </w:r>
      <w:r w:rsidRPr="00B4275C">
        <w:rPr>
          <w:b/>
          <w:bCs/>
          <w:noProof/>
          <w:szCs w:val="24"/>
          <w:lang w:val="en-US"/>
        </w:rPr>
        <w:t>356</w:t>
      </w:r>
      <w:r w:rsidRPr="00B4275C">
        <w:rPr>
          <w:noProof/>
          <w:szCs w:val="24"/>
          <w:lang w:val="en-US"/>
        </w:rPr>
        <w:t>, 983–9. (doi:10.1098/rstb.2001.0888)</w:t>
      </w:r>
    </w:p>
    <w:p w14:paraId="24D6D9C0" w14:textId="20FAA95B" w:rsidR="00824F54" w:rsidRPr="00B4275C" w:rsidRDefault="000E617C" w:rsidP="00824F54">
      <w:pPr>
        <w:widowControl w:val="0"/>
        <w:autoSpaceDE w:val="0"/>
        <w:autoSpaceDN w:val="0"/>
        <w:adjustRightInd w:val="0"/>
        <w:ind w:left="640" w:hanging="640"/>
        <w:rPr>
          <w:ins w:id="1080" w:author="Clay Cressler" w:date="2016-07-15T11:38:00Z"/>
          <w:szCs w:val="24"/>
        </w:rPr>
      </w:pPr>
      <w:r w:rsidRPr="00B4275C">
        <w:rPr>
          <w:noProof/>
          <w:szCs w:val="24"/>
          <w:lang w:val="en-US"/>
        </w:rPr>
        <w:t>7.</w:t>
      </w:r>
      <w:r w:rsidRPr="00B4275C">
        <w:rPr>
          <w:noProof/>
          <w:szCs w:val="24"/>
          <w:lang w:val="en-US"/>
        </w:rPr>
        <w:tab/>
      </w:r>
      <w:ins w:id="1081" w:author="Clay Cressler" w:date="2016-07-15T11:37:00Z">
        <w:r w:rsidR="00824F54" w:rsidRPr="00B4275C">
          <w:rPr>
            <w:szCs w:val="24"/>
          </w:rPr>
          <w:t xml:space="preserve">Futuyma, D. A. &amp; Moreno, G. 1988. The evolution of ecological specialization. </w:t>
        </w:r>
        <w:r w:rsidR="00824F54" w:rsidRPr="00B4275C">
          <w:rPr>
            <w:i/>
            <w:szCs w:val="24"/>
          </w:rPr>
          <w:t xml:space="preserve">Ann. Rev. Ecol. Syst. </w:t>
        </w:r>
        <w:r w:rsidR="00824F54" w:rsidRPr="00B4275C">
          <w:rPr>
            <w:b/>
            <w:szCs w:val="24"/>
          </w:rPr>
          <w:t>19</w:t>
        </w:r>
        <w:r w:rsidR="00824F54" w:rsidRPr="00B4275C">
          <w:rPr>
            <w:szCs w:val="24"/>
          </w:rPr>
          <w:t>: 207-233.</w:t>
        </w:r>
      </w:ins>
    </w:p>
    <w:p w14:paraId="3BB56FAD" w14:textId="276B37D6" w:rsidR="00824F54" w:rsidRPr="00B4275C" w:rsidRDefault="00824F54">
      <w:pPr>
        <w:pStyle w:val="CommentText"/>
        <w:ind w:left="640" w:hanging="640"/>
        <w:rPr>
          <w:ins w:id="1082" w:author="Clay Cressler" w:date="2016-07-15T11:38:00Z"/>
          <w:sz w:val="24"/>
          <w:szCs w:val="24"/>
        </w:rPr>
        <w:pPrChange w:id="1083" w:author="Clay Cressler" w:date="2016-07-15T11:53:00Z">
          <w:pPr>
            <w:pStyle w:val="CommentText"/>
          </w:pPr>
        </w:pPrChange>
      </w:pPr>
      <w:ins w:id="1084" w:author="Clay Cressler" w:date="2016-07-15T11:38:00Z">
        <w:r w:rsidRPr="00B4275C">
          <w:rPr>
            <w:sz w:val="24"/>
            <w:szCs w:val="24"/>
          </w:rPr>
          <w:t xml:space="preserve">8, </w:t>
        </w:r>
      </w:ins>
      <w:ins w:id="1085" w:author="Clay Cressler" w:date="2016-07-15T11:53:00Z">
        <w:r w:rsidR="00410B59">
          <w:rPr>
            <w:sz w:val="24"/>
            <w:szCs w:val="24"/>
          </w:rPr>
          <w:tab/>
        </w:r>
      </w:ins>
      <w:ins w:id="1086" w:author="Clay Cressler" w:date="2016-07-15T11:38:00Z">
        <w:r w:rsidRPr="00B4275C">
          <w:rPr>
            <w:sz w:val="24"/>
            <w:szCs w:val="24"/>
          </w:rPr>
          <w:t xml:space="preserve">Poulin, R. 1998. Large-scale patterns of host use by parasites of freshwater fishes. </w:t>
        </w:r>
        <w:r w:rsidRPr="00B4275C">
          <w:rPr>
            <w:i/>
            <w:sz w:val="24"/>
            <w:szCs w:val="24"/>
          </w:rPr>
          <w:t xml:space="preserve">Ecol. Lett. </w:t>
        </w:r>
        <w:r w:rsidRPr="00B4275C">
          <w:rPr>
            <w:b/>
            <w:sz w:val="24"/>
            <w:szCs w:val="24"/>
          </w:rPr>
          <w:t>1</w:t>
        </w:r>
        <w:r w:rsidRPr="00B4275C">
          <w:rPr>
            <w:sz w:val="24"/>
            <w:szCs w:val="24"/>
          </w:rPr>
          <w:t>: 118-128.</w:t>
        </w:r>
      </w:ins>
    </w:p>
    <w:p w14:paraId="1B10EE19" w14:textId="4434AC72" w:rsidR="00824F54" w:rsidRPr="00B4275C" w:rsidRDefault="00824F54">
      <w:pPr>
        <w:pStyle w:val="CommentText"/>
        <w:ind w:left="640" w:hanging="640"/>
        <w:rPr>
          <w:ins w:id="1087" w:author="Clay Cressler" w:date="2016-07-15T11:38:00Z"/>
          <w:sz w:val="24"/>
          <w:szCs w:val="24"/>
        </w:rPr>
        <w:pPrChange w:id="1088" w:author="Clay Cressler" w:date="2016-07-15T11:53:00Z">
          <w:pPr>
            <w:pStyle w:val="CommentText"/>
          </w:pPr>
        </w:pPrChange>
      </w:pPr>
      <w:ins w:id="1089" w:author="Clay Cressler" w:date="2016-07-15T11:38:00Z">
        <w:r w:rsidRPr="00B4275C">
          <w:rPr>
            <w:sz w:val="24"/>
            <w:szCs w:val="24"/>
          </w:rPr>
          <w:t xml:space="preserve">9. </w:t>
        </w:r>
      </w:ins>
      <w:ins w:id="1090" w:author="Clay Cressler" w:date="2016-07-15T11:53:00Z">
        <w:r w:rsidR="00410B59">
          <w:rPr>
            <w:sz w:val="24"/>
            <w:szCs w:val="24"/>
          </w:rPr>
          <w:tab/>
        </w:r>
      </w:ins>
      <w:ins w:id="1091" w:author="Clay Cressler" w:date="2016-07-15T11:38:00Z">
        <w:r w:rsidRPr="00B4275C">
          <w:rPr>
            <w:sz w:val="24"/>
            <w:szCs w:val="24"/>
          </w:rPr>
          <w:t xml:space="preserve">Garamszegi, L. Z. 2006. The evolution of virulence and host specialization in malaria parasites of primates. </w:t>
        </w:r>
        <w:r w:rsidRPr="00B4275C">
          <w:rPr>
            <w:i/>
            <w:sz w:val="24"/>
            <w:szCs w:val="24"/>
          </w:rPr>
          <w:t xml:space="preserve">Ecol. Lett. </w:t>
        </w:r>
        <w:r w:rsidRPr="00B4275C">
          <w:rPr>
            <w:b/>
            <w:sz w:val="24"/>
            <w:szCs w:val="24"/>
          </w:rPr>
          <w:t>9</w:t>
        </w:r>
        <w:r w:rsidRPr="00B4275C">
          <w:rPr>
            <w:sz w:val="24"/>
            <w:szCs w:val="24"/>
          </w:rPr>
          <w:t>: 933-940.</w:t>
        </w:r>
      </w:ins>
    </w:p>
    <w:p w14:paraId="1F715903" w14:textId="2B00EBB3" w:rsidR="00B4275C" w:rsidRPr="00B4275C" w:rsidRDefault="00B4275C" w:rsidP="00B4275C">
      <w:pPr>
        <w:pStyle w:val="CommentText"/>
        <w:rPr>
          <w:ins w:id="1092" w:author="Clay Cressler" w:date="2016-07-15T11:39:00Z"/>
          <w:sz w:val="24"/>
          <w:szCs w:val="24"/>
        </w:rPr>
      </w:pPr>
      <w:ins w:id="1093" w:author="Clay Cressler" w:date="2016-07-15T11:38:00Z">
        <w:r w:rsidRPr="00B4275C">
          <w:rPr>
            <w:sz w:val="24"/>
            <w:szCs w:val="24"/>
          </w:rPr>
          <w:t xml:space="preserve">10. </w:t>
        </w:r>
      </w:ins>
      <w:ins w:id="1094" w:author="Clay Cressler" w:date="2016-07-15T11:53:00Z">
        <w:r w:rsidR="00410B59">
          <w:rPr>
            <w:sz w:val="24"/>
            <w:szCs w:val="24"/>
          </w:rPr>
          <w:tab/>
        </w:r>
      </w:ins>
      <w:ins w:id="1095" w:author="Clay Cressler" w:date="2016-07-15T11:39:00Z">
        <w:r w:rsidRPr="00B4275C">
          <w:rPr>
            <w:sz w:val="24"/>
            <w:szCs w:val="24"/>
          </w:rPr>
          <w:t xml:space="preserve">Poulin, R. 2011. </w:t>
        </w:r>
        <w:r w:rsidRPr="00B4275C">
          <w:rPr>
            <w:i/>
            <w:sz w:val="24"/>
            <w:szCs w:val="24"/>
          </w:rPr>
          <w:t>Evolutionary Ecology of Parasites</w:t>
        </w:r>
        <w:r w:rsidRPr="00B4275C">
          <w:rPr>
            <w:sz w:val="24"/>
            <w:szCs w:val="24"/>
          </w:rPr>
          <w:t>. 2</w:t>
        </w:r>
        <w:r w:rsidRPr="00B4275C">
          <w:rPr>
            <w:sz w:val="24"/>
            <w:szCs w:val="24"/>
            <w:vertAlign w:val="superscript"/>
          </w:rPr>
          <w:t>nd</w:t>
        </w:r>
        <w:r w:rsidRPr="00B4275C">
          <w:rPr>
            <w:sz w:val="24"/>
            <w:szCs w:val="24"/>
          </w:rPr>
          <w:t xml:space="preserve"> edition. Princeton University Press.</w:t>
        </w:r>
      </w:ins>
    </w:p>
    <w:p w14:paraId="53276B58" w14:textId="5D5F05B9" w:rsidR="00824F54" w:rsidRPr="00B4275C" w:rsidRDefault="00B4275C">
      <w:pPr>
        <w:pStyle w:val="CommentText"/>
        <w:ind w:left="640" w:hanging="640"/>
        <w:rPr>
          <w:ins w:id="1096" w:author="Clay Cressler" w:date="2016-07-15T11:37:00Z"/>
          <w:szCs w:val="24"/>
          <w:rPrChange w:id="1097" w:author="Clay Cressler" w:date="2016-07-15T11:46:00Z">
            <w:rPr>
              <w:ins w:id="1098" w:author="Clay Cressler" w:date="2016-07-15T11:37:00Z"/>
              <w:noProof/>
              <w:szCs w:val="24"/>
              <w:lang w:val="en-US"/>
            </w:rPr>
          </w:rPrChange>
        </w:rPr>
        <w:pPrChange w:id="1099" w:author="Clay Cressler" w:date="2016-07-15T11:53:00Z">
          <w:pPr>
            <w:widowControl w:val="0"/>
            <w:autoSpaceDE w:val="0"/>
            <w:autoSpaceDN w:val="0"/>
            <w:adjustRightInd w:val="0"/>
            <w:ind w:left="640" w:hanging="640"/>
          </w:pPr>
        </w:pPrChange>
      </w:pPr>
      <w:ins w:id="1100" w:author="Clay Cressler" w:date="2016-07-15T11:39:00Z">
        <w:r w:rsidRPr="00B4275C">
          <w:rPr>
            <w:sz w:val="24"/>
            <w:szCs w:val="24"/>
          </w:rPr>
          <w:t xml:space="preserve">11. </w:t>
        </w:r>
      </w:ins>
      <w:ins w:id="1101" w:author="Clay Cressler" w:date="2016-07-15T11:53:00Z">
        <w:r w:rsidR="00410B59">
          <w:rPr>
            <w:sz w:val="24"/>
            <w:szCs w:val="24"/>
          </w:rPr>
          <w:tab/>
        </w:r>
      </w:ins>
      <w:ins w:id="1102" w:author="Clay Cressler" w:date="2016-07-15T11:39:00Z">
        <w:r w:rsidRPr="00B4275C">
          <w:rPr>
            <w:sz w:val="24"/>
            <w:szCs w:val="24"/>
          </w:rPr>
          <w:t xml:space="preserve">Day, E. H., Hua, X., &amp; Bromham, L. 2016. Is specialization an evolutionary dead-end? Testing for differences in speciation, extinction, and trait transition rates across diverse phylogenies of specialists and generalists. </w:t>
        </w:r>
        <w:r w:rsidRPr="00B4275C">
          <w:rPr>
            <w:i/>
            <w:sz w:val="24"/>
            <w:szCs w:val="24"/>
          </w:rPr>
          <w:t xml:space="preserve">J. Evol. Biol. </w:t>
        </w:r>
        <w:r w:rsidRPr="00B4275C">
          <w:rPr>
            <w:b/>
            <w:sz w:val="24"/>
            <w:szCs w:val="24"/>
          </w:rPr>
          <w:t>29</w:t>
        </w:r>
        <w:r w:rsidRPr="00B4275C">
          <w:rPr>
            <w:sz w:val="24"/>
            <w:szCs w:val="24"/>
          </w:rPr>
          <w:t>: 1257-1267.</w:t>
        </w:r>
      </w:ins>
    </w:p>
    <w:p w14:paraId="208B3106" w14:textId="17242C98" w:rsidR="000E617C" w:rsidRPr="00B4275C" w:rsidRDefault="00B4275C" w:rsidP="00824F54">
      <w:pPr>
        <w:widowControl w:val="0"/>
        <w:autoSpaceDE w:val="0"/>
        <w:autoSpaceDN w:val="0"/>
        <w:adjustRightInd w:val="0"/>
        <w:ind w:left="640" w:hanging="640"/>
        <w:rPr>
          <w:noProof/>
          <w:szCs w:val="24"/>
          <w:lang w:val="en-US"/>
        </w:rPr>
      </w:pPr>
      <w:ins w:id="1103" w:author="Clay Cressler" w:date="2016-07-15T11:39:00Z">
        <w:r w:rsidRPr="00B4275C">
          <w:rPr>
            <w:noProof/>
            <w:szCs w:val="24"/>
            <w:lang w:val="en-US"/>
          </w:rPr>
          <w:t xml:space="preserve">12. </w:t>
        </w:r>
      </w:ins>
      <w:ins w:id="1104" w:author="Clay Cressler" w:date="2016-07-15T11:53:00Z">
        <w:r w:rsidR="00410B59">
          <w:rPr>
            <w:noProof/>
            <w:szCs w:val="24"/>
            <w:lang w:val="en-US"/>
          </w:rPr>
          <w:tab/>
        </w:r>
      </w:ins>
      <w:r w:rsidR="000E617C" w:rsidRPr="00B4275C">
        <w:rPr>
          <w:noProof/>
          <w:szCs w:val="24"/>
          <w:lang w:val="en-US"/>
        </w:rPr>
        <w:t xml:space="preserve">Agosta, S. J., Janz, N. &amp; Brooks, D. R. 2010 How specialists can be generalists: resolving the ‘parasite paradox’ and implications for emerging infectious disease. </w:t>
      </w:r>
      <w:r w:rsidR="000E617C" w:rsidRPr="00B4275C">
        <w:rPr>
          <w:i/>
          <w:iCs/>
          <w:noProof/>
          <w:szCs w:val="24"/>
          <w:lang w:val="en-US"/>
        </w:rPr>
        <w:t>Zoologia</w:t>
      </w:r>
      <w:r w:rsidR="000E617C" w:rsidRPr="00B4275C">
        <w:rPr>
          <w:noProof/>
          <w:szCs w:val="24"/>
          <w:lang w:val="en-US"/>
        </w:rPr>
        <w:t xml:space="preserve"> </w:t>
      </w:r>
      <w:r w:rsidR="000E617C" w:rsidRPr="00B4275C">
        <w:rPr>
          <w:b/>
          <w:bCs/>
          <w:noProof/>
          <w:szCs w:val="24"/>
          <w:lang w:val="en-US"/>
        </w:rPr>
        <w:t>27</w:t>
      </w:r>
      <w:r w:rsidR="000E617C" w:rsidRPr="00B4275C">
        <w:rPr>
          <w:noProof/>
          <w:szCs w:val="24"/>
          <w:lang w:val="en-US"/>
        </w:rPr>
        <w:t>, 151–162. (doi:10.1590/S1984-46702010000200001)</w:t>
      </w:r>
    </w:p>
    <w:p w14:paraId="16E480CF" w14:textId="5DB30A8E" w:rsidR="000E617C" w:rsidRPr="00B4275C" w:rsidRDefault="00B4275C" w:rsidP="000E617C">
      <w:pPr>
        <w:widowControl w:val="0"/>
        <w:autoSpaceDE w:val="0"/>
        <w:autoSpaceDN w:val="0"/>
        <w:adjustRightInd w:val="0"/>
        <w:ind w:left="640" w:hanging="640"/>
        <w:rPr>
          <w:noProof/>
          <w:szCs w:val="24"/>
          <w:lang w:val="en-US"/>
        </w:rPr>
      </w:pPr>
      <w:ins w:id="1105" w:author="Clay Cressler" w:date="2016-07-15T11:39:00Z">
        <w:r w:rsidRPr="00B4275C">
          <w:rPr>
            <w:noProof/>
            <w:szCs w:val="24"/>
            <w:lang w:val="en-US"/>
          </w:rPr>
          <w:t>13</w:t>
        </w:r>
      </w:ins>
      <w:del w:id="1106" w:author="Clay Cressler" w:date="2016-07-15T11:39:00Z">
        <w:r w:rsidR="000E617C" w:rsidRPr="00B4275C" w:rsidDel="00B4275C">
          <w:rPr>
            <w:noProof/>
            <w:szCs w:val="24"/>
            <w:lang w:val="en-US"/>
          </w:rPr>
          <w:delText>8</w:delText>
        </w:r>
      </w:del>
      <w:r w:rsidR="000E617C" w:rsidRPr="00B4275C">
        <w:rPr>
          <w:noProof/>
          <w:szCs w:val="24"/>
          <w:lang w:val="en-US"/>
        </w:rPr>
        <w:t>.</w:t>
      </w:r>
      <w:r w:rsidR="000E617C" w:rsidRPr="00B4275C">
        <w:rPr>
          <w:noProof/>
          <w:szCs w:val="24"/>
          <w:lang w:val="en-US"/>
        </w:rPr>
        <w:tab/>
        <w:t xml:space="preserve">Nosil, P. &amp; Mooers, A. Ø. 2005 Testing hypotheses about ecological specialization using phylogenetic trees. </w:t>
      </w:r>
      <w:r w:rsidR="000E617C" w:rsidRPr="00B4275C">
        <w:rPr>
          <w:i/>
          <w:iCs/>
          <w:noProof/>
          <w:szCs w:val="24"/>
          <w:lang w:val="en-US"/>
        </w:rPr>
        <w:t>Evolution (N. Y).</w:t>
      </w:r>
      <w:r w:rsidR="000E617C" w:rsidRPr="00B4275C">
        <w:rPr>
          <w:noProof/>
          <w:szCs w:val="24"/>
          <w:lang w:val="en-US"/>
        </w:rPr>
        <w:t xml:space="preserve"> </w:t>
      </w:r>
      <w:r w:rsidR="000E617C" w:rsidRPr="00B4275C">
        <w:rPr>
          <w:b/>
          <w:bCs/>
          <w:noProof/>
          <w:szCs w:val="24"/>
          <w:lang w:val="en-US"/>
        </w:rPr>
        <w:t>59</w:t>
      </w:r>
      <w:r w:rsidR="000E617C" w:rsidRPr="00B4275C">
        <w:rPr>
          <w:noProof/>
          <w:szCs w:val="24"/>
          <w:lang w:val="en-US"/>
        </w:rPr>
        <w:t>, 2256. (doi:10.1554/05-169.1)</w:t>
      </w:r>
    </w:p>
    <w:p w14:paraId="572E3F91" w14:textId="3F9EC863" w:rsidR="000E617C" w:rsidRPr="00B4275C" w:rsidRDefault="00B4275C" w:rsidP="000E617C">
      <w:pPr>
        <w:widowControl w:val="0"/>
        <w:autoSpaceDE w:val="0"/>
        <w:autoSpaceDN w:val="0"/>
        <w:adjustRightInd w:val="0"/>
        <w:ind w:left="640" w:hanging="640"/>
        <w:rPr>
          <w:noProof/>
          <w:szCs w:val="24"/>
          <w:lang w:val="en-US"/>
        </w:rPr>
      </w:pPr>
      <w:ins w:id="1107" w:author="Clay Cressler" w:date="2016-07-15T11:40:00Z">
        <w:r w:rsidRPr="00B4275C">
          <w:rPr>
            <w:noProof/>
            <w:szCs w:val="24"/>
            <w:lang w:val="en-US"/>
          </w:rPr>
          <w:t>14</w:t>
        </w:r>
      </w:ins>
      <w:del w:id="1108" w:author="Clay Cressler" w:date="2016-07-15T11:40:00Z">
        <w:r w:rsidR="000E617C" w:rsidRPr="00B4275C" w:rsidDel="00B4275C">
          <w:rPr>
            <w:noProof/>
            <w:szCs w:val="24"/>
            <w:lang w:val="en-US"/>
          </w:rPr>
          <w:delText>9</w:delText>
        </w:r>
      </w:del>
      <w:r w:rsidR="000E617C" w:rsidRPr="00B4275C">
        <w:rPr>
          <w:noProof/>
          <w:szCs w:val="24"/>
          <w:lang w:val="en-US"/>
        </w:rPr>
        <w:t>.</w:t>
      </w:r>
      <w:r w:rsidR="000E617C" w:rsidRPr="00B4275C">
        <w:rPr>
          <w:noProof/>
          <w:szCs w:val="24"/>
          <w:lang w:val="en-US"/>
        </w:rPr>
        <w:tab/>
        <w:t xml:space="preserve">Johnson, K. P., Malenke, J. R. &amp; Clayton, D. H. 2009 Competition promotes the evolution of host generalists in obligate parasites. </w:t>
      </w:r>
      <w:r w:rsidR="000E617C" w:rsidRPr="00B4275C">
        <w:rPr>
          <w:i/>
          <w:iCs/>
          <w:noProof/>
          <w:szCs w:val="24"/>
          <w:lang w:val="en-US"/>
        </w:rPr>
        <w:t>Proc. Biol. Sci.</w:t>
      </w:r>
      <w:r w:rsidR="000E617C" w:rsidRPr="00B4275C">
        <w:rPr>
          <w:noProof/>
          <w:szCs w:val="24"/>
          <w:lang w:val="en-US"/>
        </w:rPr>
        <w:t xml:space="preserve"> </w:t>
      </w:r>
      <w:r w:rsidR="000E617C" w:rsidRPr="00B4275C">
        <w:rPr>
          <w:b/>
          <w:bCs/>
          <w:noProof/>
          <w:szCs w:val="24"/>
          <w:lang w:val="en-US"/>
        </w:rPr>
        <w:t>276</w:t>
      </w:r>
      <w:r w:rsidR="000E617C" w:rsidRPr="00B4275C">
        <w:rPr>
          <w:noProof/>
          <w:szCs w:val="24"/>
          <w:lang w:val="en-US"/>
        </w:rPr>
        <w:t>, 3921–6. (doi:10.1098/rspb.2009.1174)</w:t>
      </w:r>
    </w:p>
    <w:p w14:paraId="24498AA0" w14:textId="0B1E9480"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1109" w:author="Clay Cressler" w:date="2016-07-15T11:40:00Z">
        <w:r w:rsidR="00B4275C" w:rsidRPr="00B4275C">
          <w:rPr>
            <w:noProof/>
            <w:szCs w:val="24"/>
            <w:lang w:val="en-US"/>
          </w:rPr>
          <w:t>5</w:t>
        </w:r>
      </w:ins>
      <w:del w:id="1110" w:author="Clay Cressler" w:date="2016-07-15T11:40:00Z">
        <w:r w:rsidRPr="00B4275C" w:rsidDel="00B4275C">
          <w:rPr>
            <w:noProof/>
            <w:szCs w:val="24"/>
            <w:lang w:val="en-US"/>
          </w:rPr>
          <w:delText>0</w:delText>
        </w:r>
      </w:del>
      <w:r w:rsidRPr="00B4275C">
        <w:rPr>
          <w:noProof/>
          <w:szCs w:val="24"/>
          <w:lang w:val="en-US"/>
        </w:rPr>
        <w:t>.</w:t>
      </w:r>
      <w:r w:rsidRPr="00B4275C">
        <w:rPr>
          <w:noProof/>
          <w:szCs w:val="24"/>
          <w:lang w:val="en-US"/>
        </w:rPr>
        <w:tab/>
        <w:t xml:space="preserve">Mendlová, M. &amp; Šimková, A. 2014 Evolution of host specificity in monogeneans parasitizing African cichlid fish. </w:t>
      </w:r>
      <w:r w:rsidRPr="00B4275C">
        <w:rPr>
          <w:i/>
          <w:iCs/>
          <w:noProof/>
          <w:szCs w:val="24"/>
          <w:lang w:val="en-US"/>
        </w:rPr>
        <w:t>Parasit. Vectors</w:t>
      </w:r>
      <w:r w:rsidRPr="00B4275C">
        <w:rPr>
          <w:noProof/>
          <w:szCs w:val="24"/>
          <w:lang w:val="en-US"/>
        </w:rPr>
        <w:t xml:space="preserve"> </w:t>
      </w:r>
      <w:r w:rsidRPr="00B4275C">
        <w:rPr>
          <w:b/>
          <w:bCs/>
          <w:noProof/>
          <w:szCs w:val="24"/>
          <w:lang w:val="en-US"/>
        </w:rPr>
        <w:t>7</w:t>
      </w:r>
      <w:r w:rsidRPr="00B4275C">
        <w:rPr>
          <w:noProof/>
          <w:szCs w:val="24"/>
          <w:lang w:val="en-US"/>
        </w:rPr>
        <w:t>, 69. (doi:10.1186/1756-3305-7-69)</w:t>
      </w:r>
    </w:p>
    <w:p w14:paraId="3457D3A6" w14:textId="612BB0E6" w:rsidR="000E617C" w:rsidRPr="00B4275C" w:rsidDel="00B4275C" w:rsidRDefault="000E617C" w:rsidP="000E617C">
      <w:pPr>
        <w:widowControl w:val="0"/>
        <w:autoSpaceDE w:val="0"/>
        <w:autoSpaceDN w:val="0"/>
        <w:adjustRightInd w:val="0"/>
        <w:ind w:left="640" w:hanging="640"/>
        <w:rPr>
          <w:del w:id="1111" w:author="Clay Cressler" w:date="2016-07-15T11:40:00Z"/>
          <w:noProof/>
          <w:szCs w:val="24"/>
          <w:lang w:val="en-US"/>
        </w:rPr>
      </w:pPr>
      <w:del w:id="1112" w:author="Clay Cressler" w:date="2016-07-15T11:40:00Z">
        <w:r w:rsidRPr="00B4275C" w:rsidDel="00B4275C">
          <w:rPr>
            <w:noProof/>
            <w:szCs w:val="24"/>
            <w:lang w:val="en-US"/>
          </w:rPr>
          <w:delText>11.</w:delText>
        </w:r>
        <w:r w:rsidRPr="00B4275C" w:rsidDel="00B4275C">
          <w:rPr>
            <w:noProof/>
            <w:szCs w:val="24"/>
            <w:lang w:val="en-US"/>
          </w:rPr>
          <w:tab/>
          <w:delText xml:space="preserve">Brunner, F. S. &amp; Eizaguirre, C. 2016 Can environmental change affect host-parasite mediated speciation? </w:delText>
        </w:r>
        <w:r w:rsidRPr="00B4275C" w:rsidDel="00B4275C">
          <w:rPr>
            <w:i/>
            <w:iCs/>
            <w:noProof/>
            <w:szCs w:val="24"/>
            <w:lang w:val="en-US"/>
          </w:rPr>
          <w:delText>Zoology</w:delText>
        </w:r>
        <w:r w:rsidRPr="00B4275C" w:rsidDel="00B4275C">
          <w:rPr>
            <w:noProof/>
            <w:szCs w:val="24"/>
            <w:lang w:val="en-US"/>
          </w:rPr>
          <w:delText xml:space="preserve"> </w:delText>
        </w:r>
        <w:r w:rsidRPr="00B4275C" w:rsidDel="00B4275C">
          <w:rPr>
            <w:b/>
            <w:bCs/>
            <w:noProof/>
            <w:szCs w:val="24"/>
            <w:lang w:val="en-US"/>
          </w:rPr>
          <w:delText>in press</w:delText>
        </w:r>
        <w:r w:rsidRPr="00B4275C" w:rsidDel="00B4275C">
          <w:rPr>
            <w:noProof/>
            <w:szCs w:val="24"/>
            <w:lang w:val="en-US"/>
          </w:rPr>
          <w:delText>, 1–11. (doi:10.1016/j.zool.2016.04.001)</w:delText>
        </w:r>
      </w:del>
    </w:p>
    <w:p w14:paraId="285F51A3" w14:textId="2A5E48D2"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1113" w:author="Clay Cressler" w:date="2016-07-15T11:40:00Z">
        <w:r w:rsidR="00B4275C" w:rsidRPr="00B4275C">
          <w:rPr>
            <w:noProof/>
            <w:szCs w:val="24"/>
            <w:lang w:val="en-US"/>
          </w:rPr>
          <w:t>6</w:t>
        </w:r>
      </w:ins>
      <w:del w:id="1114" w:author="Clay Cressler" w:date="2016-07-15T11:40:00Z">
        <w:r w:rsidRPr="00B4275C" w:rsidDel="00B4275C">
          <w:rPr>
            <w:noProof/>
            <w:szCs w:val="24"/>
            <w:lang w:val="en-US"/>
          </w:rPr>
          <w:delText>2</w:delText>
        </w:r>
      </w:del>
      <w:r w:rsidRPr="00B4275C">
        <w:rPr>
          <w:noProof/>
          <w:szCs w:val="24"/>
          <w:lang w:val="en-US"/>
        </w:rPr>
        <w:t>.</w:t>
      </w:r>
      <w:r w:rsidRPr="00B4275C">
        <w:rPr>
          <w:noProof/>
          <w:szCs w:val="24"/>
          <w:lang w:val="en-US"/>
        </w:rPr>
        <w:tab/>
        <w:t xml:space="preserve">Hoberg, E. P. &amp; Brooks, D. R. 2008 A macroevolutionary mosaic: episodic host-switching, geographical colonization and diversification in complex host-parasite systems. </w:t>
      </w:r>
      <w:r w:rsidRPr="00B4275C">
        <w:rPr>
          <w:i/>
          <w:iCs/>
          <w:noProof/>
          <w:szCs w:val="24"/>
          <w:lang w:val="en-US"/>
        </w:rPr>
        <w:t>J. Biogeogr.</w:t>
      </w:r>
      <w:r w:rsidRPr="00B4275C">
        <w:rPr>
          <w:noProof/>
          <w:szCs w:val="24"/>
          <w:lang w:val="en-US"/>
        </w:rPr>
        <w:t xml:space="preserve"> </w:t>
      </w:r>
      <w:r w:rsidRPr="00B4275C">
        <w:rPr>
          <w:b/>
          <w:bCs/>
          <w:noProof/>
          <w:szCs w:val="24"/>
          <w:lang w:val="en-US"/>
        </w:rPr>
        <w:t>35</w:t>
      </w:r>
      <w:r w:rsidRPr="00B4275C">
        <w:rPr>
          <w:noProof/>
          <w:szCs w:val="24"/>
          <w:lang w:val="en-US"/>
        </w:rPr>
        <w:t>, 1533–1550. (doi:10.1111/j.1365-2699.2008.01951.x)</w:t>
      </w:r>
    </w:p>
    <w:p w14:paraId="6BCB94E2" w14:textId="00D68FB4"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1115" w:author="Clay Cressler" w:date="2016-07-15T11:40:00Z">
        <w:r w:rsidR="00B4275C" w:rsidRPr="00B4275C">
          <w:rPr>
            <w:noProof/>
            <w:szCs w:val="24"/>
            <w:lang w:val="en-US"/>
          </w:rPr>
          <w:t>7</w:t>
        </w:r>
      </w:ins>
      <w:del w:id="1116" w:author="Clay Cressler" w:date="2016-07-15T11:40:00Z">
        <w:r w:rsidRPr="00B4275C" w:rsidDel="00B4275C">
          <w:rPr>
            <w:noProof/>
            <w:szCs w:val="24"/>
            <w:lang w:val="en-US"/>
          </w:rPr>
          <w:delText>3</w:delText>
        </w:r>
      </w:del>
      <w:r w:rsidRPr="00B4275C">
        <w:rPr>
          <w:noProof/>
          <w:szCs w:val="24"/>
          <w:lang w:val="en-US"/>
        </w:rPr>
        <w:t>.</w:t>
      </w:r>
      <w:r w:rsidRPr="00B4275C">
        <w:rPr>
          <w:noProof/>
          <w:szCs w:val="24"/>
          <w:lang w:val="en-US"/>
        </w:rPr>
        <w:tab/>
        <w:t xml:space="preserve">Kuris, A. M., Blaustein, A. R. &amp; Alio, J. J. 1980 Hosts as Islands. </w:t>
      </w:r>
      <w:r w:rsidRPr="00B4275C">
        <w:rPr>
          <w:i/>
          <w:iCs/>
          <w:noProof/>
          <w:szCs w:val="24"/>
          <w:lang w:val="en-US"/>
        </w:rPr>
        <w:t>Am. Nat.</w:t>
      </w:r>
      <w:r w:rsidRPr="00B4275C">
        <w:rPr>
          <w:noProof/>
          <w:szCs w:val="24"/>
          <w:lang w:val="en-US"/>
        </w:rPr>
        <w:t xml:space="preserve"> </w:t>
      </w:r>
      <w:r w:rsidRPr="00B4275C">
        <w:rPr>
          <w:b/>
          <w:bCs/>
          <w:noProof/>
          <w:szCs w:val="24"/>
          <w:lang w:val="en-US"/>
        </w:rPr>
        <w:t>116</w:t>
      </w:r>
      <w:r w:rsidRPr="00B4275C">
        <w:rPr>
          <w:noProof/>
          <w:szCs w:val="24"/>
          <w:lang w:val="en-US"/>
        </w:rPr>
        <w:t xml:space="preserve">, 570–586. </w:t>
      </w:r>
    </w:p>
    <w:p w14:paraId="7C1B848E" w14:textId="66AAE8F8"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1</w:t>
      </w:r>
      <w:ins w:id="1117" w:author="Clay Cressler" w:date="2016-07-15T11:40:00Z">
        <w:r w:rsidR="00B4275C" w:rsidRPr="00B4275C">
          <w:rPr>
            <w:noProof/>
            <w:szCs w:val="24"/>
            <w:lang w:val="en-US"/>
          </w:rPr>
          <w:t>8</w:t>
        </w:r>
      </w:ins>
      <w:del w:id="1118" w:author="Clay Cressler" w:date="2016-07-15T11:40:00Z">
        <w:r w:rsidRPr="00B4275C" w:rsidDel="00B4275C">
          <w:rPr>
            <w:noProof/>
            <w:szCs w:val="24"/>
            <w:lang w:val="en-US"/>
          </w:rPr>
          <w:delText>4</w:delText>
        </w:r>
      </w:del>
      <w:r w:rsidRPr="00B4275C">
        <w:rPr>
          <w:noProof/>
          <w:szCs w:val="24"/>
          <w:lang w:val="en-US"/>
        </w:rPr>
        <w:t>.</w:t>
      </w:r>
      <w:r w:rsidRPr="00B4275C">
        <w:rPr>
          <w:noProof/>
          <w:szCs w:val="24"/>
          <w:lang w:val="en-US"/>
        </w:rPr>
        <w:tab/>
        <w:t xml:space="preserve">Ezenwa, V. O., Price, S. A., Altizer, S., Vitone, N. D. &amp; Cook, K. C. 2006 Host traits and parasite species richness in even and odd-toed hoofed mammals, Artiodactyla and Perissodactyla. </w:t>
      </w:r>
      <w:r w:rsidRPr="00B4275C">
        <w:rPr>
          <w:i/>
          <w:iCs/>
          <w:noProof/>
          <w:szCs w:val="24"/>
          <w:lang w:val="en-US"/>
        </w:rPr>
        <w:t>Oikos</w:t>
      </w:r>
      <w:r w:rsidRPr="00B4275C">
        <w:rPr>
          <w:noProof/>
          <w:szCs w:val="24"/>
          <w:lang w:val="en-US"/>
        </w:rPr>
        <w:t xml:space="preserve"> </w:t>
      </w:r>
      <w:r w:rsidRPr="00B4275C">
        <w:rPr>
          <w:b/>
          <w:bCs/>
          <w:noProof/>
          <w:szCs w:val="24"/>
          <w:lang w:val="en-US"/>
        </w:rPr>
        <w:t>115</w:t>
      </w:r>
      <w:r w:rsidRPr="00B4275C">
        <w:rPr>
          <w:noProof/>
          <w:szCs w:val="24"/>
          <w:lang w:val="en-US"/>
        </w:rPr>
        <w:t xml:space="preserve">, 526–536. </w:t>
      </w:r>
    </w:p>
    <w:p w14:paraId="46B92F80" w14:textId="2AD22B12" w:rsidR="000E617C" w:rsidRPr="00B4275C" w:rsidRDefault="000E617C" w:rsidP="000E617C">
      <w:pPr>
        <w:widowControl w:val="0"/>
        <w:autoSpaceDE w:val="0"/>
        <w:autoSpaceDN w:val="0"/>
        <w:adjustRightInd w:val="0"/>
        <w:ind w:left="640" w:hanging="640"/>
        <w:rPr>
          <w:ins w:id="1119" w:author="Clay Cressler" w:date="2016-07-15T11:41:00Z"/>
          <w:noProof/>
          <w:szCs w:val="24"/>
          <w:lang w:val="en-US"/>
        </w:rPr>
      </w:pPr>
      <w:r w:rsidRPr="00B4275C">
        <w:rPr>
          <w:noProof/>
          <w:szCs w:val="24"/>
          <w:lang w:val="en-US"/>
        </w:rPr>
        <w:lastRenderedPageBreak/>
        <w:t>1</w:t>
      </w:r>
      <w:ins w:id="1120" w:author="Clay Cressler" w:date="2016-07-15T11:40:00Z">
        <w:r w:rsidR="00B4275C" w:rsidRPr="00B4275C">
          <w:rPr>
            <w:noProof/>
            <w:szCs w:val="24"/>
            <w:lang w:val="en-US"/>
          </w:rPr>
          <w:t>9</w:t>
        </w:r>
      </w:ins>
      <w:del w:id="1121" w:author="Clay Cressler" w:date="2016-07-15T11:40:00Z">
        <w:r w:rsidRPr="00B4275C" w:rsidDel="00B4275C">
          <w:rPr>
            <w:noProof/>
            <w:szCs w:val="24"/>
            <w:lang w:val="en-US"/>
          </w:rPr>
          <w:delText>5</w:delText>
        </w:r>
      </w:del>
      <w:r w:rsidRPr="00B4275C">
        <w:rPr>
          <w:noProof/>
          <w:szCs w:val="24"/>
          <w:lang w:val="en-US"/>
        </w:rPr>
        <w:t>.</w:t>
      </w:r>
      <w:r w:rsidRPr="00B4275C">
        <w:rPr>
          <w:noProof/>
          <w:szCs w:val="24"/>
          <w:lang w:val="en-US"/>
        </w:rPr>
        <w:tab/>
        <w:t xml:space="preserve">Guégan, J.-F., Lambert, A., Lévêque, C., Combes, C. &amp; Euzet, L. 1992 Can host body size explain the parasite species richness in tropical freshwater fishes? </w:t>
      </w:r>
      <w:r w:rsidRPr="00B4275C">
        <w:rPr>
          <w:i/>
          <w:iCs/>
          <w:noProof/>
          <w:szCs w:val="24"/>
          <w:lang w:val="en-US"/>
        </w:rPr>
        <w:t>Oecologia</w:t>
      </w:r>
      <w:r w:rsidRPr="00B4275C">
        <w:rPr>
          <w:noProof/>
          <w:szCs w:val="24"/>
          <w:lang w:val="en-US"/>
        </w:rPr>
        <w:t xml:space="preserve"> </w:t>
      </w:r>
      <w:r w:rsidRPr="00B4275C">
        <w:rPr>
          <w:b/>
          <w:bCs/>
          <w:noProof/>
          <w:szCs w:val="24"/>
          <w:lang w:val="en-US"/>
        </w:rPr>
        <w:t>90</w:t>
      </w:r>
      <w:r w:rsidRPr="00B4275C">
        <w:rPr>
          <w:noProof/>
          <w:szCs w:val="24"/>
          <w:lang w:val="en-US"/>
        </w:rPr>
        <w:t>, 197–204. (doi:10.1007/BF00317176)</w:t>
      </w:r>
    </w:p>
    <w:p w14:paraId="59D41DE8" w14:textId="4D2FF8A9" w:rsidR="00B4275C" w:rsidRPr="00B4275C" w:rsidRDefault="00B4275C" w:rsidP="00410B59">
      <w:pPr>
        <w:pStyle w:val="CommentText"/>
        <w:ind w:left="640" w:hanging="640"/>
        <w:rPr>
          <w:ins w:id="1122" w:author="Clay Cressler" w:date="2016-07-15T11:41:00Z"/>
          <w:sz w:val="24"/>
          <w:szCs w:val="24"/>
        </w:rPr>
      </w:pPr>
      <w:ins w:id="1123" w:author="Clay Cressler" w:date="2016-07-15T11:41:00Z">
        <w:r w:rsidRPr="00B4275C">
          <w:rPr>
            <w:noProof/>
            <w:sz w:val="24"/>
            <w:szCs w:val="24"/>
            <w:lang w:val="en-US"/>
          </w:rPr>
          <w:t xml:space="preserve">20. </w:t>
        </w:r>
        <w:r w:rsidRPr="00B4275C">
          <w:rPr>
            <w:rStyle w:val="CommentReference"/>
            <w:sz w:val="24"/>
            <w:szCs w:val="24"/>
          </w:rPr>
          <w:annotationRef/>
        </w:r>
      </w:ins>
      <w:ins w:id="1124" w:author="Clay Cressler" w:date="2016-07-15T11:53:00Z">
        <w:r w:rsidR="00410B59">
          <w:rPr>
            <w:noProof/>
            <w:sz w:val="24"/>
            <w:szCs w:val="24"/>
            <w:lang w:val="en-US"/>
          </w:rPr>
          <w:tab/>
        </w:r>
      </w:ins>
      <w:ins w:id="1125" w:author="Clay Cressler" w:date="2016-07-15T11:41:00Z">
        <w:r w:rsidRPr="00B4275C">
          <w:rPr>
            <w:sz w:val="24"/>
            <w:szCs w:val="24"/>
          </w:rPr>
          <w:t xml:space="preserve">Sasal, P., Trouve, S., Muller-Graf, C. &amp; Morand, S. 1999. Specificity and host predictability: a comparative analysis among monogenean parasites of fish. </w:t>
        </w:r>
        <w:r w:rsidRPr="00B4275C">
          <w:rPr>
            <w:i/>
            <w:sz w:val="24"/>
            <w:szCs w:val="24"/>
          </w:rPr>
          <w:t xml:space="preserve">J. Anim. Ecol. </w:t>
        </w:r>
        <w:r w:rsidRPr="00B4275C">
          <w:rPr>
            <w:b/>
            <w:sz w:val="24"/>
            <w:szCs w:val="24"/>
          </w:rPr>
          <w:t>68</w:t>
        </w:r>
        <w:r w:rsidRPr="00B4275C">
          <w:rPr>
            <w:sz w:val="24"/>
            <w:szCs w:val="24"/>
          </w:rPr>
          <w:t>: 437-444.</w:t>
        </w:r>
      </w:ins>
    </w:p>
    <w:p w14:paraId="34C322CE" w14:textId="79B3A0A2" w:rsidR="00B4275C" w:rsidRPr="00B4275C" w:rsidRDefault="00B4275C" w:rsidP="00410B59">
      <w:pPr>
        <w:pStyle w:val="CommentText"/>
        <w:ind w:left="640" w:hanging="640"/>
        <w:rPr>
          <w:ins w:id="1126" w:author="Clay Cressler" w:date="2016-07-15T11:42:00Z"/>
          <w:sz w:val="24"/>
          <w:szCs w:val="24"/>
        </w:rPr>
      </w:pPr>
      <w:ins w:id="1127" w:author="Clay Cressler" w:date="2016-07-15T11:41:00Z">
        <w:r w:rsidRPr="00B4275C">
          <w:rPr>
            <w:noProof/>
            <w:sz w:val="24"/>
            <w:szCs w:val="24"/>
            <w:lang w:val="en-US"/>
          </w:rPr>
          <w:t xml:space="preserve">21. </w:t>
        </w:r>
      </w:ins>
      <w:r w:rsidR="00410B59">
        <w:rPr>
          <w:noProof/>
          <w:sz w:val="24"/>
          <w:szCs w:val="24"/>
          <w:lang w:val="en-US"/>
        </w:rPr>
        <w:tab/>
      </w:r>
      <w:ins w:id="1128" w:author="Clay Cressler" w:date="2016-07-15T11:42:00Z">
        <w:r w:rsidRPr="00B4275C">
          <w:rPr>
            <w:sz w:val="24"/>
            <w:szCs w:val="24"/>
          </w:rPr>
          <w:t xml:space="preserve">Desdevises, Y., Morand, S, &amp; Legendre, P. 2002. Evolution and determinants of host specificity in the genus </w:t>
        </w:r>
        <w:r w:rsidRPr="00B4275C">
          <w:rPr>
            <w:i/>
            <w:sz w:val="24"/>
            <w:szCs w:val="24"/>
          </w:rPr>
          <w:t xml:space="preserve">Lamellodiscus </w:t>
        </w:r>
        <w:r w:rsidRPr="00B4275C">
          <w:rPr>
            <w:sz w:val="24"/>
            <w:szCs w:val="24"/>
          </w:rPr>
          <w:t xml:space="preserve">(Monogenea). </w:t>
        </w:r>
        <w:r w:rsidRPr="00B4275C">
          <w:rPr>
            <w:i/>
            <w:sz w:val="24"/>
            <w:szCs w:val="24"/>
          </w:rPr>
          <w:t xml:space="preserve">Biol. J. Linn. Soc. </w:t>
        </w:r>
        <w:r w:rsidRPr="00B4275C">
          <w:rPr>
            <w:b/>
            <w:sz w:val="24"/>
            <w:szCs w:val="24"/>
          </w:rPr>
          <w:t>77</w:t>
        </w:r>
        <w:r w:rsidRPr="00B4275C">
          <w:rPr>
            <w:sz w:val="24"/>
            <w:szCs w:val="24"/>
          </w:rPr>
          <w:t>: 432-443.</w:t>
        </w:r>
      </w:ins>
    </w:p>
    <w:p w14:paraId="53D2F814" w14:textId="7B2650DF" w:rsidR="00B4275C" w:rsidRPr="00B4275C" w:rsidRDefault="00B4275C" w:rsidP="00410B59">
      <w:pPr>
        <w:pStyle w:val="CommentText"/>
        <w:ind w:left="640" w:hanging="640"/>
        <w:rPr>
          <w:ins w:id="1129" w:author="Clay Cressler" w:date="2016-07-15T11:42:00Z"/>
          <w:sz w:val="24"/>
          <w:szCs w:val="24"/>
        </w:rPr>
      </w:pPr>
      <w:ins w:id="1130" w:author="Clay Cressler" w:date="2016-07-15T11:42:00Z">
        <w:r w:rsidRPr="00B4275C">
          <w:rPr>
            <w:noProof/>
            <w:sz w:val="24"/>
            <w:szCs w:val="24"/>
            <w:lang w:val="en-US"/>
          </w:rPr>
          <w:t xml:space="preserve">22. </w:t>
        </w:r>
        <w:r w:rsidRPr="00B4275C">
          <w:rPr>
            <w:rStyle w:val="CommentReference"/>
            <w:sz w:val="24"/>
            <w:szCs w:val="24"/>
          </w:rPr>
          <w:annotationRef/>
        </w:r>
      </w:ins>
      <w:r w:rsidR="00410B59">
        <w:rPr>
          <w:noProof/>
          <w:sz w:val="24"/>
          <w:szCs w:val="24"/>
          <w:lang w:val="en-US"/>
        </w:rPr>
        <w:tab/>
      </w:r>
      <w:ins w:id="1131" w:author="Clay Cressler" w:date="2016-07-15T11:42:00Z">
        <w:r w:rsidRPr="00B4275C">
          <w:rPr>
            <w:sz w:val="24"/>
            <w:szCs w:val="24"/>
          </w:rPr>
          <w:t xml:space="preserve">Krasnov, B. R., S. Morand, D. Mouillot, G. I. Shenbrot, I. S. Khokhlova, and R. Poulin. 2006. Resource predictability and host specificity in fleas: the effect of host body mass. </w:t>
        </w:r>
        <w:r w:rsidRPr="00B4275C">
          <w:rPr>
            <w:i/>
            <w:sz w:val="24"/>
            <w:szCs w:val="24"/>
          </w:rPr>
          <w:t xml:space="preserve">Parasitology </w:t>
        </w:r>
        <w:r w:rsidRPr="00B4275C">
          <w:rPr>
            <w:sz w:val="24"/>
            <w:szCs w:val="24"/>
          </w:rPr>
          <w:t>133: 81-88.</w:t>
        </w:r>
      </w:ins>
    </w:p>
    <w:p w14:paraId="7CD88878" w14:textId="206E096B" w:rsidR="00B4275C" w:rsidRPr="00B4275C" w:rsidRDefault="00B4275C" w:rsidP="00410B59">
      <w:pPr>
        <w:pStyle w:val="CommentText"/>
        <w:ind w:left="640" w:hanging="640"/>
        <w:rPr>
          <w:ins w:id="1132" w:author="Clay Cressler" w:date="2016-07-15T11:42:00Z"/>
          <w:sz w:val="24"/>
          <w:szCs w:val="24"/>
        </w:rPr>
      </w:pPr>
      <w:ins w:id="1133" w:author="Clay Cressler" w:date="2016-07-15T11:42:00Z">
        <w:r w:rsidRPr="00B4275C">
          <w:rPr>
            <w:noProof/>
            <w:sz w:val="24"/>
            <w:szCs w:val="24"/>
            <w:lang w:val="en-US"/>
          </w:rPr>
          <w:t xml:space="preserve">23. </w:t>
        </w:r>
        <w:r w:rsidRPr="00B4275C">
          <w:rPr>
            <w:rStyle w:val="CommentReference"/>
            <w:sz w:val="24"/>
            <w:szCs w:val="24"/>
          </w:rPr>
          <w:annotationRef/>
        </w:r>
      </w:ins>
      <w:r w:rsidR="00410B59">
        <w:rPr>
          <w:noProof/>
          <w:sz w:val="24"/>
          <w:szCs w:val="24"/>
          <w:lang w:val="en-US"/>
        </w:rPr>
        <w:tab/>
      </w:r>
      <w:ins w:id="1134" w:author="Clay Cressler" w:date="2016-07-15T11:42:00Z">
        <w:r w:rsidRPr="00B4275C">
          <w:rPr>
            <w:sz w:val="24"/>
            <w:szCs w:val="24"/>
          </w:rPr>
          <w:t xml:space="preserve">Hechinger, R. 2013. A metabolic and body-size scaling framework for parasite within-host abundance, biomass, and energy flux. </w:t>
        </w:r>
        <w:r w:rsidRPr="00B4275C">
          <w:rPr>
            <w:i/>
            <w:sz w:val="24"/>
            <w:szCs w:val="24"/>
          </w:rPr>
          <w:t xml:space="preserve">Am. Nat. </w:t>
        </w:r>
        <w:r w:rsidRPr="00B4275C">
          <w:rPr>
            <w:sz w:val="24"/>
            <w:szCs w:val="24"/>
          </w:rPr>
          <w:t>182: 234-248.</w:t>
        </w:r>
      </w:ins>
    </w:p>
    <w:p w14:paraId="28AE1F20" w14:textId="55D68398" w:rsidR="00B4275C" w:rsidRPr="00B4275C" w:rsidRDefault="00B4275C" w:rsidP="00410B59">
      <w:pPr>
        <w:pStyle w:val="CommentText"/>
        <w:ind w:left="640" w:hanging="640"/>
        <w:rPr>
          <w:ins w:id="1135" w:author="Clay Cressler" w:date="2016-07-15T11:43:00Z"/>
          <w:sz w:val="24"/>
          <w:szCs w:val="24"/>
          <w:lang w:val="en-CA"/>
          <w:rPrChange w:id="1136" w:author="Clay Cressler" w:date="2016-07-14T11:46:00Z">
            <w:rPr>
              <w:ins w:id="1137" w:author="Clay Cressler" w:date="2016-07-15T11:43:00Z"/>
            </w:rPr>
          </w:rPrChange>
        </w:rPr>
      </w:pPr>
      <w:ins w:id="1138" w:author="Clay Cressler" w:date="2016-07-15T11:42:00Z">
        <w:r w:rsidRPr="00B4275C">
          <w:rPr>
            <w:noProof/>
            <w:sz w:val="24"/>
            <w:szCs w:val="24"/>
            <w:lang w:val="en-US"/>
          </w:rPr>
          <w:t xml:space="preserve">24. </w:t>
        </w:r>
      </w:ins>
      <w:ins w:id="1139" w:author="Clay Cressler" w:date="2016-07-15T11:43:00Z">
        <w:r w:rsidRPr="00B4275C">
          <w:rPr>
            <w:rStyle w:val="CommentReference"/>
            <w:sz w:val="24"/>
            <w:szCs w:val="24"/>
          </w:rPr>
          <w:annotationRef/>
        </w:r>
      </w:ins>
      <w:r w:rsidR="00410B59">
        <w:rPr>
          <w:noProof/>
          <w:sz w:val="24"/>
          <w:szCs w:val="24"/>
          <w:lang w:val="en-US"/>
        </w:rPr>
        <w:tab/>
      </w:r>
      <w:ins w:id="1140" w:author="Clay Cressler" w:date="2016-07-15T11:43:00Z">
        <w:r w:rsidRPr="00B4275C">
          <w:rPr>
            <w:sz w:val="24"/>
            <w:szCs w:val="24"/>
            <w:lang w:val="en-CA"/>
          </w:rPr>
          <w:t xml:space="preserve">Cattadori, I. M., Wagner, B. R., Wodzinski, L. A., Pathak, A. K., Poole, A. and Boag, B. </w:t>
        </w:r>
      </w:ins>
      <w:r w:rsidR="00410B59">
        <w:rPr>
          <w:sz w:val="24"/>
          <w:szCs w:val="24"/>
          <w:lang w:val="en-CA"/>
        </w:rPr>
        <w:t>2014.</w:t>
      </w:r>
      <w:ins w:id="1141" w:author="Clay Cressler" w:date="2016-07-15T11:43:00Z">
        <w:r w:rsidRPr="00B4275C">
          <w:rPr>
            <w:sz w:val="24"/>
            <w:szCs w:val="24"/>
            <w:lang w:val="en-CA"/>
          </w:rPr>
          <w:t xml:space="preserve"> Infections do not predict shedding in co-infections with two helminths from a natural system. Ecology, 95: 1684–1692. doi:10.1890/13-1538.1</w:t>
        </w:r>
      </w:ins>
    </w:p>
    <w:p w14:paraId="31049CDD" w14:textId="0FA789BA" w:rsidR="00B4275C" w:rsidRPr="00B4275C" w:rsidRDefault="00B4275C" w:rsidP="000E617C">
      <w:pPr>
        <w:widowControl w:val="0"/>
        <w:autoSpaceDE w:val="0"/>
        <w:autoSpaceDN w:val="0"/>
        <w:adjustRightInd w:val="0"/>
        <w:ind w:left="640" w:hanging="640"/>
        <w:rPr>
          <w:noProof/>
          <w:szCs w:val="24"/>
          <w:lang w:val="en-US"/>
        </w:rPr>
      </w:pPr>
      <w:ins w:id="1142" w:author="Clay Cressler" w:date="2016-07-15T11:43:00Z">
        <w:r w:rsidRPr="00B4275C">
          <w:rPr>
            <w:noProof/>
            <w:szCs w:val="24"/>
            <w:lang w:val="en-US"/>
          </w:rPr>
          <w:t xml:space="preserve">25. </w:t>
        </w:r>
      </w:ins>
      <w:r w:rsidR="00410B59">
        <w:rPr>
          <w:noProof/>
          <w:szCs w:val="24"/>
          <w:lang w:val="en-US"/>
        </w:rPr>
        <w:tab/>
      </w:r>
      <w:moveToRangeStart w:id="1143" w:author="Clay Cressler" w:date="2016-07-15T11:43:00Z" w:name="move330202344"/>
      <w:moveTo w:id="1144" w:author="Clay Cressler" w:date="2016-07-15T11:43:00Z">
        <w:r w:rsidRPr="00B4275C">
          <w:rPr>
            <w:noProof/>
            <w:szCs w:val="24"/>
            <w:lang w:val="en-US"/>
          </w:rPr>
          <w:t xml:space="preserve">Savage, V. M., Gilloly, J. F., Brown, J. H. &amp; Charnov, E. L. 2004 Effects of body size and temperature on population growth. </w:t>
        </w:r>
        <w:r w:rsidRPr="00B4275C">
          <w:rPr>
            <w:i/>
            <w:iCs/>
            <w:noProof/>
            <w:szCs w:val="24"/>
            <w:lang w:val="en-US"/>
          </w:rPr>
          <w:t>Am. Nat.</w:t>
        </w:r>
        <w:r w:rsidRPr="00B4275C">
          <w:rPr>
            <w:noProof/>
            <w:szCs w:val="24"/>
            <w:lang w:val="en-US"/>
          </w:rPr>
          <w:t xml:space="preserve"> </w:t>
        </w:r>
        <w:r w:rsidRPr="00B4275C">
          <w:rPr>
            <w:b/>
            <w:bCs/>
            <w:noProof/>
            <w:szCs w:val="24"/>
            <w:lang w:val="en-US"/>
          </w:rPr>
          <w:t>163</w:t>
        </w:r>
        <w:r w:rsidRPr="00B4275C">
          <w:rPr>
            <w:noProof/>
            <w:szCs w:val="24"/>
            <w:lang w:val="en-US"/>
          </w:rPr>
          <w:t>, 429–41. (doi:10.1086/381872)</w:t>
        </w:r>
      </w:moveTo>
      <w:moveToRangeEnd w:id="1143"/>
    </w:p>
    <w:p w14:paraId="7B2987D2" w14:textId="295B6875" w:rsidR="00B4275C" w:rsidRPr="00B4275C" w:rsidRDefault="00B4275C" w:rsidP="00410B59">
      <w:pPr>
        <w:pStyle w:val="CommentText"/>
        <w:ind w:left="640" w:hanging="640"/>
        <w:rPr>
          <w:ins w:id="1145" w:author="Clay Cressler" w:date="2016-07-15T11:44:00Z"/>
          <w:sz w:val="24"/>
          <w:szCs w:val="24"/>
        </w:rPr>
      </w:pPr>
      <w:ins w:id="1146" w:author="Clay Cressler" w:date="2016-07-15T11:44:00Z">
        <w:r w:rsidRPr="00B4275C">
          <w:rPr>
            <w:noProof/>
            <w:sz w:val="24"/>
            <w:szCs w:val="24"/>
            <w:lang w:val="en-US"/>
          </w:rPr>
          <w:t xml:space="preserve">26. </w:t>
        </w:r>
        <w:r w:rsidRPr="00B4275C">
          <w:rPr>
            <w:rStyle w:val="CommentReference"/>
            <w:sz w:val="24"/>
            <w:szCs w:val="24"/>
          </w:rPr>
          <w:annotationRef/>
        </w:r>
      </w:ins>
      <w:r w:rsidR="00410B59">
        <w:rPr>
          <w:noProof/>
          <w:sz w:val="24"/>
          <w:szCs w:val="24"/>
          <w:lang w:val="en-US"/>
        </w:rPr>
        <w:tab/>
      </w:r>
      <w:ins w:id="1147" w:author="Clay Cressler" w:date="2016-07-15T11:44:00Z">
        <w:r w:rsidRPr="00B4275C">
          <w:rPr>
            <w:sz w:val="24"/>
            <w:szCs w:val="24"/>
          </w:rPr>
          <w:t xml:space="preserve">Allen, A. P., Brown, J. H., &amp; Gillooly, J. F. 2002. Global biodiversity, biochemical kinetics, and the energetic-equivalence rule. </w:t>
        </w:r>
        <w:r w:rsidRPr="00B4275C">
          <w:rPr>
            <w:i/>
            <w:sz w:val="24"/>
            <w:szCs w:val="24"/>
          </w:rPr>
          <w:t xml:space="preserve">Science </w:t>
        </w:r>
        <w:r w:rsidRPr="00B4275C">
          <w:rPr>
            <w:b/>
            <w:sz w:val="24"/>
            <w:szCs w:val="24"/>
          </w:rPr>
          <w:t>297</w:t>
        </w:r>
        <w:r w:rsidRPr="00B4275C">
          <w:rPr>
            <w:sz w:val="24"/>
            <w:szCs w:val="24"/>
          </w:rPr>
          <w:t>: 1545-1548.</w:t>
        </w:r>
      </w:ins>
    </w:p>
    <w:p w14:paraId="20DCDF2A" w14:textId="6CA44B0B" w:rsidR="00B4275C" w:rsidRPr="00B4275C" w:rsidRDefault="00B4275C" w:rsidP="00410B59">
      <w:pPr>
        <w:pStyle w:val="CommentText"/>
        <w:ind w:left="640" w:hanging="640"/>
        <w:rPr>
          <w:ins w:id="1148" w:author="Clay Cressler" w:date="2016-07-15T11:44:00Z"/>
          <w:sz w:val="24"/>
          <w:szCs w:val="24"/>
        </w:rPr>
      </w:pPr>
      <w:ins w:id="1149" w:author="Clay Cressler" w:date="2016-07-15T11:44:00Z">
        <w:r w:rsidRPr="00B4275C">
          <w:rPr>
            <w:noProof/>
            <w:sz w:val="24"/>
            <w:szCs w:val="24"/>
            <w:lang w:val="en-US"/>
          </w:rPr>
          <w:t xml:space="preserve">27. </w:t>
        </w:r>
        <w:r w:rsidRPr="00B4275C">
          <w:rPr>
            <w:rStyle w:val="CommentReference"/>
            <w:sz w:val="24"/>
            <w:szCs w:val="24"/>
          </w:rPr>
          <w:annotationRef/>
        </w:r>
      </w:ins>
      <w:r w:rsidR="00410B59">
        <w:rPr>
          <w:noProof/>
          <w:sz w:val="24"/>
          <w:szCs w:val="24"/>
          <w:lang w:val="en-US"/>
        </w:rPr>
        <w:tab/>
      </w:r>
      <w:ins w:id="1150" w:author="Clay Cressler" w:date="2016-07-15T11:44:00Z">
        <w:r w:rsidRPr="00B4275C">
          <w:rPr>
            <w:sz w:val="24"/>
            <w:szCs w:val="24"/>
          </w:rPr>
          <w:t xml:space="preserve">Pietrock, M. &amp; Marcogliese, D. J. 2003. Free-living endohelminth stages: at the mercy of environmental conditions. </w:t>
        </w:r>
        <w:r w:rsidRPr="00B4275C">
          <w:rPr>
            <w:i/>
            <w:sz w:val="24"/>
            <w:szCs w:val="24"/>
          </w:rPr>
          <w:t xml:space="preserve">Trends Parasitol. </w:t>
        </w:r>
        <w:r w:rsidRPr="00B4275C">
          <w:rPr>
            <w:b/>
            <w:sz w:val="24"/>
            <w:szCs w:val="24"/>
          </w:rPr>
          <w:t>19</w:t>
        </w:r>
        <w:r w:rsidRPr="00B4275C">
          <w:rPr>
            <w:sz w:val="24"/>
            <w:szCs w:val="24"/>
          </w:rPr>
          <w:t>: 293-299.</w:t>
        </w:r>
      </w:ins>
    </w:p>
    <w:p w14:paraId="1E8B333F" w14:textId="2C843998" w:rsidR="00B4275C" w:rsidRPr="00B4275C" w:rsidRDefault="00B4275C" w:rsidP="00B4275C">
      <w:pPr>
        <w:pStyle w:val="CommentText"/>
        <w:rPr>
          <w:ins w:id="1151" w:author="Clay Cressler" w:date="2016-07-15T11:44:00Z"/>
          <w:sz w:val="24"/>
          <w:szCs w:val="24"/>
        </w:rPr>
      </w:pPr>
      <w:ins w:id="1152" w:author="Clay Cressler" w:date="2016-07-15T11:44:00Z">
        <w:r w:rsidRPr="00B4275C">
          <w:rPr>
            <w:noProof/>
            <w:sz w:val="24"/>
            <w:szCs w:val="24"/>
            <w:lang w:val="en-US"/>
          </w:rPr>
          <w:t>28.</w:t>
        </w:r>
      </w:ins>
      <w:r w:rsidR="00410B59">
        <w:rPr>
          <w:noProof/>
          <w:sz w:val="24"/>
          <w:szCs w:val="24"/>
          <w:lang w:val="en-US"/>
        </w:rPr>
        <w:tab/>
      </w:r>
      <w:ins w:id="1153" w:author="Clay Cressler" w:date="2016-07-15T11:44:00Z">
        <w:r w:rsidRPr="00B4275C">
          <w:rPr>
            <w:rStyle w:val="CommentReference"/>
            <w:sz w:val="24"/>
            <w:szCs w:val="24"/>
          </w:rPr>
          <w:annotationRef/>
        </w:r>
        <w:r w:rsidRPr="00B4275C">
          <w:rPr>
            <w:sz w:val="24"/>
            <w:szCs w:val="24"/>
          </w:rPr>
          <w:t xml:space="preserve">Schmid-Hempel, P. 2011. </w:t>
        </w:r>
        <w:r w:rsidRPr="00B4275C">
          <w:rPr>
            <w:i/>
            <w:sz w:val="24"/>
            <w:szCs w:val="24"/>
          </w:rPr>
          <w:t xml:space="preserve">Evolutionary Parasitology. </w:t>
        </w:r>
        <w:r w:rsidRPr="00B4275C">
          <w:rPr>
            <w:sz w:val="24"/>
            <w:szCs w:val="24"/>
          </w:rPr>
          <w:t>Oxford University Press.</w:t>
        </w:r>
      </w:ins>
    </w:p>
    <w:p w14:paraId="175A7C6F" w14:textId="272CA0F0" w:rsidR="00B4275C" w:rsidRPr="00B4275C" w:rsidRDefault="00B4275C" w:rsidP="000E617C">
      <w:pPr>
        <w:widowControl w:val="0"/>
        <w:autoSpaceDE w:val="0"/>
        <w:autoSpaceDN w:val="0"/>
        <w:adjustRightInd w:val="0"/>
        <w:ind w:left="640" w:hanging="640"/>
        <w:rPr>
          <w:ins w:id="1154" w:author="Clay Cressler" w:date="2016-07-15T11:44:00Z"/>
          <w:noProof/>
          <w:szCs w:val="24"/>
          <w:lang w:val="en-US"/>
        </w:rPr>
      </w:pPr>
      <w:ins w:id="1155" w:author="Clay Cressler" w:date="2016-07-15T11:45:00Z">
        <w:r w:rsidRPr="00B4275C">
          <w:rPr>
            <w:noProof/>
            <w:szCs w:val="24"/>
            <w:lang w:val="en-US"/>
          </w:rPr>
          <w:t xml:space="preserve">29. </w:t>
        </w:r>
      </w:ins>
      <w:r w:rsidR="00410B59">
        <w:rPr>
          <w:noProof/>
          <w:szCs w:val="24"/>
          <w:lang w:val="en-US"/>
        </w:rPr>
        <w:tab/>
      </w:r>
      <w:moveToRangeStart w:id="1156" w:author="Clay Cressler" w:date="2016-07-15T11:45:00Z" w:name="move330202444"/>
      <w:moveTo w:id="1157" w:author="Clay Cressler" w:date="2016-07-15T11:45:00Z">
        <w:r w:rsidRPr="00B4275C">
          <w:rPr>
            <w:noProof/>
            <w:szCs w:val="24"/>
            <w:lang w:val="en-US"/>
          </w:rPr>
          <w:t xml:space="preserve">Geritz, S. A. H., Kisdi, É., Meszéna, G. &amp; Metz, J. A. J. 1998 Evolutionarily singular strategies and the adaptive growth and branching of the evolutionary tree. </w:t>
        </w:r>
        <w:r w:rsidRPr="00B4275C">
          <w:rPr>
            <w:i/>
            <w:iCs/>
            <w:noProof/>
            <w:szCs w:val="24"/>
            <w:lang w:val="en-US"/>
          </w:rPr>
          <w:t>Evol. Ecol.</w:t>
        </w:r>
        <w:r w:rsidRPr="00B4275C">
          <w:rPr>
            <w:noProof/>
            <w:szCs w:val="24"/>
            <w:lang w:val="en-US"/>
          </w:rPr>
          <w:t xml:space="preserve"> </w:t>
        </w:r>
        <w:r w:rsidRPr="00B4275C">
          <w:rPr>
            <w:b/>
            <w:bCs/>
            <w:noProof/>
            <w:szCs w:val="24"/>
            <w:lang w:val="en-US"/>
          </w:rPr>
          <w:t>12</w:t>
        </w:r>
        <w:r w:rsidRPr="00B4275C">
          <w:rPr>
            <w:noProof/>
            <w:szCs w:val="24"/>
            <w:lang w:val="en-US"/>
          </w:rPr>
          <w:t>, 35–57. (doi:10.1023/A:1006554906681)</w:t>
        </w:r>
      </w:moveTo>
      <w:moveToRangeEnd w:id="1156"/>
    </w:p>
    <w:p w14:paraId="49601B57" w14:textId="1A374493" w:rsidR="000E617C" w:rsidRPr="00B4275C" w:rsidDel="00B4275C" w:rsidRDefault="000E617C" w:rsidP="000E617C">
      <w:pPr>
        <w:widowControl w:val="0"/>
        <w:autoSpaceDE w:val="0"/>
        <w:autoSpaceDN w:val="0"/>
        <w:adjustRightInd w:val="0"/>
        <w:ind w:left="640" w:hanging="640"/>
        <w:rPr>
          <w:del w:id="1158" w:author="Clay Cressler" w:date="2016-07-15T11:44:00Z"/>
          <w:noProof/>
          <w:szCs w:val="24"/>
          <w:lang w:val="en-US"/>
        </w:rPr>
      </w:pPr>
      <w:del w:id="1159" w:author="Clay Cressler" w:date="2016-07-15T11:44:00Z">
        <w:r w:rsidRPr="00B4275C" w:rsidDel="00B4275C">
          <w:rPr>
            <w:noProof/>
            <w:szCs w:val="24"/>
            <w:lang w:val="en-US"/>
          </w:rPr>
          <w:delText>16.</w:delText>
        </w:r>
        <w:r w:rsidRPr="00B4275C" w:rsidDel="00B4275C">
          <w:rPr>
            <w:noProof/>
            <w:szCs w:val="24"/>
            <w:lang w:val="en-US"/>
          </w:rPr>
          <w:tab/>
          <w:delText xml:space="preserve">Benavides, J. A., Huchard, E., Pettorelli, N., King, A. J., Brown, M. E., Archer, C. E., Appleton, C. C., Raymond, M. &amp; Cowlishaw, G. 2012 From parasite encounter to infection: Multiple-scale drivers of parasite richness in a wild social primate population. </w:delText>
        </w:r>
        <w:r w:rsidRPr="00B4275C" w:rsidDel="00B4275C">
          <w:rPr>
            <w:i/>
            <w:iCs/>
            <w:noProof/>
            <w:szCs w:val="24"/>
            <w:lang w:val="en-US"/>
          </w:rPr>
          <w:delText>Am. J. Phys. Anthropol.</w:delText>
        </w:r>
        <w:r w:rsidRPr="00B4275C" w:rsidDel="00B4275C">
          <w:rPr>
            <w:noProof/>
            <w:szCs w:val="24"/>
            <w:lang w:val="en-US"/>
          </w:rPr>
          <w:delText xml:space="preserve"> </w:delText>
        </w:r>
        <w:r w:rsidRPr="00B4275C" w:rsidDel="00B4275C">
          <w:rPr>
            <w:b/>
            <w:bCs/>
            <w:noProof/>
            <w:szCs w:val="24"/>
            <w:lang w:val="en-US"/>
          </w:rPr>
          <w:delText>147</w:delText>
        </w:r>
        <w:r w:rsidRPr="00B4275C" w:rsidDel="00B4275C">
          <w:rPr>
            <w:noProof/>
            <w:szCs w:val="24"/>
            <w:lang w:val="en-US"/>
          </w:rPr>
          <w:delText>, 52–63. (doi:10.1002/ajpa.21627)</w:delText>
        </w:r>
      </w:del>
    </w:p>
    <w:p w14:paraId="0705AA48" w14:textId="5D99A3BE" w:rsidR="000E617C" w:rsidRPr="00B4275C" w:rsidDel="00B4275C" w:rsidRDefault="000E617C" w:rsidP="000E617C">
      <w:pPr>
        <w:widowControl w:val="0"/>
        <w:autoSpaceDE w:val="0"/>
        <w:autoSpaceDN w:val="0"/>
        <w:adjustRightInd w:val="0"/>
        <w:ind w:left="640" w:hanging="640"/>
        <w:rPr>
          <w:del w:id="1160" w:author="Clay Cressler" w:date="2016-07-15T11:44:00Z"/>
          <w:noProof/>
          <w:szCs w:val="24"/>
          <w:lang w:val="en-US"/>
        </w:rPr>
      </w:pPr>
      <w:del w:id="1161" w:author="Clay Cressler" w:date="2016-07-15T11:44:00Z">
        <w:r w:rsidRPr="00B4275C" w:rsidDel="00B4275C">
          <w:rPr>
            <w:noProof/>
            <w:szCs w:val="24"/>
            <w:lang w:val="en-US"/>
          </w:rPr>
          <w:delText>17.</w:delText>
        </w:r>
        <w:r w:rsidRPr="00B4275C" w:rsidDel="00B4275C">
          <w:rPr>
            <w:noProof/>
            <w:szCs w:val="24"/>
            <w:lang w:val="en-US"/>
          </w:rPr>
          <w:tab/>
          <w:delText xml:space="preserve">Poirotte, C., Basset, D., Willaume, E., Makaba, F., Kappeler, P. M. &amp; Charpentier, M. J. E. 2016 Environmental and individual determinants of parasite richness across seasons in a free-ranging population of Mandrills ( </w:delText>
        </w:r>
        <w:r w:rsidRPr="00B4275C" w:rsidDel="00B4275C">
          <w:rPr>
            <w:i/>
            <w:iCs/>
            <w:noProof/>
            <w:szCs w:val="24"/>
            <w:lang w:val="en-US"/>
          </w:rPr>
          <w:delText>M</w:delText>
        </w:r>
        <w:r w:rsidRPr="00B4275C" w:rsidDel="00B4275C">
          <w:rPr>
            <w:noProof/>
            <w:szCs w:val="24"/>
            <w:lang w:val="en-US"/>
          </w:rPr>
          <w:delText xml:space="preserve"> </w:delText>
        </w:r>
        <w:r w:rsidRPr="00B4275C" w:rsidDel="00B4275C">
          <w:rPr>
            <w:i/>
            <w:iCs/>
            <w:noProof/>
            <w:szCs w:val="24"/>
            <w:lang w:val="en-US"/>
          </w:rPr>
          <w:delText>andrillus sphinx)</w:delText>
        </w:r>
        <w:r w:rsidRPr="00B4275C" w:rsidDel="00B4275C">
          <w:rPr>
            <w:noProof/>
            <w:szCs w:val="24"/>
            <w:lang w:val="en-US"/>
          </w:rPr>
          <w:delText xml:space="preserve">. </w:delText>
        </w:r>
        <w:r w:rsidRPr="00B4275C" w:rsidDel="00B4275C">
          <w:rPr>
            <w:i/>
            <w:iCs/>
            <w:noProof/>
            <w:szCs w:val="24"/>
            <w:lang w:val="en-US"/>
          </w:rPr>
          <w:delText>Am. J. Phys. Anthropol.</w:delText>
        </w:r>
        <w:r w:rsidRPr="00B4275C" w:rsidDel="00B4275C">
          <w:rPr>
            <w:noProof/>
            <w:szCs w:val="24"/>
            <w:lang w:val="en-US"/>
          </w:rPr>
          <w:delText xml:space="preserve"> </w:delText>
        </w:r>
        <w:r w:rsidRPr="00B4275C" w:rsidDel="00B4275C">
          <w:rPr>
            <w:b/>
            <w:bCs/>
            <w:noProof/>
            <w:szCs w:val="24"/>
            <w:lang w:val="en-US"/>
          </w:rPr>
          <w:delText>159</w:delText>
        </w:r>
        <w:r w:rsidRPr="00B4275C" w:rsidDel="00B4275C">
          <w:rPr>
            <w:noProof/>
            <w:szCs w:val="24"/>
            <w:lang w:val="en-US"/>
          </w:rPr>
          <w:delText>, 442–456. (doi:10.1002/ajpa.22888)</w:delText>
        </w:r>
      </w:del>
    </w:p>
    <w:p w14:paraId="7F623F2E" w14:textId="272C3C10" w:rsidR="000E617C" w:rsidRPr="00B4275C" w:rsidDel="00B4275C" w:rsidRDefault="000E617C" w:rsidP="000E617C">
      <w:pPr>
        <w:widowControl w:val="0"/>
        <w:autoSpaceDE w:val="0"/>
        <w:autoSpaceDN w:val="0"/>
        <w:adjustRightInd w:val="0"/>
        <w:ind w:left="640" w:hanging="640"/>
        <w:rPr>
          <w:del w:id="1162" w:author="Clay Cressler" w:date="2016-07-15T11:44:00Z"/>
          <w:noProof/>
          <w:szCs w:val="24"/>
          <w:lang w:val="en-US"/>
        </w:rPr>
      </w:pPr>
      <w:del w:id="1163" w:author="Clay Cressler" w:date="2016-07-15T11:44:00Z">
        <w:r w:rsidRPr="00B4275C" w:rsidDel="00B4275C">
          <w:rPr>
            <w:noProof/>
            <w:szCs w:val="24"/>
            <w:lang w:val="en-US"/>
          </w:rPr>
          <w:delText>18.</w:delText>
        </w:r>
        <w:r w:rsidRPr="00B4275C" w:rsidDel="00B4275C">
          <w:rPr>
            <w:noProof/>
            <w:szCs w:val="24"/>
            <w:lang w:val="en-US"/>
          </w:rPr>
          <w:tab/>
          <w:delText xml:space="preserve">Poulin, R. &amp; Rohde, K. 1997 Comparing the richness of metazoan ectoparasite communities of marine fishes: controlling for host phylogeny. </w:delText>
        </w:r>
        <w:r w:rsidRPr="00B4275C" w:rsidDel="00B4275C">
          <w:rPr>
            <w:i/>
            <w:iCs/>
            <w:noProof/>
            <w:szCs w:val="24"/>
            <w:lang w:val="en-US"/>
          </w:rPr>
          <w:delText>Oecologia</w:delText>
        </w:r>
        <w:r w:rsidRPr="00B4275C" w:rsidDel="00B4275C">
          <w:rPr>
            <w:noProof/>
            <w:szCs w:val="24"/>
            <w:lang w:val="en-US"/>
          </w:rPr>
          <w:delText xml:space="preserve"> </w:delText>
        </w:r>
        <w:r w:rsidRPr="00B4275C" w:rsidDel="00B4275C">
          <w:rPr>
            <w:b/>
            <w:bCs/>
            <w:noProof/>
            <w:szCs w:val="24"/>
            <w:lang w:val="en-US"/>
          </w:rPr>
          <w:delText>110</w:delText>
        </w:r>
        <w:r w:rsidRPr="00B4275C" w:rsidDel="00B4275C">
          <w:rPr>
            <w:noProof/>
            <w:szCs w:val="24"/>
            <w:lang w:val="en-US"/>
          </w:rPr>
          <w:delText>, 278–283. (doi:10.1007/s004420050160)</w:delText>
        </w:r>
      </w:del>
    </w:p>
    <w:p w14:paraId="771EBC4C" w14:textId="75FE0D95" w:rsidR="000E617C" w:rsidRPr="00B4275C" w:rsidRDefault="000E617C" w:rsidP="000E617C">
      <w:pPr>
        <w:widowControl w:val="0"/>
        <w:autoSpaceDE w:val="0"/>
        <w:autoSpaceDN w:val="0"/>
        <w:adjustRightInd w:val="0"/>
        <w:ind w:left="640" w:hanging="640"/>
        <w:rPr>
          <w:noProof/>
          <w:szCs w:val="24"/>
          <w:lang w:val="en-US"/>
        </w:rPr>
      </w:pPr>
      <w:del w:id="1164" w:author="Clay Cressler" w:date="2016-07-15T11:44:00Z">
        <w:r w:rsidRPr="00B4275C" w:rsidDel="00B4275C">
          <w:rPr>
            <w:noProof/>
            <w:szCs w:val="24"/>
            <w:lang w:val="en-US"/>
          </w:rPr>
          <w:delText>1</w:delText>
        </w:r>
      </w:del>
      <w:ins w:id="1165" w:author="Clay Cressler" w:date="2016-07-15T11:45:00Z">
        <w:r w:rsidR="00B4275C" w:rsidRPr="00B4275C">
          <w:rPr>
            <w:noProof/>
            <w:szCs w:val="24"/>
            <w:lang w:val="en-US"/>
          </w:rPr>
          <w:t>30</w:t>
        </w:r>
      </w:ins>
      <w:del w:id="1166" w:author="Clay Cressler" w:date="2016-07-15T11:45:00Z">
        <w:r w:rsidRPr="00B4275C" w:rsidDel="00B4275C">
          <w:rPr>
            <w:noProof/>
            <w:szCs w:val="24"/>
            <w:lang w:val="en-US"/>
          </w:rPr>
          <w:delText>9</w:delText>
        </w:r>
      </w:del>
      <w:r w:rsidRPr="00B4275C">
        <w:rPr>
          <w:noProof/>
          <w:szCs w:val="24"/>
          <w:lang w:val="en-US"/>
        </w:rPr>
        <w:t>.</w:t>
      </w:r>
      <w:r w:rsidRPr="00B4275C">
        <w:rPr>
          <w:noProof/>
          <w:szCs w:val="24"/>
          <w:lang w:val="en-US"/>
        </w:rPr>
        <w:tab/>
        <w:t xml:space="preserve">Poulin, R., Krasnov, B. R. &amp; Mouillot, D. 2011 Host specificity in phylogenetic and geographic space. </w:t>
      </w:r>
      <w:r w:rsidRPr="00B4275C">
        <w:rPr>
          <w:i/>
          <w:iCs/>
          <w:noProof/>
          <w:szCs w:val="24"/>
          <w:lang w:val="en-US"/>
        </w:rPr>
        <w:t>Trends Parasitol.</w:t>
      </w:r>
      <w:r w:rsidRPr="00B4275C">
        <w:rPr>
          <w:noProof/>
          <w:szCs w:val="24"/>
          <w:lang w:val="en-US"/>
        </w:rPr>
        <w:t xml:space="preserve"> </w:t>
      </w:r>
      <w:r w:rsidRPr="00B4275C">
        <w:rPr>
          <w:b/>
          <w:bCs/>
          <w:noProof/>
          <w:szCs w:val="24"/>
          <w:lang w:val="en-US"/>
        </w:rPr>
        <w:t>27</w:t>
      </w:r>
      <w:r w:rsidRPr="00B4275C">
        <w:rPr>
          <w:noProof/>
          <w:szCs w:val="24"/>
          <w:lang w:val="en-US"/>
        </w:rPr>
        <w:t>, 355–361. (doi:10.1016/j.pt.2011.05.003)</w:t>
      </w:r>
    </w:p>
    <w:p w14:paraId="712AA1B9" w14:textId="6404DE2B" w:rsidR="000E617C" w:rsidRPr="00B4275C" w:rsidRDefault="00B4275C" w:rsidP="000E617C">
      <w:pPr>
        <w:widowControl w:val="0"/>
        <w:autoSpaceDE w:val="0"/>
        <w:autoSpaceDN w:val="0"/>
        <w:adjustRightInd w:val="0"/>
        <w:ind w:left="640" w:hanging="640"/>
        <w:rPr>
          <w:noProof/>
          <w:szCs w:val="24"/>
          <w:lang w:val="en-US"/>
        </w:rPr>
      </w:pPr>
      <w:ins w:id="1167" w:author="Clay Cressler" w:date="2016-07-15T11:45:00Z">
        <w:r w:rsidRPr="00B4275C">
          <w:rPr>
            <w:noProof/>
            <w:szCs w:val="24"/>
            <w:lang w:val="en-US"/>
          </w:rPr>
          <w:t>31</w:t>
        </w:r>
      </w:ins>
      <w:del w:id="1168" w:author="Clay Cressler" w:date="2016-07-15T11:45:00Z">
        <w:r w:rsidR="000E617C" w:rsidRPr="00B4275C" w:rsidDel="00B4275C">
          <w:rPr>
            <w:noProof/>
            <w:szCs w:val="24"/>
            <w:lang w:val="en-US"/>
          </w:rPr>
          <w:delText>20</w:delText>
        </w:r>
      </w:del>
      <w:r w:rsidR="000E617C" w:rsidRPr="00B4275C">
        <w:rPr>
          <w:noProof/>
          <w:szCs w:val="24"/>
          <w:lang w:val="en-US"/>
        </w:rPr>
        <w:t>.</w:t>
      </w:r>
      <w:r w:rsidR="000E617C" w:rsidRPr="00B4275C">
        <w:rPr>
          <w:noProof/>
          <w:szCs w:val="24"/>
          <w:lang w:val="en-US"/>
        </w:rPr>
        <w:tab/>
        <w:t xml:space="preserve">Strona, G., Palomares, M. L. D., Bailly, N., Galli, P. &amp; Lafferty, K. D. 2013 Host range, host ecology, and distribution of more than 11 800 fish parasite species. </w:t>
      </w:r>
      <w:r w:rsidR="000E617C" w:rsidRPr="00B4275C">
        <w:rPr>
          <w:i/>
          <w:iCs/>
          <w:noProof/>
          <w:szCs w:val="24"/>
          <w:lang w:val="en-US"/>
        </w:rPr>
        <w:t>Ecology</w:t>
      </w:r>
      <w:r w:rsidR="000E617C" w:rsidRPr="00B4275C">
        <w:rPr>
          <w:noProof/>
          <w:szCs w:val="24"/>
          <w:lang w:val="en-US"/>
        </w:rPr>
        <w:t xml:space="preserve"> </w:t>
      </w:r>
      <w:r w:rsidR="000E617C" w:rsidRPr="00B4275C">
        <w:rPr>
          <w:b/>
          <w:bCs/>
          <w:noProof/>
          <w:szCs w:val="24"/>
          <w:lang w:val="en-US"/>
        </w:rPr>
        <w:t>94</w:t>
      </w:r>
      <w:r w:rsidR="000E617C" w:rsidRPr="00B4275C">
        <w:rPr>
          <w:noProof/>
          <w:szCs w:val="24"/>
          <w:lang w:val="en-US"/>
        </w:rPr>
        <w:t>, 544. (doi:10.1890/12-1419.1)</w:t>
      </w:r>
    </w:p>
    <w:p w14:paraId="0B8B28A0"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1.</w:t>
      </w:r>
      <w:r w:rsidRPr="00B4275C">
        <w:rPr>
          <w:noProof/>
          <w:szCs w:val="24"/>
          <w:lang w:val="en-US"/>
        </w:rPr>
        <w:tab/>
        <w:t xml:space="preserve">Poulin, R. 1998 Host specificity. In </w:t>
      </w:r>
      <w:r w:rsidRPr="00B4275C">
        <w:rPr>
          <w:i/>
          <w:iCs/>
          <w:noProof/>
          <w:szCs w:val="24"/>
          <w:lang w:val="en-US"/>
        </w:rPr>
        <w:t>Evolutionary ecology of parasites: from individuals to communities</w:t>
      </w:r>
      <w:r w:rsidRPr="00B4275C">
        <w:rPr>
          <w:noProof/>
          <w:szCs w:val="24"/>
          <w:lang w:val="en-US"/>
        </w:rPr>
        <w:t xml:space="preserve">, London, UK: Chapman and Hall. </w:t>
      </w:r>
    </w:p>
    <w:p w14:paraId="74A243AF"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2.</w:t>
      </w:r>
      <w:r w:rsidRPr="00B4275C">
        <w:rPr>
          <w:noProof/>
          <w:szCs w:val="24"/>
          <w:lang w:val="en-US"/>
        </w:rPr>
        <w:tab/>
        <w:t xml:space="preserve">Bellay, S., Oliveira, E. F., Almeida-Neto, M., Mello, M. A. R., Takemoto, R. M. &amp; Luque, J. L. 2015 Ectoparasites and endoparasites of fish form networks with different structures. </w:t>
      </w:r>
      <w:r w:rsidRPr="00B4275C">
        <w:rPr>
          <w:i/>
          <w:iCs/>
          <w:noProof/>
          <w:szCs w:val="24"/>
          <w:lang w:val="en-US"/>
        </w:rPr>
        <w:t>Parasitology</w:t>
      </w:r>
      <w:r w:rsidRPr="00B4275C">
        <w:rPr>
          <w:noProof/>
          <w:szCs w:val="24"/>
          <w:lang w:val="en-US"/>
        </w:rPr>
        <w:t xml:space="preserve"> </w:t>
      </w:r>
      <w:r w:rsidRPr="00B4275C">
        <w:rPr>
          <w:b/>
          <w:bCs/>
          <w:noProof/>
          <w:szCs w:val="24"/>
          <w:lang w:val="en-US"/>
        </w:rPr>
        <w:t>142</w:t>
      </w:r>
      <w:r w:rsidRPr="00B4275C">
        <w:rPr>
          <w:noProof/>
          <w:szCs w:val="24"/>
          <w:lang w:val="en-US"/>
        </w:rPr>
        <w:t>, 901–909. (doi:10.1017/S0031182015000128)</w:t>
      </w:r>
    </w:p>
    <w:p w14:paraId="100B8E4F"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3.</w:t>
      </w:r>
      <w:r w:rsidRPr="00B4275C">
        <w:rPr>
          <w:noProof/>
          <w:szCs w:val="24"/>
          <w:lang w:val="en-US"/>
        </w:rPr>
        <w:tab/>
        <w:t xml:space="preserve">Poulin, R. &amp; Morand, S. 2004 </w:t>
      </w:r>
      <w:r w:rsidRPr="00B4275C">
        <w:rPr>
          <w:i/>
          <w:iCs/>
          <w:noProof/>
          <w:szCs w:val="24"/>
          <w:lang w:val="en-US"/>
        </w:rPr>
        <w:t>Parasite Biodiversity</w:t>
      </w:r>
      <w:r w:rsidRPr="00B4275C">
        <w:rPr>
          <w:noProof/>
          <w:szCs w:val="24"/>
          <w:lang w:val="en-US"/>
        </w:rPr>
        <w:t xml:space="preserve">. Washington, D.C.: Smithsonian Institution. </w:t>
      </w:r>
    </w:p>
    <w:p w14:paraId="265F1862"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4.</w:t>
      </w:r>
      <w:r w:rsidRPr="00B4275C">
        <w:rPr>
          <w:noProof/>
          <w:szCs w:val="24"/>
          <w:lang w:val="en-US"/>
        </w:rPr>
        <w:tab/>
        <w:t xml:space="preserve">Molnár, P. K., Kutz, S. J., Hoar, B. M. &amp; Dobson, A. P. 2013 Metabolic approaches to understanding climate change impacts on seasonal host-macroparasite dynamics. </w:t>
      </w:r>
      <w:r w:rsidRPr="00B4275C">
        <w:rPr>
          <w:i/>
          <w:iCs/>
          <w:noProof/>
          <w:szCs w:val="24"/>
          <w:lang w:val="en-US"/>
        </w:rPr>
        <w:t>Ecol. Lett.</w:t>
      </w:r>
      <w:r w:rsidRPr="00B4275C">
        <w:rPr>
          <w:noProof/>
          <w:szCs w:val="24"/>
          <w:lang w:val="en-US"/>
        </w:rPr>
        <w:t xml:space="preserve"> </w:t>
      </w:r>
      <w:r w:rsidRPr="00B4275C">
        <w:rPr>
          <w:b/>
          <w:bCs/>
          <w:noProof/>
          <w:szCs w:val="24"/>
          <w:lang w:val="en-US"/>
        </w:rPr>
        <w:t>16</w:t>
      </w:r>
      <w:r w:rsidRPr="00B4275C">
        <w:rPr>
          <w:noProof/>
          <w:szCs w:val="24"/>
          <w:lang w:val="en-US"/>
        </w:rPr>
        <w:t>, 9–21. (doi:10.1111/ele.12022)</w:t>
      </w:r>
    </w:p>
    <w:p w14:paraId="29373D7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5.</w:t>
      </w:r>
      <w:r w:rsidRPr="00B4275C">
        <w:rPr>
          <w:noProof/>
          <w:szCs w:val="24"/>
          <w:lang w:val="en-US"/>
        </w:rPr>
        <w:tab/>
        <w:t xml:space="preserve">Morand, S., Simková, A., Matejusová, I., Plaisance, L., Verneau, O. &amp; Desdevises, Y. 2002 Investigating patterns may reveal processes: evolutionary ecology of ectoparasitic monogeneans. </w:t>
      </w:r>
      <w:r w:rsidRPr="00B4275C">
        <w:rPr>
          <w:i/>
          <w:iCs/>
          <w:noProof/>
          <w:szCs w:val="24"/>
          <w:lang w:val="en-US"/>
        </w:rPr>
        <w:t>Int. J. Parasitol.</w:t>
      </w:r>
      <w:r w:rsidRPr="00B4275C">
        <w:rPr>
          <w:noProof/>
          <w:szCs w:val="24"/>
          <w:lang w:val="en-US"/>
        </w:rPr>
        <w:t xml:space="preserve"> </w:t>
      </w:r>
      <w:r w:rsidRPr="00B4275C">
        <w:rPr>
          <w:b/>
          <w:bCs/>
          <w:noProof/>
          <w:szCs w:val="24"/>
          <w:lang w:val="en-US"/>
        </w:rPr>
        <w:t>32</w:t>
      </w:r>
      <w:r w:rsidRPr="00B4275C">
        <w:rPr>
          <w:noProof/>
          <w:szCs w:val="24"/>
          <w:lang w:val="en-US"/>
        </w:rPr>
        <w:t>, 111–119. (doi:10.1016/S0020-7519(01)00347-2)</w:t>
      </w:r>
    </w:p>
    <w:p w14:paraId="473E0494" w14:textId="7F570EB3"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6.</w:t>
      </w:r>
      <w:r w:rsidRPr="00B4275C">
        <w:rPr>
          <w:noProof/>
          <w:szCs w:val="24"/>
          <w:lang w:val="en-US"/>
        </w:rPr>
        <w:tab/>
      </w:r>
      <w:moveFromRangeStart w:id="1169" w:author="Clay Cressler" w:date="2016-07-15T11:45:00Z" w:name="move330202444"/>
      <w:moveFrom w:id="1170" w:author="Clay Cressler" w:date="2016-07-15T11:45:00Z">
        <w:r w:rsidRPr="00B4275C" w:rsidDel="00B4275C">
          <w:rPr>
            <w:noProof/>
            <w:szCs w:val="24"/>
            <w:lang w:val="en-US"/>
          </w:rPr>
          <w:t xml:space="preserve">Geritz, S. A. H., Kisdi, É., Meszéna, G. &amp; Metz, J. A. J. 1998 Evolutionarily singular strategies and the adaptive growth and branching of the evolutionary tree. </w:t>
        </w:r>
        <w:r w:rsidRPr="00B4275C" w:rsidDel="00B4275C">
          <w:rPr>
            <w:i/>
            <w:iCs/>
            <w:noProof/>
            <w:szCs w:val="24"/>
            <w:lang w:val="en-US"/>
          </w:rPr>
          <w:t>Evol. Ecol.</w:t>
        </w:r>
        <w:r w:rsidRPr="00B4275C" w:rsidDel="00B4275C">
          <w:rPr>
            <w:noProof/>
            <w:szCs w:val="24"/>
            <w:lang w:val="en-US"/>
          </w:rPr>
          <w:t xml:space="preserve"> </w:t>
        </w:r>
        <w:r w:rsidRPr="00B4275C" w:rsidDel="00B4275C">
          <w:rPr>
            <w:b/>
            <w:bCs/>
            <w:noProof/>
            <w:szCs w:val="24"/>
            <w:lang w:val="en-US"/>
          </w:rPr>
          <w:t>12</w:t>
        </w:r>
        <w:r w:rsidRPr="00B4275C" w:rsidDel="00B4275C">
          <w:rPr>
            <w:noProof/>
            <w:szCs w:val="24"/>
            <w:lang w:val="en-US"/>
          </w:rPr>
          <w:t>, 35–57. (doi:10.1023/A:1006554906681)</w:t>
        </w:r>
      </w:moveFrom>
      <w:moveFromRangeEnd w:id="1169"/>
    </w:p>
    <w:p w14:paraId="31426F6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7.</w:t>
      </w:r>
      <w:r w:rsidRPr="00B4275C">
        <w:rPr>
          <w:noProof/>
          <w:szCs w:val="24"/>
          <w:lang w:val="en-US"/>
        </w:rPr>
        <w:tab/>
        <w:t xml:space="preserve">Hurford, A., Cownden, D. &amp; Day, T. 2010 Next-generation tools for evolutionary invasion analyses. </w:t>
      </w:r>
      <w:r w:rsidRPr="00B4275C">
        <w:rPr>
          <w:i/>
          <w:iCs/>
          <w:noProof/>
          <w:szCs w:val="24"/>
          <w:lang w:val="en-US"/>
        </w:rPr>
        <w:t>J. R. Soc. Interface</w:t>
      </w:r>
      <w:r w:rsidRPr="00B4275C">
        <w:rPr>
          <w:noProof/>
          <w:szCs w:val="24"/>
          <w:lang w:val="en-US"/>
        </w:rPr>
        <w:t xml:space="preserve"> </w:t>
      </w:r>
      <w:r w:rsidRPr="00B4275C">
        <w:rPr>
          <w:b/>
          <w:bCs/>
          <w:noProof/>
          <w:szCs w:val="24"/>
          <w:lang w:val="en-US"/>
        </w:rPr>
        <w:t>7</w:t>
      </w:r>
      <w:r w:rsidRPr="00B4275C">
        <w:rPr>
          <w:noProof/>
          <w:szCs w:val="24"/>
          <w:lang w:val="en-US"/>
        </w:rPr>
        <w:t>, 561–571. (doi:10.1098/rsif.2009.0448)</w:t>
      </w:r>
    </w:p>
    <w:p w14:paraId="5CB8300F" w14:textId="67452F20"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8.</w:t>
      </w:r>
      <w:r w:rsidRPr="00B4275C">
        <w:rPr>
          <w:noProof/>
          <w:szCs w:val="24"/>
          <w:lang w:val="en-US"/>
        </w:rPr>
        <w:tab/>
      </w:r>
      <w:moveFromRangeStart w:id="1171" w:author="Clay Cressler" w:date="2016-07-15T11:43:00Z" w:name="move330202344"/>
      <w:moveFrom w:id="1172" w:author="Clay Cressler" w:date="2016-07-15T11:43:00Z">
        <w:r w:rsidRPr="00B4275C" w:rsidDel="00B4275C">
          <w:rPr>
            <w:noProof/>
            <w:szCs w:val="24"/>
            <w:lang w:val="en-US"/>
          </w:rPr>
          <w:t xml:space="preserve">Savage, V. M., Gilloly, J. F., Brown, J. H. &amp; Charnov, E. L. 2004 Effects of body size and temperature on population growth. </w:t>
        </w:r>
        <w:r w:rsidRPr="00B4275C" w:rsidDel="00B4275C">
          <w:rPr>
            <w:i/>
            <w:iCs/>
            <w:noProof/>
            <w:szCs w:val="24"/>
            <w:lang w:val="en-US"/>
          </w:rPr>
          <w:t>Am. Nat.</w:t>
        </w:r>
        <w:r w:rsidRPr="00B4275C" w:rsidDel="00B4275C">
          <w:rPr>
            <w:noProof/>
            <w:szCs w:val="24"/>
            <w:lang w:val="en-US"/>
          </w:rPr>
          <w:t xml:space="preserve"> </w:t>
        </w:r>
        <w:r w:rsidRPr="00B4275C" w:rsidDel="00B4275C">
          <w:rPr>
            <w:b/>
            <w:bCs/>
            <w:noProof/>
            <w:szCs w:val="24"/>
            <w:lang w:val="en-US"/>
          </w:rPr>
          <w:t>163</w:t>
        </w:r>
        <w:r w:rsidRPr="00B4275C" w:rsidDel="00B4275C">
          <w:rPr>
            <w:noProof/>
            <w:szCs w:val="24"/>
            <w:lang w:val="en-US"/>
          </w:rPr>
          <w:t>, 429–41. (doi:10.1086/381872)</w:t>
        </w:r>
      </w:moveFrom>
      <w:moveFromRangeEnd w:id="1171"/>
    </w:p>
    <w:p w14:paraId="21189C66"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29.</w:t>
      </w:r>
      <w:r w:rsidRPr="00B4275C">
        <w:rPr>
          <w:noProof/>
          <w:szCs w:val="24"/>
          <w:lang w:val="en-US"/>
        </w:rPr>
        <w:tab/>
        <w:t xml:space="preserve">Froese, R., Pauly, D. &amp; Editors 2015 FishBase. </w:t>
      </w:r>
    </w:p>
    <w:p w14:paraId="4834AC9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0.</w:t>
      </w:r>
      <w:r w:rsidRPr="00B4275C">
        <w:rPr>
          <w:noProof/>
          <w:szCs w:val="24"/>
          <w:lang w:val="en-US"/>
        </w:rPr>
        <w:tab/>
        <w:t xml:space="preserve">McGinnis, S. &amp; Madden, T. L. 2004 BLAST: at the core of a powerful and diverse set of sequence analysis tools. </w:t>
      </w:r>
      <w:r w:rsidRPr="00B4275C">
        <w:rPr>
          <w:i/>
          <w:iCs/>
          <w:noProof/>
          <w:szCs w:val="24"/>
          <w:lang w:val="en-US"/>
        </w:rPr>
        <w:t>Nucleic Acids Res.</w:t>
      </w:r>
      <w:r w:rsidRPr="00B4275C">
        <w:rPr>
          <w:noProof/>
          <w:szCs w:val="24"/>
          <w:lang w:val="en-US"/>
        </w:rPr>
        <w:t xml:space="preserve"> </w:t>
      </w:r>
      <w:r w:rsidRPr="00B4275C">
        <w:rPr>
          <w:b/>
          <w:bCs/>
          <w:noProof/>
          <w:szCs w:val="24"/>
          <w:lang w:val="en-US"/>
        </w:rPr>
        <w:t>32</w:t>
      </w:r>
      <w:r w:rsidRPr="00B4275C">
        <w:rPr>
          <w:noProof/>
          <w:szCs w:val="24"/>
          <w:lang w:val="en-US"/>
        </w:rPr>
        <w:t>, W20–W25. (doi:10.1093/nar/gkh435)</w:t>
      </w:r>
    </w:p>
    <w:p w14:paraId="27CD741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1.</w:t>
      </w:r>
      <w:r w:rsidRPr="00B4275C">
        <w:rPr>
          <w:noProof/>
          <w:szCs w:val="24"/>
          <w:lang w:val="en-US"/>
        </w:rPr>
        <w:tab/>
        <w:t xml:space="preserve">Rice, P., Longden, I. &amp; Bleasby, A. 2000 EMBOSS: The European Molecular Biology Open Software Suite. </w:t>
      </w:r>
      <w:r w:rsidRPr="00B4275C">
        <w:rPr>
          <w:i/>
          <w:iCs/>
          <w:noProof/>
          <w:szCs w:val="24"/>
          <w:lang w:val="en-US"/>
        </w:rPr>
        <w:t>Trends Genet.</w:t>
      </w:r>
      <w:r w:rsidRPr="00B4275C">
        <w:rPr>
          <w:noProof/>
          <w:szCs w:val="24"/>
          <w:lang w:val="en-US"/>
        </w:rPr>
        <w:t xml:space="preserve"> </w:t>
      </w:r>
      <w:r w:rsidRPr="00B4275C">
        <w:rPr>
          <w:b/>
          <w:bCs/>
          <w:noProof/>
          <w:szCs w:val="24"/>
          <w:lang w:val="en-US"/>
        </w:rPr>
        <w:t>16</w:t>
      </w:r>
      <w:r w:rsidRPr="00B4275C">
        <w:rPr>
          <w:noProof/>
          <w:szCs w:val="24"/>
          <w:lang w:val="en-US"/>
        </w:rPr>
        <w:t>, 276–277. (doi:10.1016/S0168-9525(00)02024-2)</w:t>
      </w:r>
    </w:p>
    <w:p w14:paraId="0FEB9DC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2.</w:t>
      </w:r>
      <w:r w:rsidRPr="00B4275C">
        <w:rPr>
          <w:noProof/>
          <w:szCs w:val="24"/>
          <w:lang w:val="en-US"/>
        </w:rPr>
        <w:tab/>
        <w:t xml:space="preserve">Capella-Gutiérrez, S., Silla-Martínez, J. M. &amp; Gabaldón, T. 2009 trimAl: a tool for automated alignment trimming in large-scale phylogenetic analyses. </w:t>
      </w:r>
      <w:r w:rsidRPr="00B4275C">
        <w:rPr>
          <w:i/>
          <w:iCs/>
          <w:noProof/>
          <w:szCs w:val="24"/>
          <w:lang w:val="en-US"/>
        </w:rPr>
        <w:t>Bioinformatics</w:t>
      </w:r>
      <w:r w:rsidRPr="00B4275C">
        <w:rPr>
          <w:noProof/>
          <w:szCs w:val="24"/>
          <w:lang w:val="en-US"/>
        </w:rPr>
        <w:t xml:space="preserve"> </w:t>
      </w:r>
      <w:r w:rsidRPr="00B4275C">
        <w:rPr>
          <w:b/>
          <w:bCs/>
          <w:noProof/>
          <w:szCs w:val="24"/>
          <w:lang w:val="en-US"/>
        </w:rPr>
        <w:t>25</w:t>
      </w:r>
      <w:r w:rsidRPr="00B4275C">
        <w:rPr>
          <w:noProof/>
          <w:szCs w:val="24"/>
          <w:lang w:val="en-US"/>
        </w:rPr>
        <w:t xml:space="preserve">, 1972–1973. </w:t>
      </w:r>
      <w:r w:rsidRPr="00B4275C">
        <w:rPr>
          <w:noProof/>
          <w:szCs w:val="24"/>
          <w:lang w:val="en-US"/>
        </w:rPr>
        <w:lastRenderedPageBreak/>
        <w:t>(doi:10.1093/bioinformatics/btp348)</w:t>
      </w:r>
    </w:p>
    <w:p w14:paraId="5D0FB134"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3.</w:t>
      </w:r>
      <w:r w:rsidRPr="00B4275C">
        <w:rPr>
          <w:noProof/>
          <w:szCs w:val="24"/>
          <w:lang w:val="en-US"/>
        </w:rPr>
        <w:tab/>
        <w:t xml:space="preserve">Kimura, M. 1980 A simple method for estimating evolutionary rates of base substitutions through comparative studies of nucleotide sequences. </w:t>
      </w:r>
      <w:r w:rsidRPr="00B4275C">
        <w:rPr>
          <w:i/>
          <w:iCs/>
          <w:noProof/>
          <w:szCs w:val="24"/>
          <w:lang w:val="en-US"/>
        </w:rPr>
        <w:t>J. Mol. Evol.</w:t>
      </w:r>
      <w:r w:rsidRPr="00B4275C">
        <w:rPr>
          <w:noProof/>
          <w:szCs w:val="24"/>
          <w:lang w:val="en-US"/>
        </w:rPr>
        <w:t xml:space="preserve"> </w:t>
      </w:r>
      <w:r w:rsidRPr="00B4275C">
        <w:rPr>
          <w:b/>
          <w:bCs/>
          <w:noProof/>
          <w:szCs w:val="24"/>
          <w:lang w:val="en-US"/>
        </w:rPr>
        <w:t>16</w:t>
      </w:r>
      <w:r w:rsidRPr="00B4275C">
        <w:rPr>
          <w:noProof/>
          <w:szCs w:val="24"/>
          <w:lang w:val="en-US"/>
        </w:rPr>
        <w:t xml:space="preserve">, 111–120. </w:t>
      </w:r>
    </w:p>
    <w:p w14:paraId="3E0E0BA8"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4.</w:t>
      </w:r>
      <w:r w:rsidRPr="00B4275C">
        <w:rPr>
          <w:noProof/>
          <w:szCs w:val="24"/>
          <w:lang w:val="en-US"/>
        </w:rPr>
        <w:tab/>
        <w:t xml:space="preserve">Paradis, E., Claude, J. &amp; Strimmer, K. 2004 APE: Analyses of phylogenetics and evolution in R language. </w:t>
      </w:r>
      <w:r w:rsidRPr="00B4275C">
        <w:rPr>
          <w:i/>
          <w:iCs/>
          <w:noProof/>
          <w:szCs w:val="24"/>
          <w:lang w:val="en-US"/>
        </w:rPr>
        <w:t>Bioinformatics</w:t>
      </w:r>
      <w:r w:rsidRPr="00B4275C">
        <w:rPr>
          <w:noProof/>
          <w:szCs w:val="24"/>
          <w:lang w:val="en-US"/>
        </w:rPr>
        <w:t xml:space="preserve"> </w:t>
      </w:r>
      <w:r w:rsidRPr="00B4275C">
        <w:rPr>
          <w:b/>
          <w:bCs/>
          <w:noProof/>
          <w:szCs w:val="24"/>
          <w:lang w:val="en-US"/>
        </w:rPr>
        <w:t>20</w:t>
      </w:r>
      <w:r w:rsidRPr="00B4275C">
        <w:rPr>
          <w:noProof/>
          <w:szCs w:val="24"/>
          <w:lang w:val="en-US"/>
        </w:rPr>
        <w:t>, 289–290. (doi:10.1093/bioinformatics/btg412)</w:t>
      </w:r>
    </w:p>
    <w:p w14:paraId="3BE1F7DC"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5.</w:t>
      </w:r>
      <w:r w:rsidRPr="00B4275C">
        <w:rPr>
          <w:noProof/>
          <w:szCs w:val="24"/>
          <w:lang w:val="en-US"/>
        </w:rPr>
        <w:tab/>
        <w:t xml:space="preserve">Poulin, R. &amp; Mouillot, D. 2003 Parasite specialization from a phylogenetic perspective: a new index of host specificity. </w:t>
      </w:r>
      <w:r w:rsidRPr="00B4275C">
        <w:rPr>
          <w:i/>
          <w:iCs/>
          <w:noProof/>
          <w:szCs w:val="24"/>
          <w:lang w:val="en-US"/>
        </w:rPr>
        <w:t>Parasitology</w:t>
      </w:r>
      <w:r w:rsidRPr="00B4275C">
        <w:rPr>
          <w:noProof/>
          <w:szCs w:val="24"/>
          <w:lang w:val="en-US"/>
        </w:rPr>
        <w:t xml:space="preserve"> </w:t>
      </w:r>
      <w:r w:rsidRPr="00B4275C">
        <w:rPr>
          <w:b/>
          <w:bCs/>
          <w:noProof/>
          <w:szCs w:val="24"/>
          <w:lang w:val="en-US"/>
        </w:rPr>
        <w:t>126</w:t>
      </w:r>
      <w:r w:rsidRPr="00B4275C">
        <w:rPr>
          <w:noProof/>
          <w:szCs w:val="24"/>
          <w:lang w:val="en-US"/>
        </w:rPr>
        <w:t>, 473–480. (doi:10.1017/S0031182003002993)</w:t>
      </w:r>
    </w:p>
    <w:p w14:paraId="66EE85DE"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6.</w:t>
      </w:r>
      <w:r w:rsidRPr="00B4275C">
        <w:rPr>
          <w:noProof/>
          <w:szCs w:val="24"/>
          <w:lang w:val="en-US"/>
        </w:rPr>
        <w:tab/>
        <w:t xml:space="preserve">Faith, D. P. 1992 Conservation evaluation and phylogenetic diversity. </w:t>
      </w:r>
      <w:r w:rsidRPr="00B4275C">
        <w:rPr>
          <w:i/>
          <w:iCs/>
          <w:noProof/>
          <w:szCs w:val="24"/>
          <w:lang w:val="en-US"/>
        </w:rPr>
        <w:t>Biol. Conserv.</w:t>
      </w:r>
      <w:r w:rsidRPr="00B4275C">
        <w:rPr>
          <w:noProof/>
          <w:szCs w:val="24"/>
          <w:lang w:val="en-US"/>
        </w:rPr>
        <w:t xml:space="preserve"> </w:t>
      </w:r>
      <w:r w:rsidRPr="00B4275C">
        <w:rPr>
          <w:b/>
          <w:bCs/>
          <w:noProof/>
          <w:szCs w:val="24"/>
          <w:lang w:val="en-US"/>
        </w:rPr>
        <w:t>61</w:t>
      </w:r>
      <w:r w:rsidRPr="00B4275C">
        <w:rPr>
          <w:noProof/>
          <w:szCs w:val="24"/>
          <w:lang w:val="en-US"/>
        </w:rPr>
        <w:t>, 1–10. (doi:10.1016/0006-3207(92)91201-3)</w:t>
      </w:r>
    </w:p>
    <w:p w14:paraId="67927268"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7.</w:t>
      </w:r>
      <w:r w:rsidRPr="00B4275C">
        <w:rPr>
          <w:noProof/>
          <w:szCs w:val="24"/>
          <w:lang w:val="en-US"/>
        </w:rPr>
        <w:tab/>
        <w:t xml:space="preserve">Schliep, K. P. 2011 phangorn: phylogenetic analysis in R. </w:t>
      </w:r>
      <w:r w:rsidRPr="00B4275C">
        <w:rPr>
          <w:i/>
          <w:iCs/>
          <w:noProof/>
          <w:szCs w:val="24"/>
          <w:lang w:val="en-US"/>
        </w:rPr>
        <w:t>Bioinformatics</w:t>
      </w:r>
      <w:r w:rsidRPr="00B4275C">
        <w:rPr>
          <w:noProof/>
          <w:szCs w:val="24"/>
          <w:lang w:val="en-US"/>
        </w:rPr>
        <w:t xml:space="preserve"> </w:t>
      </w:r>
      <w:r w:rsidRPr="00B4275C">
        <w:rPr>
          <w:b/>
          <w:bCs/>
          <w:noProof/>
          <w:szCs w:val="24"/>
          <w:lang w:val="en-US"/>
        </w:rPr>
        <w:t>27</w:t>
      </w:r>
      <w:r w:rsidRPr="00B4275C">
        <w:rPr>
          <w:noProof/>
          <w:szCs w:val="24"/>
          <w:lang w:val="en-US"/>
        </w:rPr>
        <w:t>, 592–593. (doi:10.1093/bioinformatics/btq706)</w:t>
      </w:r>
    </w:p>
    <w:p w14:paraId="783BFB09"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8.</w:t>
      </w:r>
      <w:r w:rsidRPr="00B4275C">
        <w:rPr>
          <w:noProof/>
          <w:szCs w:val="24"/>
          <w:lang w:val="en-US"/>
        </w:rPr>
        <w:tab/>
        <w:t xml:space="preserve">Kembel, S. W., Cowan, P. D., Helmus, M. R., Cornwell, W. K., Morlon, H., Ackerly, D. D., Blomberg, S. P. &amp; Webb, C. O. 2010 Picante: R tools for integrating phylogenies and ecology. </w:t>
      </w:r>
      <w:r w:rsidRPr="00B4275C">
        <w:rPr>
          <w:i/>
          <w:iCs/>
          <w:noProof/>
          <w:szCs w:val="24"/>
          <w:lang w:val="en-US"/>
        </w:rPr>
        <w:t>Bioinformatics</w:t>
      </w:r>
      <w:r w:rsidRPr="00B4275C">
        <w:rPr>
          <w:noProof/>
          <w:szCs w:val="24"/>
          <w:lang w:val="en-US"/>
        </w:rPr>
        <w:t xml:space="preserve"> </w:t>
      </w:r>
      <w:r w:rsidRPr="00B4275C">
        <w:rPr>
          <w:b/>
          <w:bCs/>
          <w:noProof/>
          <w:szCs w:val="24"/>
          <w:lang w:val="en-US"/>
        </w:rPr>
        <w:t>26</w:t>
      </w:r>
      <w:r w:rsidRPr="00B4275C">
        <w:rPr>
          <w:noProof/>
          <w:szCs w:val="24"/>
          <w:lang w:val="en-US"/>
        </w:rPr>
        <w:t>, 1463–1464. (doi:10.1093/bioinformatics/btq166)</w:t>
      </w:r>
    </w:p>
    <w:p w14:paraId="301A80C1" w14:textId="77777777" w:rsidR="000E617C" w:rsidRPr="00B4275C" w:rsidRDefault="000E617C" w:rsidP="000E617C">
      <w:pPr>
        <w:widowControl w:val="0"/>
        <w:autoSpaceDE w:val="0"/>
        <w:autoSpaceDN w:val="0"/>
        <w:adjustRightInd w:val="0"/>
        <w:ind w:left="640" w:hanging="640"/>
        <w:rPr>
          <w:noProof/>
          <w:szCs w:val="24"/>
          <w:lang w:val="en-US"/>
        </w:rPr>
      </w:pPr>
      <w:r w:rsidRPr="00B4275C">
        <w:rPr>
          <w:noProof/>
          <w:szCs w:val="24"/>
          <w:lang w:val="en-US"/>
        </w:rPr>
        <w:t>39.</w:t>
      </w:r>
      <w:r w:rsidRPr="00B4275C">
        <w:rPr>
          <w:noProof/>
          <w:szCs w:val="24"/>
          <w:lang w:val="en-US"/>
        </w:rPr>
        <w:tab/>
        <w:t xml:space="preserve">Smith, M. A., Rodriguez, J. J., Whitfield, J. B., Deans, A. R., Janzen, D. H., Hallwachs, W. &amp; Hebert, P. D. N. 2008 Extreme diversity of tropical parasitoid wasps exposed by iterative integration of natural history, DNA barcoding, morphology, and collections. </w:t>
      </w:r>
      <w:r w:rsidRPr="00B4275C">
        <w:rPr>
          <w:i/>
          <w:iCs/>
          <w:noProof/>
          <w:szCs w:val="24"/>
          <w:lang w:val="en-US"/>
        </w:rPr>
        <w:t>Proc. Natl. Acad. Sci. U. S. A.</w:t>
      </w:r>
      <w:r w:rsidRPr="00B4275C">
        <w:rPr>
          <w:noProof/>
          <w:szCs w:val="24"/>
          <w:lang w:val="en-US"/>
        </w:rPr>
        <w:t xml:space="preserve"> </w:t>
      </w:r>
      <w:r w:rsidRPr="00B4275C">
        <w:rPr>
          <w:b/>
          <w:bCs/>
          <w:noProof/>
          <w:szCs w:val="24"/>
          <w:lang w:val="en-US"/>
        </w:rPr>
        <w:t>105</w:t>
      </w:r>
      <w:r w:rsidRPr="00B4275C">
        <w:rPr>
          <w:noProof/>
          <w:szCs w:val="24"/>
          <w:lang w:val="en-US"/>
        </w:rPr>
        <w:t>, 12359–12364. (doi:10.1073/pnas.0805319105)</w:t>
      </w:r>
    </w:p>
    <w:p w14:paraId="03CA48F4" w14:textId="77777777" w:rsidR="000E617C" w:rsidRPr="00B4275C" w:rsidRDefault="000E617C" w:rsidP="000E617C">
      <w:pPr>
        <w:widowControl w:val="0"/>
        <w:autoSpaceDE w:val="0"/>
        <w:autoSpaceDN w:val="0"/>
        <w:adjustRightInd w:val="0"/>
        <w:ind w:left="640" w:hanging="640"/>
        <w:rPr>
          <w:noProof/>
          <w:szCs w:val="24"/>
        </w:rPr>
      </w:pPr>
      <w:r w:rsidRPr="00B4275C">
        <w:rPr>
          <w:noProof/>
          <w:szCs w:val="24"/>
          <w:lang w:val="en-US"/>
        </w:rPr>
        <w:t>40.</w:t>
      </w:r>
      <w:r w:rsidRPr="00B4275C">
        <w:rPr>
          <w:noProof/>
          <w:szCs w:val="24"/>
          <w:lang w:val="en-US"/>
        </w:rPr>
        <w:tab/>
        <w:t xml:space="preserve">Gudelj, I., Van den Bosch, F. &amp; Gilligan, C. A. 2004 Transmission rates and adaptive evolution of pathogens in sympatric heterogeneous plant populations. </w:t>
      </w:r>
      <w:r w:rsidRPr="00B4275C">
        <w:rPr>
          <w:i/>
          <w:iCs/>
          <w:noProof/>
          <w:szCs w:val="24"/>
          <w:lang w:val="en-US"/>
        </w:rPr>
        <w:t>Proc. R. Soc. London B Biol. Sci.</w:t>
      </w:r>
      <w:r w:rsidRPr="00B4275C">
        <w:rPr>
          <w:noProof/>
          <w:szCs w:val="24"/>
          <w:lang w:val="en-US"/>
        </w:rPr>
        <w:t xml:space="preserve"> </w:t>
      </w:r>
      <w:r w:rsidRPr="00B4275C">
        <w:rPr>
          <w:b/>
          <w:bCs/>
          <w:noProof/>
          <w:szCs w:val="24"/>
          <w:lang w:val="en-US"/>
        </w:rPr>
        <w:t>271</w:t>
      </w:r>
      <w:r w:rsidRPr="00B4275C">
        <w:rPr>
          <w:noProof/>
          <w:szCs w:val="24"/>
          <w:lang w:val="en-US"/>
        </w:rPr>
        <w:t>, 2187–2194. (doi:10.1098/rspb.2004.2837)</w:t>
      </w:r>
    </w:p>
    <w:p w14:paraId="1C668D32" w14:textId="2BED0729" w:rsidR="006473CD" w:rsidRPr="006473CD" w:rsidRDefault="00C5308B" w:rsidP="000E617C">
      <w:pPr>
        <w:widowControl w:val="0"/>
        <w:autoSpaceDE w:val="0"/>
        <w:autoSpaceDN w:val="0"/>
        <w:adjustRightInd w:val="0"/>
        <w:ind w:left="640" w:hanging="640"/>
        <w:rPr>
          <w:b/>
          <w:szCs w:val="24"/>
        </w:rPr>
      </w:pPr>
      <w:r w:rsidRPr="00B4275C">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1173"/>
      <w:r>
        <w:rPr>
          <w:szCs w:val="24"/>
        </w:rPr>
        <w:t>Appendix D: additional results???</w:t>
      </w:r>
      <w:commentRangeEnd w:id="1173"/>
      <w:r w:rsidR="00033E3B">
        <w:rPr>
          <w:rStyle w:val="CommentReference"/>
        </w:rPr>
        <w:commentReference w:id="1173"/>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21F9A0F1" w14:textId="77777777" w:rsidR="00783720" w:rsidRDefault="00783720">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00A00A5B" w14:textId="77777777" w:rsidR="00783720" w:rsidRPr="005E6190" w:rsidRDefault="00783720"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16B9FF81" w14:textId="77777777" w:rsidR="00783720" w:rsidRDefault="00783720">
      <w:pPr>
        <w:pStyle w:val="CommentText"/>
      </w:pPr>
      <w:r>
        <w:rPr>
          <w:rStyle w:val="CommentReference"/>
        </w:rPr>
        <w:annotationRef/>
      </w:r>
      <w:r>
        <w:t>What analysis? Perhaps need to be more specific here</w:t>
      </w:r>
    </w:p>
  </w:comment>
  <w:comment w:id="6" w:author="JG Walker" w:date="2016-06-13T17:37:00Z" w:initials="JW">
    <w:p w14:paraId="788BC56A" w14:textId="77777777" w:rsidR="00783720" w:rsidRDefault="00783720">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252158C6" w14:textId="77777777" w:rsidR="00783720" w:rsidRDefault="00783720" w:rsidP="006473CD">
      <w:pPr>
        <w:pStyle w:val="CommentText"/>
      </w:pPr>
      <w:r>
        <w:rPr>
          <w:rStyle w:val="CommentReference"/>
        </w:rPr>
        <w:annotationRef/>
      </w:r>
      <w:r>
        <w:t>This last sentence is pretty weak.</w:t>
      </w:r>
    </w:p>
    <w:p w14:paraId="0B577D53" w14:textId="77777777" w:rsidR="00783720" w:rsidRDefault="00783720" w:rsidP="006473CD">
      <w:pPr>
        <w:pStyle w:val="CommentText"/>
      </w:pPr>
      <w:r>
        <w:t>JC: Agree but always good to return to abstract when doc finished</w:t>
      </w:r>
    </w:p>
  </w:comment>
  <w:comment w:id="120" w:author="JG Walker" w:date="2016-06-13T17:37:00Z" w:initials="JW">
    <w:p w14:paraId="6EB54234" w14:textId="77777777" w:rsidR="00783720" w:rsidRDefault="00783720"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783720" w:rsidRDefault="00783720"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95" w:author="Clay Cressler" w:date="2016-07-14T12:29:00Z" w:initials="CC">
    <w:p w14:paraId="095EC40B" w14:textId="5735011E" w:rsidR="00783720" w:rsidRDefault="00783720">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90" w:author="JG Walker" w:date="2016-06-13T17:37:00Z" w:initials="JW">
    <w:p w14:paraId="7BA7F36F" w14:textId="77777777" w:rsidR="00783720" w:rsidRDefault="00783720">
      <w:pPr>
        <w:pStyle w:val="CommentText"/>
      </w:pPr>
      <w:r>
        <w:rPr>
          <w:rStyle w:val="CommentReference"/>
        </w:rPr>
        <w:annotationRef/>
      </w:r>
      <w:r>
        <w:t>Should we add more traits to the table? There were some others that Amy H put in and explored in the early paper outline.</w:t>
      </w:r>
    </w:p>
    <w:p w14:paraId="7532D990" w14:textId="77777777" w:rsidR="00783720" w:rsidRDefault="00783720">
      <w:pPr>
        <w:pStyle w:val="CommentText"/>
      </w:pPr>
    </w:p>
    <w:p w14:paraId="3AD16D69" w14:textId="77777777" w:rsidR="00783720" w:rsidRDefault="00783720">
      <w:pPr>
        <w:pStyle w:val="CommentText"/>
      </w:pPr>
      <w:r>
        <w:t>Or, should we reduce the table to only those traits that are explored in the model, and use this to explain the traits in the database?</w:t>
      </w:r>
    </w:p>
    <w:p w14:paraId="0F5F37FA" w14:textId="77777777" w:rsidR="00783720" w:rsidRDefault="00783720">
      <w:pPr>
        <w:pStyle w:val="CommentText"/>
      </w:pPr>
    </w:p>
    <w:p w14:paraId="52F33BB3" w14:textId="77777777" w:rsidR="00783720" w:rsidRDefault="00783720">
      <w:pPr>
        <w:pStyle w:val="CommentText"/>
      </w:pPr>
      <w:r>
        <w:t>In any case, please add additional examples that you know of to column 3.</w:t>
      </w:r>
    </w:p>
  </w:comment>
  <w:comment w:id="339" w:author="Clay Cressler" w:date="2016-07-15T13:56:00Z" w:initials="CC">
    <w:p w14:paraId="5B33C726" w14:textId="2E57EA85" w:rsidR="00783720" w:rsidRDefault="00783720">
      <w:pPr>
        <w:pStyle w:val="CommentText"/>
      </w:pPr>
      <w:r>
        <w:rPr>
          <w:rStyle w:val="CommentReference"/>
        </w:rPr>
        <w:annotationRef/>
      </w:r>
      <w:r>
        <w:t xml:space="preserve">I’m not quite sure whether to interpret this statement as saying that </w:t>
      </w:r>
      <w:proofErr w:type="spellStart"/>
      <w:r>
        <w:t>trophically</w:t>
      </w:r>
      <w:proofErr w:type="spellEnd"/>
      <w:r>
        <w:t xml:space="preserve"> transmitted parasites should be more specialized than non-</w:t>
      </w:r>
      <w:proofErr w:type="spellStart"/>
      <w:r>
        <w:t>trophically</w:t>
      </w:r>
      <w:proofErr w:type="spellEnd"/>
      <w:r>
        <w:t xml:space="preserve"> transmitted parasites. This wording is also very close to that used by the original paper.</w:t>
      </w:r>
    </w:p>
  </w:comment>
  <w:comment w:id="372" w:author="Clay" w:date="2016-06-13T17:37:00Z" w:initials="C">
    <w:p w14:paraId="4541701B" w14:textId="77777777" w:rsidR="00783720" w:rsidRDefault="00783720">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783720" w:rsidRDefault="00783720">
      <w:pPr>
        <w:pStyle w:val="CommentText"/>
      </w:pPr>
    </w:p>
    <w:p w14:paraId="30526A42" w14:textId="77777777" w:rsidR="00783720" w:rsidRDefault="00783720">
      <w:pPr>
        <w:pStyle w:val="CommentText"/>
      </w:pPr>
      <w:r>
        <w:t>JW: That seems standard to me. I suppose if there were vertical transmission in intermediate hosts they could avoid the environmental transmission part?</w:t>
      </w:r>
    </w:p>
  </w:comment>
  <w:comment w:id="373" w:author="Jo Cable" w:date="2016-06-13T17:37:00Z" w:initials="JC">
    <w:p w14:paraId="64C3260A" w14:textId="77777777" w:rsidR="00783720" w:rsidRDefault="00783720">
      <w:pPr>
        <w:pStyle w:val="CommentText"/>
      </w:pPr>
      <w:r>
        <w:rPr>
          <w:rStyle w:val="CommentReference"/>
        </w:rPr>
        <w:annotationRef/>
      </w:r>
      <w:r>
        <w:t>Clarify if simple or complex life cycle before going into details of the two parasites</w:t>
      </w:r>
    </w:p>
  </w:comment>
  <w:comment w:id="1009" w:author="Jo Cable" w:date="2016-06-13T17:37:00Z" w:initials="JC">
    <w:p w14:paraId="27291C87" w14:textId="77777777" w:rsidR="00783720" w:rsidRDefault="00783720">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1010" w:author="Jo Cable" w:date="2016-06-13T17:37:00Z" w:initials="JC">
    <w:p w14:paraId="6F383078" w14:textId="77777777" w:rsidR="00783720" w:rsidRDefault="00783720">
      <w:pPr>
        <w:pStyle w:val="CommentText"/>
      </w:pPr>
      <w:r>
        <w:rPr>
          <w:rStyle w:val="CommentReference"/>
        </w:rPr>
        <w:annotationRef/>
      </w:r>
      <w:r>
        <w:t>Why not just say they were totally excluded from all analyses?</w:t>
      </w:r>
    </w:p>
    <w:p w14:paraId="59A86C18" w14:textId="77777777" w:rsidR="00783720" w:rsidRDefault="00783720">
      <w:pPr>
        <w:pStyle w:val="CommentText"/>
      </w:pPr>
    </w:p>
    <w:p w14:paraId="2D47C257" w14:textId="77777777" w:rsidR="00783720" w:rsidRDefault="00783720">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1013" w:author="Jo Cable" w:date="2016-06-13T17:37:00Z" w:initials="JC">
    <w:p w14:paraId="34F7537B" w14:textId="77777777" w:rsidR="00783720" w:rsidRDefault="00783720">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783720" w:rsidRDefault="00783720">
      <w:pPr>
        <w:pStyle w:val="CommentText"/>
      </w:pPr>
    </w:p>
    <w:p w14:paraId="338311ED" w14:textId="77777777" w:rsidR="00783720" w:rsidRDefault="00783720">
      <w:pPr>
        <w:pStyle w:val="CommentText"/>
      </w:pPr>
      <w:r>
        <w:t>Ok this is answered in the next paragraph – but I don't understand it</w:t>
      </w:r>
    </w:p>
  </w:comment>
  <w:comment w:id="1015" w:author="Jo Cable" w:date="2016-06-13T17:37:00Z" w:initials="JC">
    <w:p w14:paraId="0A9092B2" w14:textId="77777777" w:rsidR="00783720" w:rsidRDefault="00783720">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1019" w:author="SJP" w:date="2016-06-13T17:37:00Z" w:initials="MOU">
    <w:p w14:paraId="67586CFC" w14:textId="77777777" w:rsidR="00783720" w:rsidRDefault="00783720">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1020" w:author="Jo Cable" w:date="2016-06-13T17:37:00Z" w:initials="JC">
    <w:p w14:paraId="4659F3D6" w14:textId="77777777" w:rsidR="00783720" w:rsidRDefault="00783720">
      <w:pPr>
        <w:pStyle w:val="CommentText"/>
      </w:pPr>
      <w:r>
        <w:rPr>
          <w:rStyle w:val="CommentReference"/>
        </w:rPr>
        <w:annotationRef/>
      </w:r>
      <w:proofErr w:type="gramStart"/>
      <w:r>
        <w:t>why</w:t>
      </w:r>
      <w:proofErr w:type="gramEnd"/>
      <w:r>
        <w:t xml:space="preserve"> not order this after SPD in table</w:t>
      </w:r>
    </w:p>
  </w:comment>
  <w:comment w:id="1021" w:author="JG Walker" w:date="2016-06-13T17:37:00Z" w:initials="JW">
    <w:p w14:paraId="03EC2EFD" w14:textId="77777777" w:rsidR="00783720" w:rsidRDefault="00783720">
      <w:pPr>
        <w:pStyle w:val="CommentText"/>
      </w:pPr>
      <w:r>
        <w:rPr>
          <w:rStyle w:val="CommentReference"/>
        </w:rPr>
        <w:annotationRef/>
      </w:r>
      <w:r>
        <w:t>Possibly only include one of these</w:t>
      </w:r>
    </w:p>
  </w:comment>
  <w:comment w:id="1022" w:author="Jo Cable" w:date="2016-06-13T17:37:00Z" w:initials="JC">
    <w:p w14:paraId="44976A1C" w14:textId="77777777" w:rsidR="00783720" w:rsidRDefault="00783720">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783720" w:rsidRDefault="00783720">
      <w:pPr>
        <w:pStyle w:val="CommentText"/>
      </w:pPr>
    </w:p>
    <w:p w14:paraId="337B2BA2" w14:textId="77777777" w:rsidR="00783720" w:rsidRDefault="00783720">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783720" w:rsidRDefault="00783720">
      <w:pPr>
        <w:pStyle w:val="CommentText"/>
      </w:pPr>
    </w:p>
    <w:p w14:paraId="6684E140" w14:textId="77777777" w:rsidR="00783720" w:rsidRDefault="00783720">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1023" w:author="Clay Cressler" w:date="2016-07-18T13:37:00Z" w:initials="CC">
    <w:p w14:paraId="2E430D4B" w14:textId="3689DE22" w:rsidR="00783720" w:rsidRDefault="00783720">
      <w:pPr>
        <w:pStyle w:val="CommentText"/>
      </w:pPr>
      <w:r>
        <w:rPr>
          <w:rStyle w:val="CommentReference"/>
        </w:rPr>
        <w:annotationRef/>
      </w:r>
      <w:r>
        <w:t xml:space="preserve">I don’t think we want to do this now. It is complicated and the model analyses suggest that, for most sets of model assumptions, the predictions are identical for both </w:t>
      </w:r>
      <w:proofErr w:type="spellStart"/>
      <w:r>
        <w:t>endo</w:t>
      </w:r>
      <w:proofErr w:type="spellEnd"/>
      <w:r>
        <w:t xml:space="preserve">- and </w:t>
      </w:r>
      <w:proofErr w:type="spellStart"/>
      <w:r>
        <w:t>ectoparasites</w:t>
      </w:r>
      <w:proofErr w:type="spellEnd"/>
      <w:r>
        <w:t>.</w:t>
      </w:r>
    </w:p>
  </w:comment>
  <w:comment w:id="1024" w:author="Jo Cable" w:date="2016-06-13T17:37:00Z" w:initials="JC">
    <w:p w14:paraId="12C24C37" w14:textId="77777777" w:rsidR="00783720" w:rsidRDefault="00783720">
      <w:pPr>
        <w:pStyle w:val="CommentText"/>
      </w:pPr>
      <w:r>
        <w:rPr>
          <w:rStyle w:val="CommentReference"/>
        </w:rPr>
        <w:annotationRef/>
      </w:r>
      <w:proofErr w:type="gramStart"/>
      <w:r>
        <w:t>and</w:t>
      </w:r>
      <w:proofErr w:type="gramEnd"/>
      <w:r>
        <w:t xml:space="preserve"> then averaged for  that species?</w:t>
      </w:r>
    </w:p>
    <w:p w14:paraId="42F2860A" w14:textId="77777777" w:rsidR="00783720" w:rsidRDefault="00783720">
      <w:pPr>
        <w:pStyle w:val="CommentText"/>
      </w:pPr>
    </w:p>
    <w:p w14:paraId="6D0CFFFA" w14:textId="77777777" w:rsidR="00783720" w:rsidRDefault="00783720">
      <w:pPr>
        <w:pStyle w:val="CommentText"/>
      </w:pPr>
      <w:r>
        <w:t>JW: no, a parasite found in one region was essentially considered separately from the same parasite found in another region</w:t>
      </w:r>
    </w:p>
  </w:comment>
  <w:comment w:id="1025" w:author="Jo Cable" w:date="2016-06-13T17:37:00Z" w:initials="JC">
    <w:p w14:paraId="26C50B90" w14:textId="77777777" w:rsidR="00783720" w:rsidRDefault="00783720">
      <w:pPr>
        <w:pStyle w:val="CommentText"/>
      </w:pPr>
      <w:r>
        <w:rPr>
          <w:rStyle w:val="CommentReference"/>
        </w:rPr>
        <w:annotationRef/>
      </w:r>
      <w:r>
        <w:t xml:space="preserve">How do you envisage the results section looking? Re: Clay’s </w:t>
      </w:r>
      <w:proofErr w:type="gramStart"/>
      <w:r>
        <w:t>model ?</w:t>
      </w:r>
      <w:proofErr w:type="gramEnd"/>
    </w:p>
  </w:comment>
  <w:comment w:id="1031" w:author="Jo Cable" w:date="2016-06-13T17:37:00Z" w:initials="JC">
    <w:p w14:paraId="705962F5" w14:textId="77777777" w:rsidR="00783720" w:rsidRDefault="00783720">
      <w:pPr>
        <w:pStyle w:val="CommentText"/>
      </w:pPr>
      <w:r>
        <w:rPr>
          <w:rStyle w:val="CommentReference"/>
        </w:rPr>
        <w:annotationRef/>
      </w:r>
      <w:r>
        <w:t>Can you just say it can not be tested?</w:t>
      </w:r>
    </w:p>
  </w:comment>
  <w:comment w:id="1030" w:author="Clay Cressler" w:date="2016-07-18T13:30:00Z" w:initials="CC">
    <w:p w14:paraId="12771DF4" w14:textId="02712D42" w:rsidR="00783720" w:rsidRPr="00514D86" w:rsidRDefault="00783720">
      <w:pPr>
        <w:pStyle w:val="CommentText"/>
      </w:pPr>
      <w:r>
        <w:rPr>
          <w:rStyle w:val="CommentReference"/>
        </w:rPr>
        <w:annotationRef/>
      </w:r>
      <w:r>
        <w:t xml:space="preserve">Obviously we cannot statistically test for significant differences. It would still be interesting to report something here, perhaps the mean </w:t>
      </w:r>
      <w:proofErr w:type="spellStart"/>
      <w:r>
        <w:t>generalism</w:t>
      </w:r>
      <w:proofErr w:type="spellEnd"/>
      <w:r>
        <w:t xml:space="preserve"> index for </w:t>
      </w:r>
      <w:proofErr w:type="spellStart"/>
      <w:r>
        <w:t>endoparasites</w:t>
      </w:r>
      <w:proofErr w:type="spellEnd"/>
      <w:r>
        <w:t xml:space="preserve"> compared to </w:t>
      </w:r>
      <w:proofErr w:type="spellStart"/>
      <w:r>
        <w:t>ectoparasites</w:t>
      </w:r>
      <w:proofErr w:type="spellEnd"/>
      <w:r>
        <w:t xml:space="preserve">? Is there </w:t>
      </w:r>
      <w:r>
        <w:rPr>
          <w:i/>
        </w:rPr>
        <w:t>any</w:t>
      </w:r>
      <w:r>
        <w:t xml:space="preserve"> evidence for or against the model prediction?</w:t>
      </w:r>
    </w:p>
  </w:comment>
  <w:comment w:id="1032" w:author="Clay" w:date="2016-06-13T17:37:00Z" w:initials="C">
    <w:p w14:paraId="3036546E" w14:textId="77777777" w:rsidR="00783720" w:rsidRDefault="00783720"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783720" w:rsidRDefault="00783720" w:rsidP="003B121B">
      <w:pPr>
        <w:pStyle w:val="CommentText"/>
      </w:pPr>
    </w:p>
    <w:p w14:paraId="6FD2F986" w14:textId="77777777" w:rsidR="00783720" w:rsidRDefault="00783720"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1033" w:author="Clay" w:date="2016-06-13T17:37:00Z" w:initials="C">
    <w:p w14:paraId="0BBB8624" w14:textId="77777777" w:rsidR="00783720" w:rsidRDefault="00783720" w:rsidP="003B121B">
      <w:pPr>
        <w:pStyle w:val="CommentText"/>
      </w:pPr>
      <w:r>
        <w:rPr>
          <w:rStyle w:val="CommentReference"/>
        </w:rPr>
        <w:annotationRef/>
      </w:r>
      <w:r>
        <w:t>These distributions should be shown somewhere.</w:t>
      </w:r>
    </w:p>
    <w:p w14:paraId="3415BB51" w14:textId="77777777" w:rsidR="00783720" w:rsidRDefault="00783720" w:rsidP="003B121B">
      <w:pPr>
        <w:pStyle w:val="CommentText"/>
      </w:pPr>
    </w:p>
    <w:p w14:paraId="40BFDAA8" w14:textId="77777777" w:rsidR="00783720" w:rsidRDefault="00783720"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1034" w:author="Clay Cressler" w:date="2016-06-20T15:54:00Z" w:initials="CC">
    <w:p w14:paraId="1B343CC5" w14:textId="77777777" w:rsidR="00783720" w:rsidRDefault="00783720">
      <w:pPr>
        <w:pStyle w:val="CommentText"/>
      </w:pPr>
      <w:r>
        <w:rPr>
          <w:rStyle w:val="CommentReference"/>
        </w:rPr>
        <w:annotationRef/>
      </w:r>
      <w:r>
        <w:t>I agree with Amy here – some figures are essential.</w:t>
      </w:r>
    </w:p>
  </w:comment>
  <w:comment w:id="1035" w:author="Amy Hurford" w:date="2016-06-13T17:37:00Z" w:initials="AH">
    <w:p w14:paraId="3E0C0DF6" w14:textId="77777777" w:rsidR="00783720" w:rsidRDefault="00783720">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1040" w:author="Clay" w:date="2016-06-13T17:37:00Z" w:initials="C">
    <w:p w14:paraId="6F805947" w14:textId="77777777" w:rsidR="00783720" w:rsidRDefault="00783720">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1041" w:author="JG Walker" w:date="2016-06-13T17:37:00Z" w:initials="JW">
    <w:p w14:paraId="29EDDA80" w14:textId="77777777" w:rsidR="00783720" w:rsidRDefault="00783720">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1043" w:author="Clay Cressler" w:date="2016-07-18T17:08:00Z" w:initials="CC">
    <w:p w14:paraId="27EFB765" w14:textId="77777777" w:rsidR="00CD3A0E" w:rsidRPr="00AD4348" w:rsidRDefault="00CD3A0E" w:rsidP="00CD3A0E">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1045" w:author="JG Walker" w:date="2016-06-13T17:37:00Z" w:initials="JW">
    <w:p w14:paraId="24E434F2" w14:textId="77777777" w:rsidR="00783720" w:rsidRDefault="00783720">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1050" w:author="Clay Cressler" w:date="2016-06-20T19:27:00Z" w:initials="CC">
    <w:p w14:paraId="38D0DA62" w14:textId="6CFAEE72" w:rsidR="00783720" w:rsidRPr="003627AC" w:rsidRDefault="00783720">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1051" w:author="Clay Cressler" w:date="2016-06-20T19:12:00Z" w:initials="CC">
    <w:p w14:paraId="6E34F9F6" w14:textId="7D60C916" w:rsidR="00783720" w:rsidRPr="00A51431" w:rsidRDefault="00783720">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1052" w:author="Clay Cressler" w:date="2016-06-20T19:14:00Z" w:initials="CC">
    <w:p w14:paraId="66032CBD" w14:textId="695D3647" w:rsidR="00783720" w:rsidRPr="00A51431" w:rsidRDefault="00783720">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1053" w:author="Clay Cressler" w:date="2016-06-20T19:19:00Z" w:initials="CC">
    <w:p w14:paraId="208E3499" w14:textId="66C12026" w:rsidR="00783720" w:rsidRPr="006C3F5A" w:rsidRDefault="00783720">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1054" w:author="Clay Cressler" w:date="2016-06-20T19:30:00Z" w:initials="CC">
    <w:p w14:paraId="6E382E02" w14:textId="77777777" w:rsidR="00783720" w:rsidRPr="005B51B0" w:rsidRDefault="00783720"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1055" w:author="Clay Cressler" w:date="2016-07-14T13:03:00Z" w:initials="CC">
    <w:p w14:paraId="7C49E7A7" w14:textId="58ED7A5B" w:rsidR="00783720" w:rsidRPr="007F4B49" w:rsidRDefault="00783720" w:rsidP="003627AC">
      <w:pPr>
        <w:pStyle w:val="CommentText"/>
      </w:pPr>
      <w:r>
        <w:rPr>
          <w:rStyle w:val="CommentReference"/>
        </w:rPr>
        <w:annotationRef/>
      </w:r>
      <w:proofErr w:type="spellStart"/>
      <w:r>
        <w:t>Schmid-Hempel</w:t>
      </w:r>
      <w:proofErr w:type="spellEnd"/>
      <w:r>
        <w:t xml:space="preserve">, P. 2011. </w:t>
      </w:r>
      <w:r>
        <w:rPr>
          <w:i/>
        </w:rPr>
        <w:t xml:space="preserve">Evolutionary Parasitology. </w:t>
      </w:r>
      <w:r>
        <w:t>Oxford University Press.</w:t>
      </w:r>
    </w:p>
  </w:comment>
  <w:comment w:id="1058" w:author="Clay Cressler" w:date="2016-06-20T14:49:00Z" w:initials="CC">
    <w:p w14:paraId="61CFF696" w14:textId="77777777" w:rsidR="00783720" w:rsidRDefault="00783720"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1059" w:author="Clay Cressler" w:date="2016-06-20T14:37:00Z" w:initials="CC">
    <w:p w14:paraId="0233CE0F" w14:textId="77777777" w:rsidR="00783720" w:rsidRPr="00915A40" w:rsidRDefault="00783720"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1060" w:author="Clay Cressler" w:date="2016-06-20T17:42:00Z" w:initials="CC">
    <w:p w14:paraId="32E450FC" w14:textId="77777777" w:rsidR="00783720" w:rsidRPr="00357BBC" w:rsidRDefault="00783720"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1064" w:author="Clay Cressler" w:date="2016-06-20T17:54:00Z" w:initials="CC">
    <w:p w14:paraId="5FEB4EFE" w14:textId="77777777" w:rsidR="00783720" w:rsidRPr="00915A40" w:rsidRDefault="00783720"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1067" w:author="Clay Cressler" w:date="2016-06-20T18:33:00Z" w:initials="CC">
    <w:p w14:paraId="4D58971B" w14:textId="25830335" w:rsidR="00783720" w:rsidRDefault="00783720">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783720" w:rsidRDefault="00783720">
      <w:pPr>
        <w:pStyle w:val="CommentText"/>
      </w:pPr>
    </w:p>
    <w:p w14:paraId="22271DBF" w14:textId="2879F378" w:rsidR="00783720" w:rsidRPr="00C6115E" w:rsidRDefault="00783720">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1068" w:author="Clay Cressler" w:date="2016-06-20T20:12:00Z" w:initials="CC">
    <w:p w14:paraId="2E607EA8" w14:textId="46E7C441" w:rsidR="00783720" w:rsidRDefault="00783720">
      <w:pPr>
        <w:pStyle w:val="CommentText"/>
      </w:pPr>
      <w:r>
        <w:rPr>
          <w:rStyle w:val="CommentReference"/>
        </w:rPr>
        <w:annotationRef/>
      </w:r>
    </w:p>
  </w:comment>
  <w:comment w:id="1074" w:author="JG Walker" w:date="2016-06-13T17:37:00Z" w:initials="JW">
    <w:p w14:paraId="0B322984" w14:textId="77777777" w:rsidR="00783720" w:rsidRDefault="00783720">
      <w:pPr>
        <w:pStyle w:val="CommentText"/>
      </w:pPr>
      <w:r>
        <w:rPr>
          <w:rStyle w:val="CommentReference"/>
        </w:rPr>
        <w:annotationRef/>
      </w:r>
      <w:r>
        <w:t>Undergrads who helped with data entry?? Transmission retreat?</w:t>
      </w:r>
    </w:p>
  </w:comment>
  <w:comment w:id="1075" w:author="SJP" w:date="2016-06-13T17:37:00Z" w:initials="MOU">
    <w:p w14:paraId="1E6F7569" w14:textId="77777777" w:rsidR="00783720" w:rsidRDefault="00783720" w:rsidP="00B34BF1">
      <w:pPr>
        <w:pStyle w:val="CommentText"/>
      </w:pPr>
      <w:r>
        <w:rPr>
          <w:rStyle w:val="CommentReference"/>
        </w:rPr>
        <w:annotationRef/>
      </w:r>
      <w:r>
        <w:t>We threw out the database that she worked on but still might be nice to include.</w:t>
      </w:r>
    </w:p>
  </w:comment>
  <w:comment w:id="1076" w:author="JG Walker" w:date="2016-06-13T17:37:00Z" w:initials="JW">
    <w:p w14:paraId="34F8096C" w14:textId="77777777" w:rsidR="00783720" w:rsidRDefault="00783720">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1077" w:author="JG Walker" w:date="2016-06-13T17:37:00Z" w:initials="JW">
    <w:p w14:paraId="2A8E4AA1" w14:textId="77777777" w:rsidR="00783720" w:rsidRPr="006473CD" w:rsidRDefault="00783720" w:rsidP="00194D56">
      <w:pPr>
        <w:shd w:val="clear" w:color="auto" w:fill="FFFFFF"/>
        <w:textAlignment w:val="baseline"/>
        <w:rPr>
          <w:color w:val="333333"/>
          <w:szCs w:val="24"/>
        </w:rPr>
      </w:pPr>
      <w:r>
        <w:rPr>
          <w:rStyle w:val="CommentReference"/>
        </w:rPr>
        <w:annotationRef/>
      </w:r>
    </w:p>
    <w:p w14:paraId="2FD1C686" w14:textId="77777777" w:rsidR="00783720" w:rsidRDefault="00783720"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1078" w:author="JG Walker" w:date="2016-06-13T17:37:00Z" w:initials="JW">
    <w:p w14:paraId="1DB9D9D3" w14:textId="77777777" w:rsidR="00783720" w:rsidRDefault="00783720"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783720" w:rsidRDefault="00783720">
      <w:pPr>
        <w:pStyle w:val="CommentText"/>
      </w:pPr>
    </w:p>
  </w:comment>
  <w:comment w:id="1079" w:author="JG Walker" w:date="2016-06-13T17:37:00Z" w:initials="JW">
    <w:p w14:paraId="02E4FE3D" w14:textId="77777777" w:rsidR="00783720" w:rsidRDefault="00783720" w:rsidP="006473CD">
      <w:pPr>
        <w:pStyle w:val="CommentText"/>
      </w:pPr>
      <w:r>
        <w:rPr>
          <w:rStyle w:val="CommentReference"/>
        </w:rPr>
        <w:annotationRef/>
      </w:r>
      <w:r>
        <w:t>To format and proofread.</w:t>
      </w:r>
    </w:p>
  </w:comment>
  <w:comment w:id="1173" w:author="Amy Hurford" w:date="2016-06-13T17:37:00Z" w:initials="AH">
    <w:p w14:paraId="25FA2AFA" w14:textId="77777777" w:rsidR="00783720" w:rsidRDefault="00783720">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783720" w:rsidRDefault="00783720">
      <w:r>
        <w:separator/>
      </w:r>
    </w:p>
  </w:endnote>
  <w:endnote w:type="continuationSeparator" w:id="0">
    <w:p w14:paraId="5CC49142" w14:textId="77777777" w:rsidR="00783720" w:rsidRDefault="00783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783720" w:rsidRDefault="00783720" w:rsidP="00D774E2">
    <w:pPr>
      <w:tabs>
        <w:tab w:val="right" w:pos="9923"/>
      </w:tabs>
      <w:rPr>
        <w:rFonts w:ascii="Arial" w:hAnsi="Arial" w:cs="Arial"/>
        <w:b/>
        <w:sz w:val="17"/>
        <w:szCs w:val="17"/>
      </w:rPr>
    </w:pPr>
  </w:p>
  <w:p w14:paraId="0DE2FBB8" w14:textId="77777777" w:rsidR="00783720" w:rsidRPr="004E5F6D" w:rsidRDefault="00783720"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783720" w:rsidRPr="00D3653D" w:rsidRDefault="00783720" w:rsidP="00D774E2">
    <w:pPr>
      <w:tabs>
        <w:tab w:val="right" w:pos="9923"/>
      </w:tabs>
      <w:rPr>
        <w:i/>
        <w:color w:val="666666"/>
        <w:sz w:val="18"/>
        <w:szCs w:val="18"/>
      </w:rPr>
    </w:pPr>
  </w:p>
  <w:p w14:paraId="6177978D" w14:textId="77777777" w:rsidR="00783720" w:rsidRPr="001B02A0" w:rsidRDefault="00783720"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783720" w:rsidRPr="00F234D5" w:rsidRDefault="00783720"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783720" w:rsidRDefault="00783720">
      <w:r>
        <w:separator/>
      </w:r>
    </w:p>
  </w:footnote>
  <w:footnote w:type="continuationSeparator" w:id="0">
    <w:p w14:paraId="6B99D1E2" w14:textId="77777777" w:rsidR="00783720" w:rsidRDefault="0078372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783720" w:rsidRPr="00516B22" w:rsidRDefault="00783720"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783720" w:rsidRPr="003F3A19" w:rsidRDefault="00783720"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783720" w:rsidRDefault="00783720"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783720" w:rsidRPr="00516B22" w:rsidRDefault="00783720" w:rsidP="00D774E2">
    <w:pPr>
      <w:spacing w:after="180"/>
      <w:jc w:val="center"/>
      <w:rPr>
        <w:rFonts w:ascii="Arial" w:hAnsi="Arial"/>
        <w:b/>
        <w:color w:val="000000"/>
        <w:szCs w:val="24"/>
        <w:lang w:val="fr-FR"/>
      </w:rPr>
    </w:pPr>
    <w:r>
      <w:rPr>
        <w:rFonts w:ascii="Arial" w:hAnsi="Arial"/>
        <w:b/>
        <w:i/>
        <w:color w:val="000000"/>
        <w:szCs w:val="24"/>
        <w:lang w:val="fr-FR"/>
      </w:rPr>
      <w:t xml:space="preserve">Phil. </w:t>
    </w:r>
    <w:proofErr w:type="spellStart"/>
    <w:r>
      <w:rPr>
        <w:rFonts w:ascii="Arial" w:hAnsi="Arial"/>
        <w:b/>
        <w:i/>
        <w:color w:val="000000"/>
        <w:szCs w:val="24"/>
        <w:lang w:val="fr-FR"/>
      </w:rPr>
      <w:t>Trans</w:t>
    </w:r>
    <w:proofErr w:type="spellEnd"/>
    <w:r>
      <w:rPr>
        <w:rFonts w:ascii="Arial" w:hAnsi="Arial"/>
        <w:b/>
        <w:i/>
        <w:color w:val="000000"/>
        <w:szCs w:val="24"/>
        <w:lang w:val="fr-FR"/>
      </w:rPr>
      <w:t>.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783720" w:rsidRPr="00516B22" w:rsidRDefault="00783720" w:rsidP="00D774E2">
    <w:pPr>
      <w:pBdr>
        <w:bottom w:val="single" w:sz="6" w:space="1" w:color="auto"/>
      </w:pBdr>
      <w:tabs>
        <w:tab w:val="right" w:pos="9923"/>
      </w:tabs>
      <w:jc w:val="right"/>
      <w:rPr>
        <w:i/>
        <w:color w:val="000000"/>
        <w:sz w:val="18"/>
        <w:szCs w:val="18"/>
        <w:lang w:val="fr-FR"/>
      </w:rPr>
    </w:pPr>
  </w:p>
  <w:p w14:paraId="4E04280B" w14:textId="77777777" w:rsidR="00783720" w:rsidRDefault="00783720"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783720" w:rsidRPr="00FF0DAA" w:rsidRDefault="00783720"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783720" w:rsidRPr="00FF0DAA" w:rsidRDefault="00783720"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783720" w:rsidRPr="000063D6" w:rsidRDefault="00783720"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783720" w:rsidRDefault="00783720"/>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783720" w:rsidRPr="00090077" w:rsidRDefault="00783720"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54085"/>
    <w:rsid w:val="00062231"/>
    <w:rsid w:val="000650C2"/>
    <w:rsid w:val="00076CEE"/>
    <w:rsid w:val="00077EEF"/>
    <w:rsid w:val="000834B0"/>
    <w:rsid w:val="000B6A1C"/>
    <w:rsid w:val="000C2410"/>
    <w:rsid w:val="000D3361"/>
    <w:rsid w:val="000D64C5"/>
    <w:rsid w:val="000D7886"/>
    <w:rsid w:val="000E25BA"/>
    <w:rsid w:val="000E3760"/>
    <w:rsid w:val="000E617C"/>
    <w:rsid w:val="0010542B"/>
    <w:rsid w:val="00117852"/>
    <w:rsid w:val="001178B4"/>
    <w:rsid w:val="001243E9"/>
    <w:rsid w:val="00125BA7"/>
    <w:rsid w:val="001401A9"/>
    <w:rsid w:val="00146C34"/>
    <w:rsid w:val="001473DB"/>
    <w:rsid w:val="0015787C"/>
    <w:rsid w:val="00161F5E"/>
    <w:rsid w:val="0017367B"/>
    <w:rsid w:val="00175FA1"/>
    <w:rsid w:val="00192BA9"/>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4C68"/>
    <w:rsid w:val="00246C30"/>
    <w:rsid w:val="0025264C"/>
    <w:rsid w:val="00254332"/>
    <w:rsid w:val="00263FED"/>
    <w:rsid w:val="00271AA6"/>
    <w:rsid w:val="00284EB9"/>
    <w:rsid w:val="00290387"/>
    <w:rsid w:val="002A37A5"/>
    <w:rsid w:val="002A7AF6"/>
    <w:rsid w:val="002C1264"/>
    <w:rsid w:val="002D4F81"/>
    <w:rsid w:val="002D6057"/>
    <w:rsid w:val="002D71EF"/>
    <w:rsid w:val="002E2D7E"/>
    <w:rsid w:val="002F2736"/>
    <w:rsid w:val="002F4FE0"/>
    <w:rsid w:val="00300BF7"/>
    <w:rsid w:val="003165DF"/>
    <w:rsid w:val="00317EF6"/>
    <w:rsid w:val="00322E3D"/>
    <w:rsid w:val="00325EB6"/>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C0"/>
    <w:rsid w:val="003835C5"/>
    <w:rsid w:val="00383AF5"/>
    <w:rsid w:val="003861EA"/>
    <w:rsid w:val="00387F1F"/>
    <w:rsid w:val="00396C20"/>
    <w:rsid w:val="003B121B"/>
    <w:rsid w:val="003F0714"/>
    <w:rsid w:val="00400644"/>
    <w:rsid w:val="004027E3"/>
    <w:rsid w:val="004065CB"/>
    <w:rsid w:val="004076D7"/>
    <w:rsid w:val="00410B59"/>
    <w:rsid w:val="00415F58"/>
    <w:rsid w:val="00417D0E"/>
    <w:rsid w:val="00420C16"/>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E1607"/>
    <w:rsid w:val="00505B74"/>
    <w:rsid w:val="00514D86"/>
    <w:rsid w:val="00517A9B"/>
    <w:rsid w:val="00524287"/>
    <w:rsid w:val="00525D84"/>
    <w:rsid w:val="0053328B"/>
    <w:rsid w:val="00533A27"/>
    <w:rsid w:val="0056682D"/>
    <w:rsid w:val="005671A0"/>
    <w:rsid w:val="00572542"/>
    <w:rsid w:val="005801E3"/>
    <w:rsid w:val="0058312F"/>
    <w:rsid w:val="005859F2"/>
    <w:rsid w:val="005859FD"/>
    <w:rsid w:val="0059086F"/>
    <w:rsid w:val="00591A11"/>
    <w:rsid w:val="00594DD7"/>
    <w:rsid w:val="005A2329"/>
    <w:rsid w:val="005A498E"/>
    <w:rsid w:val="005A5223"/>
    <w:rsid w:val="005B325B"/>
    <w:rsid w:val="005B51B0"/>
    <w:rsid w:val="005C2D7F"/>
    <w:rsid w:val="005E3143"/>
    <w:rsid w:val="005E6190"/>
    <w:rsid w:val="005E7538"/>
    <w:rsid w:val="005F6E7B"/>
    <w:rsid w:val="006055D7"/>
    <w:rsid w:val="0060593F"/>
    <w:rsid w:val="006078EA"/>
    <w:rsid w:val="00615D9B"/>
    <w:rsid w:val="00621BBF"/>
    <w:rsid w:val="00622E6B"/>
    <w:rsid w:val="0063234F"/>
    <w:rsid w:val="00640BD2"/>
    <w:rsid w:val="006473CD"/>
    <w:rsid w:val="006627E7"/>
    <w:rsid w:val="0067080C"/>
    <w:rsid w:val="00674725"/>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7032"/>
    <w:rsid w:val="007006D0"/>
    <w:rsid w:val="007057DB"/>
    <w:rsid w:val="007237AD"/>
    <w:rsid w:val="00732148"/>
    <w:rsid w:val="00734F85"/>
    <w:rsid w:val="00745C34"/>
    <w:rsid w:val="00752C50"/>
    <w:rsid w:val="00753B9C"/>
    <w:rsid w:val="007573BC"/>
    <w:rsid w:val="00761B04"/>
    <w:rsid w:val="0077133D"/>
    <w:rsid w:val="00772A14"/>
    <w:rsid w:val="00783720"/>
    <w:rsid w:val="00787F2D"/>
    <w:rsid w:val="00794533"/>
    <w:rsid w:val="007A505A"/>
    <w:rsid w:val="007D11D1"/>
    <w:rsid w:val="007D1289"/>
    <w:rsid w:val="007D3C82"/>
    <w:rsid w:val="007D43FC"/>
    <w:rsid w:val="007D6B36"/>
    <w:rsid w:val="007D7B7D"/>
    <w:rsid w:val="007E1C3B"/>
    <w:rsid w:val="007E3B82"/>
    <w:rsid w:val="007F4B49"/>
    <w:rsid w:val="007F5E20"/>
    <w:rsid w:val="0080269C"/>
    <w:rsid w:val="008033C5"/>
    <w:rsid w:val="008043C2"/>
    <w:rsid w:val="00812FE2"/>
    <w:rsid w:val="0081336C"/>
    <w:rsid w:val="00815151"/>
    <w:rsid w:val="00816325"/>
    <w:rsid w:val="008231C6"/>
    <w:rsid w:val="00824F54"/>
    <w:rsid w:val="00845852"/>
    <w:rsid w:val="00867604"/>
    <w:rsid w:val="0087542F"/>
    <w:rsid w:val="008841E3"/>
    <w:rsid w:val="0088608A"/>
    <w:rsid w:val="008C199F"/>
    <w:rsid w:val="008C3276"/>
    <w:rsid w:val="008D58FF"/>
    <w:rsid w:val="008D73A7"/>
    <w:rsid w:val="008E01F5"/>
    <w:rsid w:val="008E0C63"/>
    <w:rsid w:val="008E3AAD"/>
    <w:rsid w:val="008E5484"/>
    <w:rsid w:val="008F2018"/>
    <w:rsid w:val="008F64BF"/>
    <w:rsid w:val="00905B74"/>
    <w:rsid w:val="00911177"/>
    <w:rsid w:val="009136B4"/>
    <w:rsid w:val="00915A40"/>
    <w:rsid w:val="00926B19"/>
    <w:rsid w:val="00937EEF"/>
    <w:rsid w:val="009514D7"/>
    <w:rsid w:val="00951B01"/>
    <w:rsid w:val="00961C62"/>
    <w:rsid w:val="00965F0B"/>
    <w:rsid w:val="00975352"/>
    <w:rsid w:val="00976571"/>
    <w:rsid w:val="00980835"/>
    <w:rsid w:val="009872BF"/>
    <w:rsid w:val="0099284C"/>
    <w:rsid w:val="00992FEF"/>
    <w:rsid w:val="00993853"/>
    <w:rsid w:val="009964AE"/>
    <w:rsid w:val="00996710"/>
    <w:rsid w:val="009A7FDD"/>
    <w:rsid w:val="009B68D1"/>
    <w:rsid w:val="009C45A0"/>
    <w:rsid w:val="009E47A0"/>
    <w:rsid w:val="009E576D"/>
    <w:rsid w:val="00A11F64"/>
    <w:rsid w:val="00A21E28"/>
    <w:rsid w:val="00A2309A"/>
    <w:rsid w:val="00A30A38"/>
    <w:rsid w:val="00A355E2"/>
    <w:rsid w:val="00A42B11"/>
    <w:rsid w:val="00A51431"/>
    <w:rsid w:val="00A519A4"/>
    <w:rsid w:val="00A52D98"/>
    <w:rsid w:val="00A60B34"/>
    <w:rsid w:val="00A65885"/>
    <w:rsid w:val="00A67202"/>
    <w:rsid w:val="00A67299"/>
    <w:rsid w:val="00A71C04"/>
    <w:rsid w:val="00A7488E"/>
    <w:rsid w:val="00A81CEA"/>
    <w:rsid w:val="00A8396A"/>
    <w:rsid w:val="00A85F1C"/>
    <w:rsid w:val="00A87DD3"/>
    <w:rsid w:val="00A92A50"/>
    <w:rsid w:val="00A9781C"/>
    <w:rsid w:val="00AA5378"/>
    <w:rsid w:val="00AB1B1C"/>
    <w:rsid w:val="00AB2838"/>
    <w:rsid w:val="00AC4D91"/>
    <w:rsid w:val="00AD4348"/>
    <w:rsid w:val="00AE050E"/>
    <w:rsid w:val="00AE1997"/>
    <w:rsid w:val="00AE2C42"/>
    <w:rsid w:val="00B0189A"/>
    <w:rsid w:val="00B03396"/>
    <w:rsid w:val="00B06AA9"/>
    <w:rsid w:val="00B32AE8"/>
    <w:rsid w:val="00B344D6"/>
    <w:rsid w:val="00B34BF1"/>
    <w:rsid w:val="00B4275C"/>
    <w:rsid w:val="00B477E8"/>
    <w:rsid w:val="00B50217"/>
    <w:rsid w:val="00B53449"/>
    <w:rsid w:val="00B563D8"/>
    <w:rsid w:val="00B57645"/>
    <w:rsid w:val="00B67393"/>
    <w:rsid w:val="00B75723"/>
    <w:rsid w:val="00B93726"/>
    <w:rsid w:val="00B96125"/>
    <w:rsid w:val="00BA6DD7"/>
    <w:rsid w:val="00BB40DA"/>
    <w:rsid w:val="00BC70CE"/>
    <w:rsid w:val="00BC7503"/>
    <w:rsid w:val="00BD5BFF"/>
    <w:rsid w:val="00BE2A36"/>
    <w:rsid w:val="00BF7B27"/>
    <w:rsid w:val="00C00BBB"/>
    <w:rsid w:val="00C03A9E"/>
    <w:rsid w:val="00C0457E"/>
    <w:rsid w:val="00C054D7"/>
    <w:rsid w:val="00C061B9"/>
    <w:rsid w:val="00C26EA7"/>
    <w:rsid w:val="00C30ACA"/>
    <w:rsid w:val="00C4217E"/>
    <w:rsid w:val="00C5308B"/>
    <w:rsid w:val="00C548D4"/>
    <w:rsid w:val="00C6115E"/>
    <w:rsid w:val="00C61DD8"/>
    <w:rsid w:val="00C625A5"/>
    <w:rsid w:val="00C77808"/>
    <w:rsid w:val="00C80407"/>
    <w:rsid w:val="00C86E74"/>
    <w:rsid w:val="00C92235"/>
    <w:rsid w:val="00CA465E"/>
    <w:rsid w:val="00CA63A4"/>
    <w:rsid w:val="00CB63FD"/>
    <w:rsid w:val="00CC17CD"/>
    <w:rsid w:val="00CC2C96"/>
    <w:rsid w:val="00CD3A0E"/>
    <w:rsid w:val="00CE6E3B"/>
    <w:rsid w:val="00CE7924"/>
    <w:rsid w:val="00D106CC"/>
    <w:rsid w:val="00D141B1"/>
    <w:rsid w:val="00D24B85"/>
    <w:rsid w:val="00D335E5"/>
    <w:rsid w:val="00D403BC"/>
    <w:rsid w:val="00D47709"/>
    <w:rsid w:val="00D47BDB"/>
    <w:rsid w:val="00D54EFD"/>
    <w:rsid w:val="00D603F3"/>
    <w:rsid w:val="00D70908"/>
    <w:rsid w:val="00D71F1B"/>
    <w:rsid w:val="00D774E2"/>
    <w:rsid w:val="00D77BE6"/>
    <w:rsid w:val="00D84FD8"/>
    <w:rsid w:val="00D86F34"/>
    <w:rsid w:val="00DA3321"/>
    <w:rsid w:val="00DA4892"/>
    <w:rsid w:val="00DB0F4D"/>
    <w:rsid w:val="00DB235D"/>
    <w:rsid w:val="00DC2380"/>
    <w:rsid w:val="00DD52AF"/>
    <w:rsid w:val="00DE2747"/>
    <w:rsid w:val="00DF07B1"/>
    <w:rsid w:val="00DF4D57"/>
    <w:rsid w:val="00E032C6"/>
    <w:rsid w:val="00E03B4B"/>
    <w:rsid w:val="00E051A8"/>
    <w:rsid w:val="00E10E83"/>
    <w:rsid w:val="00E11671"/>
    <w:rsid w:val="00E11B97"/>
    <w:rsid w:val="00E134DF"/>
    <w:rsid w:val="00E30056"/>
    <w:rsid w:val="00E46F3F"/>
    <w:rsid w:val="00E64679"/>
    <w:rsid w:val="00E77400"/>
    <w:rsid w:val="00E77EBE"/>
    <w:rsid w:val="00E77F69"/>
    <w:rsid w:val="00E8246E"/>
    <w:rsid w:val="00E8526D"/>
    <w:rsid w:val="00E854DB"/>
    <w:rsid w:val="00EA1C81"/>
    <w:rsid w:val="00EA1DC1"/>
    <w:rsid w:val="00EA438F"/>
    <w:rsid w:val="00EA50D4"/>
    <w:rsid w:val="00EB0425"/>
    <w:rsid w:val="00EB263B"/>
    <w:rsid w:val="00EC0534"/>
    <w:rsid w:val="00EC27D6"/>
    <w:rsid w:val="00EC3869"/>
    <w:rsid w:val="00EC546D"/>
    <w:rsid w:val="00EC7CA7"/>
    <w:rsid w:val="00ED3254"/>
    <w:rsid w:val="00EE0AED"/>
    <w:rsid w:val="00EE44FD"/>
    <w:rsid w:val="00EF4F9D"/>
    <w:rsid w:val="00F07A49"/>
    <w:rsid w:val="00F131C8"/>
    <w:rsid w:val="00F20EA0"/>
    <w:rsid w:val="00F35980"/>
    <w:rsid w:val="00F52FD6"/>
    <w:rsid w:val="00F53A06"/>
    <w:rsid w:val="00F60BA7"/>
    <w:rsid w:val="00F70940"/>
    <w:rsid w:val="00F71A73"/>
    <w:rsid w:val="00F7469B"/>
    <w:rsid w:val="00F7596B"/>
    <w:rsid w:val="00F76646"/>
    <w:rsid w:val="00F80455"/>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rPr>
      <w:szCs w:val="24"/>
    </w:rPr>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rPr>
      <w:szCs w:val="24"/>
    </w:rPr>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16F66A-EC63-9B4D-8E99-9401D81C8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8</Pages>
  <Words>31306</Words>
  <Characters>178449</Characters>
  <Application>Microsoft Macintosh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37</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16</cp:revision>
  <dcterms:created xsi:type="dcterms:W3CDTF">2016-07-15T16:35:00Z</dcterms:created>
  <dcterms:modified xsi:type="dcterms:W3CDTF">2016-07-1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